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1318AE" w14:textId="70B87BA6" w:rsidR="00E44B80" w:rsidRPr="00F637B3" w:rsidRDefault="00E44B80" w:rsidP="00E44B80">
      <w:pPr>
        <w:jc w:val="center"/>
        <w:rPr>
          <w:b/>
          <w:szCs w:val="20"/>
        </w:rPr>
      </w:pPr>
      <w:r w:rsidRPr="00F637B3">
        <w:rPr>
          <w:b/>
          <w:noProof/>
          <w:szCs w:val="20"/>
          <w:lang w:eastAsia="en-AU"/>
        </w:rPr>
        <w:drawing>
          <wp:inline distT="0" distB="0" distL="0" distR="0" wp14:anchorId="0003EDDD" wp14:editId="249D1282">
            <wp:extent cx="1451551" cy="962025"/>
            <wp:effectExtent l="0" t="0" r="0"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1162" cy="968395"/>
                    </a:xfrm>
                    <a:prstGeom prst="rect">
                      <a:avLst/>
                    </a:prstGeom>
                    <a:noFill/>
                    <a:ln>
                      <a:noFill/>
                    </a:ln>
                  </pic:spPr>
                </pic:pic>
              </a:graphicData>
            </a:graphic>
          </wp:inline>
        </w:drawing>
      </w:r>
    </w:p>
    <w:p w14:paraId="16A6867B" w14:textId="40911373" w:rsidR="008B2610" w:rsidRDefault="008B2610" w:rsidP="00D7778A">
      <w:pPr>
        <w:pStyle w:val="Title"/>
        <w:spacing w:before="520"/>
      </w:pPr>
      <w:r w:rsidRPr="001906CD">
        <w:t>Application Form</w:t>
      </w:r>
    </w:p>
    <w:p w14:paraId="2C0D05DF" w14:textId="5BB9D104" w:rsidR="00D7778A" w:rsidRPr="009056C5" w:rsidRDefault="00D7778A" w:rsidP="00D7778A">
      <w:pPr>
        <w:pStyle w:val="TitleBlue"/>
      </w:pPr>
      <w:r w:rsidRPr="00A321D4">
        <w:t xml:space="preserve">The reduction of </w:t>
      </w:r>
      <w:r>
        <w:br/>
      </w:r>
      <w:r w:rsidRPr="00A321D4">
        <w:t>mitral regurgitation</w:t>
      </w:r>
      <w:r>
        <w:t xml:space="preserve"> (MR)</w:t>
      </w:r>
      <w:r w:rsidRPr="00A321D4">
        <w:t xml:space="preserve"> through tissue approximation using transvenous</w:t>
      </w:r>
      <w:r>
        <w:t xml:space="preserve"> </w:t>
      </w:r>
      <w:r w:rsidRPr="00A321D4">
        <w:t>/</w:t>
      </w:r>
      <w:r>
        <w:t xml:space="preserve"> </w:t>
      </w:r>
      <w:r w:rsidRPr="00A321D4">
        <w:t>transeptal techniques</w:t>
      </w:r>
    </w:p>
    <w:p w14:paraId="18A40922" w14:textId="77777777" w:rsidR="00D7778A" w:rsidRPr="00D7778A" w:rsidRDefault="00D7778A" w:rsidP="00D7778A"/>
    <w:p w14:paraId="0D81EA2A" w14:textId="77777777" w:rsidR="001906CD" w:rsidRPr="00D73646" w:rsidRDefault="00E44B80" w:rsidP="00D73646">
      <w:pPr>
        <w:pStyle w:val="Title"/>
        <w:spacing w:before="240"/>
        <w:rPr>
          <w:sz w:val="28"/>
          <w:szCs w:val="28"/>
        </w:rPr>
      </w:pPr>
      <w:r w:rsidRPr="00D73646">
        <w:rPr>
          <w:sz w:val="28"/>
          <w:szCs w:val="28"/>
        </w:rPr>
        <w:t>(</w:t>
      </w:r>
      <w:r w:rsidR="001906CD" w:rsidRPr="00D73646">
        <w:rPr>
          <w:sz w:val="28"/>
          <w:szCs w:val="28"/>
        </w:rPr>
        <w:t>New and Amended</w:t>
      </w:r>
    </w:p>
    <w:p w14:paraId="4C00F9B1" w14:textId="77777777" w:rsidR="00E44B80" w:rsidRPr="00D73646" w:rsidRDefault="003433D1" w:rsidP="00D73646">
      <w:pPr>
        <w:pStyle w:val="Title"/>
        <w:spacing w:before="240"/>
        <w:rPr>
          <w:sz w:val="28"/>
          <w:szCs w:val="28"/>
        </w:rPr>
      </w:pPr>
      <w:r w:rsidRPr="00D73646">
        <w:rPr>
          <w:sz w:val="28"/>
          <w:szCs w:val="28"/>
        </w:rPr>
        <w:t>Requests for Public Funding</w:t>
      </w:r>
      <w:r w:rsidR="008B2610" w:rsidRPr="00D73646">
        <w:rPr>
          <w:sz w:val="28"/>
          <w:szCs w:val="28"/>
        </w:rPr>
        <w:t>)</w:t>
      </w:r>
    </w:p>
    <w:p w14:paraId="5C77CA20" w14:textId="77777777" w:rsidR="003013A9" w:rsidRPr="00D73646" w:rsidRDefault="003013A9" w:rsidP="00D7778A">
      <w:pPr>
        <w:pStyle w:val="Title"/>
        <w:spacing w:before="240" w:after="800"/>
        <w:rPr>
          <w:sz w:val="28"/>
          <w:szCs w:val="28"/>
        </w:rPr>
      </w:pPr>
      <w:r w:rsidRPr="00D73646">
        <w:rPr>
          <w:sz w:val="28"/>
          <w:szCs w:val="28"/>
        </w:rPr>
        <w:t xml:space="preserve">(Version </w:t>
      </w:r>
      <w:r w:rsidR="0005089D">
        <w:rPr>
          <w:sz w:val="28"/>
          <w:szCs w:val="28"/>
        </w:rPr>
        <w:t>2.4</w:t>
      </w:r>
      <w:r w:rsidRPr="00D73646">
        <w:rPr>
          <w:sz w:val="28"/>
          <w:szCs w:val="28"/>
        </w:rPr>
        <w:t>)</w:t>
      </w:r>
    </w:p>
    <w:p w14:paraId="7A920AC2"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in order to determine whether </w:t>
      </w:r>
      <w:r w:rsidR="003433D1">
        <w:t>a</w:t>
      </w:r>
      <w:r w:rsidR="008B2610" w:rsidRPr="00154B00">
        <w:t xml:space="preserve"> proposed </w:t>
      </w:r>
      <w:r w:rsidR="003433D1">
        <w:t xml:space="preserve">medical </w:t>
      </w:r>
      <w:r w:rsidR="008B2610" w:rsidRPr="00154B00">
        <w:t>service is suitable.</w:t>
      </w:r>
    </w:p>
    <w:p w14:paraId="4FB3AC36"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3AE277A6"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1D14E197" w14:textId="77777777" w:rsidR="008B2610" w:rsidRPr="00154B00" w:rsidRDefault="009F5758" w:rsidP="003F7CB9">
      <w:pPr>
        <w:spacing w:before="0" w:after="0"/>
      </w:pPr>
      <w:r w:rsidRPr="00154B00">
        <w:t>Phone:  +61 2 6289 7550</w:t>
      </w:r>
    </w:p>
    <w:p w14:paraId="451F1FDE" w14:textId="77777777" w:rsidR="009F5758" w:rsidRPr="00154B00" w:rsidRDefault="009F5758" w:rsidP="003F7CB9">
      <w:pPr>
        <w:spacing w:before="0" w:after="0"/>
      </w:pPr>
      <w:r w:rsidRPr="00154B00">
        <w:t>Fax:  +61 2 6289 5540</w:t>
      </w:r>
    </w:p>
    <w:p w14:paraId="56166276" w14:textId="77777777"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14:paraId="33CC2867" w14:textId="77777777"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3A36C199" w14:textId="77777777" w:rsidR="00E04FB3" w:rsidRPr="00C776B1" w:rsidRDefault="00D73646" w:rsidP="00415C74">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61ADDDAD"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661E208B" w14:textId="54C1AC49" w:rsidR="00C171FB" w:rsidRDefault="00C171FB" w:rsidP="00C171FB">
      <w:pPr>
        <w:pBdr>
          <w:top w:val="single" w:sz="4" w:space="1" w:color="auto"/>
          <w:left w:val="single" w:sz="4" w:space="4" w:color="auto"/>
          <w:bottom w:val="single" w:sz="4" w:space="1" w:color="auto"/>
          <w:right w:val="single" w:sz="4" w:space="4" w:color="auto"/>
        </w:pBdr>
      </w:pPr>
      <w:r>
        <w:t>Corporation / partnership details (where relevant)</w:t>
      </w:r>
      <w:r w:rsidRPr="00053E6D">
        <w:rPr>
          <w:highlight w:val="black"/>
        </w:rPr>
        <w:t xml:space="preserve">: </w:t>
      </w:r>
      <w:r w:rsidR="00053E6D" w:rsidRPr="00053E6D">
        <w:rPr>
          <w:highlight w:val="black"/>
        </w:rPr>
        <w:t>XXXXXXX</w:t>
      </w:r>
    </w:p>
    <w:p w14:paraId="2CD36783" w14:textId="2CF6B28D" w:rsidR="00C171FB" w:rsidRDefault="00C171FB" w:rsidP="00C171FB">
      <w:pPr>
        <w:pBdr>
          <w:top w:val="single" w:sz="4" w:space="1" w:color="auto"/>
          <w:left w:val="single" w:sz="4" w:space="4" w:color="auto"/>
          <w:bottom w:val="single" w:sz="4" w:space="1" w:color="auto"/>
          <w:right w:val="single" w:sz="4" w:space="4" w:color="auto"/>
        </w:pBdr>
      </w:pPr>
      <w:bookmarkStart w:id="1" w:name="_Hlk3747808"/>
      <w:r>
        <w:t xml:space="preserve">Corporation name: </w:t>
      </w:r>
      <w:r w:rsidR="00053E6D" w:rsidRPr="00053E6D">
        <w:rPr>
          <w:highlight w:val="black"/>
        </w:rPr>
        <w:t>XXXX</w:t>
      </w:r>
    </w:p>
    <w:p w14:paraId="4536DF76" w14:textId="0F2C982D" w:rsidR="00C171FB" w:rsidRPr="00053E6D" w:rsidRDefault="00C171FB" w:rsidP="00C171FB">
      <w:pPr>
        <w:pBdr>
          <w:top w:val="single" w:sz="4" w:space="1" w:color="auto"/>
          <w:left w:val="single" w:sz="4" w:space="4" w:color="auto"/>
          <w:bottom w:val="single" w:sz="4" w:space="1" w:color="auto"/>
          <w:right w:val="single" w:sz="4" w:space="4" w:color="auto"/>
        </w:pBdr>
        <w:rPr>
          <w:b/>
        </w:rPr>
      </w:pPr>
      <w:r>
        <w:t xml:space="preserve">ABN: </w:t>
      </w:r>
      <w:r w:rsidR="00053E6D" w:rsidRPr="00053E6D">
        <w:rPr>
          <w:highlight w:val="black"/>
        </w:rPr>
        <w:t>XXXX</w:t>
      </w:r>
    </w:p>
    <w:p w14:paraId="652787A8" w14:textId="3CD6BEBB" w:rsidR="00C171FB" w:rsidRDefault="00C171FB" w:rsidP="00C171FB">
      <w:pPr>
        <w:pBdr>
          <w:top w:val="single" w:sz="4" w:space="1" w:color="auto"/>
          <w:left w:val="single" w:sz="4" w:space="4" w:color="auto"/>
          <w:bottom w:val="single" w:sz="4" w:space="1" w:color="auto"/>
          <w:right w:val="single" w:sz="4" w:space="4" w:color="auto"/>
        </w:pBdr>
      </w:pPr>
      <w:r>
        <w:t xml:space="preserve">Business trading name: </w:t>
      </w:r>
      <w:r w:rsidR="00053E6D" w:rsidRPr="00053E6D">
        <w:rPr>
          <w:highlight w:val="black"/>
        </w:rPr>
        <w:t>XXXX</w:t>
      </w:r>
    </w:p>
    <w:bookmarkEnd w:id="1"/>
    <w:p w14:paraId="388C3769" w14:textId="77777777" w:rsidR="00C171FB" w:rsidRPr="00C171FB" w:rsidRDefault="00C171FB" w:rsidP="00C171FB"/>
    <w:p w14:paraId="763688E3" w14:textId="606AEDAD" w:rsidR="00C171FB" w:rsidRPr="00C171FB" w:rsidRDefault="00C171FB" w:rsidP="00C171FB">
      <w:pPr>
        <w:rPr>
          <w:b/>
        </w:rPr>
      </w:pPr>
      <w:r>
        <w:rPr>
          <w:b/>
        </w:rPr>
        <w:t xml:space="preserve">Primary contact name: </w:t>
      </w:r>
    </w:p>
    <w:p w14:paraId="252E7330"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29F89F12" w14:textId="155FD13F" w:rsidR="003626E0" w:rsidRDefault="00C171FB" w:rsidP="00C171FB">
      <w:pPr>
        <w:pBdr>
          <w:top w:val="single" w:sz="4" w:space="1" w:color="auto"/>
          <w:left w:val="single" w:sz="4" w:space="4" w:color="auto"/>
          <w:bottom w:val="single" w:sz="4" w:space="1" w:color="auto"/>
          <w:right w:val="single" w:sz="4" w:space="4" w:color="auto"/>
        </w:pBdr>
      </w:pPr>
      <w:r>
        <w:t xml:space="preserve">Business: </w:t>
      </w:r>
      <w:r w:rsidR="00053E6D" w:rsidRPr="00053E6D">
        <w:rPr>
          <w:highlight w:val="black"/>
        </w:rPr>
        <w:t>XXXX</w:t>
      </w:r>
    </w:p>
    <w:p w14:paraId="320ADA5E" w14:textId="17EB120A" w:rsidR="00C171FB" w:rsidRDefault="003626E0" w:rsidP="00C171FB">
      <w:pPr>
        <w:pBdr>
          <w:top w:val="single" w:sz="4" w:space="1" w:color="auto"/>
          <w:left w:val="single" w:sz="4" w:space="4" w:color="auto"/>
          <w:bottom w:val="single" w:sz="4" w:space="1" w:color="auto"/>
          <w:right w:val="single" w:sz="4" w:space="4" w:color="auto"/>
        </w:pBdr>
      </w:pPr>
      <w:r>
        <w:t xml:space="preserve">Mobile: </w:t>
      </w:r>
      <w:r w:rsidR="00053E6D" w:rsidRPr="00053E6D">
        <w:rPr>
          <w:highlight w:val="black"/>
        </w:rPr>
        <w:t>XXXX</w:t>
      </w:r>
    </w:p>
    <w:p w14:paraId="6568085D" w14:textId="301FCD4B"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053E6D" w:rsidRPr="00053E6D">
        <w:rPr>
          <w:highlight w:val="black"/>
        </w:rPr>
        <w:t>XXXX</w:t>
      </w:r>
    </w:p>
    <w:p w14:paraId="6315BBD0" w14:textId="77777777" w:rsidR="00C171FB" w:rsidRDefault="00C171FB" w:rsidP="00C171FB">
      <w:pPr>
        <w:rPr>
          <w:b/>
        </w:rPr>
      </w:pPr>
    </w:p>
    <w:p w14:paraId="53D30735" w14:textId="38EC301A" w:rsidR="00C171FB" w:rsidRPr="00C171FB" w:rsidRDefault="00C171FB" w:rsidP="00C171FB">
      <w:pPr>
        <w:rPr>
          <w:b/>
        </w:rPr>
      </w:pPr>
      <w:r>
        <w:rPr>
          <w:b/>
        </w:rPr>
        <w:t>Alternative contact name:</w:t>
      </w:r>
      <w:r w:rsidR="003D1F0A">
        <w:rPr>
          <w:b/>
        </w:rPr>
        <w:t xml:space="preserve"> </w:t>
      </w:r>
    </w:p>
    <w:p w14:paraId="61C864A1"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5FC94F4D" w14:textId="4F1390E9"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053E6D" w:rsidRPr="00053E6D">
        <w:rPr>
          <w:highlight w:val="black"/>
        </w:rPr>
        <w:t>XXXX</w:t>
      </w:r>
    </w:p>
    <w:p w14:paraId="48F41C82" w14:textId="3CAB0C3E" w:rsidR="00C171FB" w:rsidRDefault="00C171FB" w:rsidP="00C171FB">
      <w:pPr>
        <w:pBdr>
          <w:top w:val="single" w:sz="4" w:space="1" w:color="auto"/>
          <w:left w:val="single" w:sz="4" w:space="4" w:color="auto"/>
          <w:bottom w:val="single" w:sz="4" w:space="1" w:color="auto"/>
          <w:right w:val="single" w:sz="4" w:space="4" w:color="auto"/>
        </w:pBdr>
      </w:pPr>
      <w:r>
        <w:t xml:space="preserve">Mobile: </w:t>
      </w:r>
      <w:r w:rsidR="00053E6D" w:rsidRPr="00053E6D">
        <w:rPr>
          <w:highlight w:val="black"/>
        </w:rPr>
        <w:t>XXXX</w:t>
      </w:r>
    </w:p>
    <w:p w14:paraId="57F67168" w14:textId="090178F3"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053E6D" w:rsidRPr="00053E6D">
        <w:rPr>
          <w:highlight w:val="black"/>
        </w:rPr>
        <w:t>XXXX</w:t>
      </w:r>
    </w:p>
    <w:p w14:paraId="246975E1" w14:textId="77777777" w:rsidR="00C171FB" w:rsidRPr="00C171FB" w:rsidRDefault="00C171FB" w:rsidP="00C171FB"/>
    <w:p w14:paraId="7CDBFD12" w14:textId="77777777" w:rsidR="00534C5F" w:rsidRPr="00154B00" w:rsidRDefault="00494011" w:rsidP="004A0BF4">
      <w:pPr>
        <w:pStyle w:val="Heading2"/>
      </w:pPr>
      <w:r>
        <w:t xml:space="preserve">(a) </w:t>
      </w:r>
      <w:r w:rsidR="00534C5F">
        <w:t>Are you a lobbyist acting on behalf of an Applicant?</w:t>
      </w:r>
    </w:p>
    <w:p w14:paraId="1E888E8E"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FF3D9C">
        <w:rPr>
          <w:szCs w:val="20"/>
        </w:rPr>
      </w:r>
      <w:r w:rsidR="00FF3D9C">
        <w:rPr>
          <w:szCs w:val="20"/>
        </w:rPr>
        <w:fldChar w:fldCharType="separate"/>
      </w:r>
      <w:r w:rsidRPr="00753C44">
        <w:rPr>
          <w:szCs w:val="20"/>
        </w:rPr>
        <w:fldChar w:fldCharType="end"/>
      </w:r>
      <w:r>
        <w:rPr>
          <w:szCs w:val="20"/>
        </w:rPr>
        <w:t xml:space="preserve"> Yes</w:t>
      </w:r>
    </w:p>
    <w:p w14:paraId="77D1B087" w14:textId="0A32B6CD" w:rsidR="00A6491A" w:rsidRPr="00753C44" w:rsidRDefault="00A6491A" w:rsidP="00A6491A">
      <w:pPr>
        <w:spacing w:before="0" w:after="0"/>
        <w:ind w:left="426"/>
        <w:rPr>
          <w:szCs w:val="20"/>
        </w:rPr>
      </w:pPr>
      <w:r w:rsidRPr="00753C44">
        <w:rPr>
          <w:szCs w:val="20"/>
        </w:rPr>
        <w:fldChar w:fldCharType="begin">
          <w:ffData>
            <w:name w:val=""/>
            <w:enabled/>
            <w:calcOnExit w:val="0"/>
            <w:checkBox>
              <w:sizeAuto/>
              <w:default w:val="0"/>
            </w:checkBox>
          </w:ffData>
        </w:fldChar>
      </w:r>
      <w:r w:rsidRPr="00753C44">
        <w:rPr>
          <w:szCs w:val="20"/>
        </w:rPr>
        <w:instrText xml:space="preserve"> FORMCHECKBOX </w:instrText>
      </w:r>
      <w:r w:rsidR="00FF3D9C">
        <w:rPr>
          <w:szCs w:val="20"/>
        </w:rPr>
      </w:r>
      <w:r w:rsidR="00FF3D9C">
        <w:rPr>
          <w:szCs w:val="20"/>
        </w:rPr>
        <w:fldChar w:fldCharType="separate"/>
      </w:r>
      <w:r w:rsidRPr="00753C44">
        <w:rPr>
          <w:szCs w:val="20"/>
        </w:rPr>
        <w:fldChar w:fldCharType="end"/>
      </w:r>
      <w:r>
        <w:rPr>
          <w:szCs w:val="20"/>
        </w:rPr>
        <w:t xml:space="preserve"> No</w:t>
      </w:r>
      <w:r w:rsidRPr="00753C44">
        <w:rPr>
          <w:szCs w:val="20"/>
        </w:rPr>
        <w:t xml:space="preserve">  </w:t>
      </w:r>
    </w:p>
    <w:p w14:paraId="426E2E2B" w14:textId="77777777" w:rsidR="00534C5F" w:rsidRPr="00154B00" w:rsidRDefault="00534C5F" w:rsidP="00494011">
      <w:pPr>
        <w:pStyle w:val="Heading2"/>
        <w:numPr>
          <w:ilvl w:val="0"/>
          <w:numId w:val="23"/>
        </w:numPr>
      </w:pPr>
      <w:r w:rsidRPr="00154B00">
        <w:t xml:space="preserve">If yes, </w:t>
      </w:r>
      <w:r>
        <w:t xml:space="preserve">are </w:t>
      </w:r>
      <w:r w:rsidRPr="00FE33A6">
        <w:t>you</w:t>
      </w:r>
      <w:r>
        <w:t xml:space="preserve"> listed on the Register of Lobbyists?</w:t>
      </w:r>
    </w:p>
    <w:p w14:paraId="17EDFCAB"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FF3D9C">
        <w:rPr>
          <w:szCs w:val="20"/>
        </w:rPr>
      </w:r>
      <w:r w:rsidR="00FF3D9C">
        <w:rPr>
          <w:szCs w:val="20"/>
        </w:rPr>
        <w:fldChar w:fldCharType="separate"/>
      </w:r>
      <w:r w:rsidRPr="00753C44">
        <w:rPr>
          <w:szCs w:val="20"/>
        </w:rPr>
        <w:fldChar w:fldCharType="end"/>
      </w:r>
      <w:r>
        <w:rPr>
          <w:szCs w:val="20"/>
        </w:rPr>
        <w:t xml:space="preserve"> Yes</w:t>
      </w:r>
    </w:p>
    <w:p w14:paraId="2002E5D1"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FF3D9C">
        <w:rPr>
          <w:szCs w:val="20"/>
        </w:rPr>
      </w:r>
      <w:r w:rsidR="00FF3D9C">
        <w:rPr>
          <w:szCs w:val="20"/>
        </w:rPr>
        <w:fldChar w:fldCharType="separate"/>
      </w:r>
      <w:r w:rsidRPr="00753C44">
        <w:rPr>
          <w:szCs w:val="20"/>
        </w:rPr>
        <w:fldChar w:fldCharType="end"/>
      </w:r>
      <w:r>
        <w:rPr>
          <w:szCs w:val="20"/>
        </w:rPr>
        <w:t xml:space="preserve"> No</w:t>
      </w:r>
      <w:r w:rsidRPr="00753C44">
        <w:rPr>
          <w:szCs w:val="20"/>
        </w:rPr>
        <w:t xml:space="preserve">  </w:t>
      </w:r>
    </w:p>
    <w:p w14:paraId="2A375785" w14:textId="77777777" w:rsidR="00E04FB3" w:rsidRDefault="00E04FB3" w:rsidP="005C333E">
      <w:pPr>
        <w:spacing w:before="0" w:after="0"/>
        <w:ind w:left="426"/>
        <w:rPr>
          <w:b/>
          <w:szCs w:val="20"/>
        </w:rPr>
      </w:pPr>
      <w:r w:rsidRPr="00154B00">
        <w:rPr>
          <w:b/>
          <w:szCs w:val="20"/>
        </w:rPr>
        <w:br w:type="page"/>
      </w:r>
    </w:p>
    <w:p w14:paraId="282565EE" w14:textId="77777777" w:rsidR="00D57F88" w:rsidRPr="00C776B1" w:rsidRDefault="00730C04" w:rsidP="00A8732C">
      <w:pPr>
        <w:pStyle w:val="Heading1"/>
      </w:pPr>
      <w:r>
        <w:lastRenderedPageBreak/>
        <w:t>PART 2</w:t>
      </w:r>
      <w:r w:rsidR="00F93784">
        <w:t xml:space="preserve"> – </w:t>
      </w:r>
      <w:r w:rsidR="00E04FB3" w:rsidRPr="00C776B1">
        <w:t>INFORMATION ABOUT THE PROPOSED MEDICAL SERVICE</w:t>
      </w:r>
    </w:p>
    <w:p w14:paraId="3DC4226B" w14:textId="77777777" w:rsidR="000B3CD0" w:rsidRDefault="000B3CD0" w:rsidP="00730C04">
      <w:pPr>
        <w:pStyle w:val="Heading2"/>
      </w:pPr>
      <w:r w:rsidRPr="00154B00">
        <w:t>Application title</w:t>
      </w:r>
      <w:r w:rsidR="00A8732C">
        <w:t xml:space="preserve"> </w:t>
      </w:r>
    </w:p>
    <w:p w14:paraId="28693D3D" w14:textId="77777777" w:rsidR="009056C5" w:rsidRPr="009056C5" w:rsidRDefault="00A321D4" w:rsidP="00A6491A">
      <w:pPr>
        <w:ind w:left="284"/>
      </w:pPr>
      <w:r w:rsidRPr="00A321D4">
        <w:t>The reduction of mitral regurgitation</w:t>
      </w:r>
      <w:r>
        <w:t xml:space="preserve"> (MR)</w:t>
      </w:r>
      <w:r w:rsidRPr="00A321D4">
        <w:t xml:space="preserve"> through tissue approximation using transvenous/transeptal techniques</w:t>
      </w:r>
    </w:p>
    <w:p w14:paraId="685F02E2"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1FFE7B02" w14:textId="4EA067D0" w:rsidR="002C3345" w:rsidRPr="009056C5" w:rsidRDefault="00A321D4" w:rsidP="00D43D03">
      <w:pPr>
        <w:ind w:left="284"/>
        <w:jc w:val="both"/>
      </w:pPr>
      <w:r w:rsidRPr="00A321D4">
        <w:t>MR occurs when the leaflets (or flaps) of the heart’s mitral value do not close properly and leak. The mitral valve is a one-way valve that separates the left atrium (a chamber in the heart which collects blood from the lungs) from the left ventricle (a chamber in the heart which pumps blood to the rest of the body). During pumping, the leak in the mitral valve causes blood to flow backwards into the left atrium</w:t>
      </w:r>
      <w:r w:rsidR="003F4257">
        <w:t xml:space="preserve"> (also known as </w:t>
      </w:r>
      <w:r w:rsidR="00407B1D">
        <w:t>regurgitant volume</w:t>
      </w:r>
      <w:r w:rsidR="00A44F95">
        <w:t>)</w:t>
      </w:r>
      <w:r w:rsidRPr="00A321D4">
        <w:t>, thereby decreasing blood flow to the body</w:t>
      </w:r>
      <w:r w:rsidR="003F4257">
        <w:t xml:space="preserve"> (resulting in lower cardiac output and stroke volume)</w:t>
      </w:r>
      <w:r w:rsidRPr="00A321D4">
        <w:t>. To maintain blood flow to the body and compensate for the MR, the left ventricle must pump harder. Back flow due to MR places an extra burden on the left ventricle and lungs. Eventually, this burden can cause other problems such as: stroke, sudden death, irregular heartbeat, increasing damage to the heart muscle (progressive myocardial injury); and/or the inability to maintain adequate circulation of blood (congestive heart failure).</w:t>
      </w:r>
    </w:p>
    <w:p w14:paraId="00C1CC94"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2340FF32" w14:textId="3311476E" w:rsidR="000D0A8C" w:rsidRDefault="00BF5D72" w:rsidP="00D43D03">
      <w:pPr>
        <w:ind w:left="284"/>
        <w:jc w:val="both"/>
      </w:pPr>
      <w:r w:rsidRPr="000956BD">
        <w:t>The proposed medical service refers to p</w:t>
      </w:r>
      <w:r w:rsidR="00A321D4" w:rsidRPr="000956BD">
        <w:t>ercutaneous reconstruction of an insufficient mitral valve through tissue approximation using transvenous/transeptal techniques</w:t>
      </w:r>
      <w:r w:rsidR="000956BD" w:rsidRPr="000956BD">
        <w:t xml:space="preserve">. The procedure is performed using a </w:t>
      </w:r>
      <w:r w:rsidR="000D0A8C" w:rsidRPr="000956BD">
        <w:t>catheter-based device that enables physicians to perform percutaneous, transvenous/transseptal mitral valve repair in patients with MR while the heart is beating. It provides an alternative to ongoing medical management in patients not suitable for conventional open chest, arrested heart surgery; and in whom existing comorbidities would not preclude the expected benefit from correction of the MR. The procedure is based on the principle of edge-to-edge repair</w:t>
      </w:r>
      <w:r w:rsidR="00460220">
        <w:t>,</w:t>
      </w:r>
      <w:r w:rsidR="000D0A8C" w:rsidRPr="000956BD">
        <w:t xml:space="preserve"> but a mechanical clip is used in place of a suture to allow permanent coaptation (‘approximation’) of the two mitral valve leaflets.</w:t>
      </w:r>
      <w:r w:rsidR="000D0A8C">
        <w:t xml:space="preserve"> </w:t>
      </w:r>
    </w:p>
    <w:p w14:paraId="34CCDAB8" w14:textId="70F27041" w:rsidR="000956BD" w:rsidRDefault="009B449C" w:rsidP="00D43D03">
      <w:pPr>
        <w:ind w:left="284"/>
        <w:jc w:val="both"/>
      </w:pPr>
      <w:r>
        <w:t>This Application refers to the proposed medi</w:t>
      </w:r>
      <w:r w:rsidR="00B85AF5">
        <w:t>c</w:t>
      </w:r>
      <w:r>
        <w:t xml:space="preserve">al service as </w:t>
      </w:r>
      <w:r w:rsidR="008702F9" w:rsidRPr="008702F9">
        <w:t>trans</w:t>
      </w:r>
      <w:r w:rsidR="00B85AF5">
        <w:t xml:space="preserve">catheter </w:t>
      </w:r>
      <w:r w:rsidR="008702F9" w:rsidRPr="008702F9">
        <w:t>mitral valve repair (TMVr)</w:t>
      </w:r>
      <w:r>
        <w:t>.</w:t>
      </w:r>
    </w:p>
    <w:p w14:paraId="6CA223B6" w14:textId="77777777" w:rsidR="000D0A8C" w:rsidRPr="00CB12EC" w:rsidRDefault="000D0A8C" w:rsidP="00A6491A">
      <w:pPr>
        <w:ind w:left="284"/>
      </w:pPr>
    </w:p>
    <w:p w14:paraId="03DEA5D9"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0F8D229B" w14:textId="77777777" w:rsidR="00753C44" w:rsidRDefault="00A321D4" w:rsidP="00A6491A">
      <w:pPr>
        <w:spacing w:before="0" w:after="0"/>
        <w:ind w:left="284"/>
        <w:rPr>
          <w:szCs w:val="20"/>
        </w:rPr>
      </w:pPr>
      <w:r>
        <w:rPr>
          <w:szCs w:val="20"/>
        </w:rPr>
        <w:fldChar w:fldCharType="begin">
          <w:ffData>
            <w:name w:val="Check1"/>
            <w:enabled/>
            <w:calcOnExit w:val="0"/>
            <w:checkBox>
              <w:sizeAuto/>
              <w:default w:val="1"/>
            </w:checkBox>
          </w:ffData>
        </w:fldChar>
      </w:r>
      <w:bookmarkStart w:id="2" w:name="Check1"/>
      <w:r>
        <w:rPr>
          <w:szCs w:val="20"/>
        </w:rPr>
        <w:instrText xml:space="preserve"> FORMCHECKBOX </w:instrText>
      </w:r>
      <w:r w:rsidR="00FF3D9C">
        <w:rPr>
          <w:szCs w:val="20"/>
        </w:rPr>
      </w:r>
      <w:r w:rsidR="00FF3D9C">
        <w:rPr>
          <w:szCs w:val="20"/>
        </w:rPr>
        <w:fldChar w:fldCharType="separate"/>
      </w:r>
      <w:r>
        <w:rPr>
          <w:szCs w:val="20"/>
        </w:rPr>
        <w:fldChar w:fldCharType="end"/>
      </w:r>
      <w:bookmarkEnd w:id="2"/>
      <w:r w:rsidR="006B6390">
        <w:rPr>
          <w:szCs w:val="20"/>
        </w:rPr>
        <w:t xml:space="preserve"> Yes</w:t>
      </w:r>
    </w:p>
    <w:p w14:paraId="347548F2"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FF3D9C">
        <w:rPr>
          <w:szCs w:val="20"/>
        </w:rPr>
      </w:r>
      <w:r w:rsidR="00FF3D9C">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127C49B1"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4523B7FF" w14:textId="77777777" w:rsid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FF3D9C">
        <w:rPr>
          <w:szCs w:val="20"/>
        </w:rPr>
      </w:r>
      <w:r w:rsidR="00FF3D9C">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065685AC" w14:textId="77777777" w:rsidR="00753C44" w:rsidRPr="00753C44" w:rsidRDefault="00A321D4" w:rsidP="00A6491A">
      <w:pPr>
        <w:spacing w:before="0" w:after="0"/>
        <w:ind w:left="284"/>
        <w:rPr>
          <w:szCs w:val="20"/>
        </w:rPr>
      </w:pPr>
      <w:r>
        <w:rPr>
          <w:szCs w:val="20"/>
        </w:rPr>
        <w:fldChar w:fldCharType="begin">
          <w:ffData>
            <w:name w:val="Check2"/>
            <w:enabled/>
            <w:calcOnExit w:val="0"/>
            <w:checkBox>
              <w:sizeAuto/>
              <w:default w:val="1"/>
            </w:checkBox>
          </w:ffData>
        </w:fldChar>
      </w:r>
      <w:bookmarkStart w:id="3" w:name="Check2"/>
      <w:r>
        <w:rPr>
          <w:szCs w:val="20"/>
        </w:rPr>
        <w:instrText xml:space="preserve"> FORMCHECKBOX </w:instrText>
      </w:r>
      <w:r w:rsidR="00FF3D9C">
        <w:rPr>
          <w:szCs w:val="20"/>
        </w:rPr>
      </w:r>
      <w:r w:rsidR="00FF3D9C">
        <w:rPr>
          <w:szCs w:val="20"/>
        </w:rPr>
        <w:fldChar w:fldCharType="separate"/>
      </w:r>
      <w:r>
        <w:rPr>
          <w:szCs w:val="20"/>
        </w:rPr>
        <w:fldChar w:fldCharType="end"/>
      </w:r>
      <w:bookmarkEnd w:id="3"/>
      <w:r w:rsidR="006B6390">
        <w:rPr>
          <w:szCs w:val="20"/>
        </w:rPr>
        <w:t xml:space="preserve"> </w:t>
      </w:r>
      <w:r w:rsidR="00753C44" w:rsidRPr="00154B00">
        <w:rPr>
          <w:szCs w:val="20"/>
        </w:rPr>
        <w:t>New MBS item</w:t>
      </w:r>
      <w:r w:rsidR="00753C44">
        <w:rPr>
          <w:szCs w:val="20"/>
        </w:rPr>
        <w:t>(s)</w:t>
      </w:r>
    </w:p>
    <w:p w14:paraId="4052D2FA"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4474A334" w14:textId="3AC9E8C1" w:rsidR="00DB4913" w:rsidRDefault="00A321D4" w:rsidP="00A6491A">
      <w:pPr>
        <w:ind w:left="284"/>
      </w:pPr>
      <w:r>
        <w:t>N/A</w:t>
      </w:r>
    </w:p>
    <w:p w14:paraId="6EF30735" w14:textId="77777777" w:rsidR="00DB4913" w:rsidRDefault="00DB4913">
      <w:pPr>
        <w:spacing w:before="0" w:after="200" w:line="276" w:lineRule="auto"/>
      </w:pPr>
      <w:r>
        <w:br w:type="page"/>
      </w:r>
    </w:p>
    <w:p w14:paraId="2B9629AF" w14:textId="77777777" w:rsidR="003D795C" w:rsidRPr="00CB12EC" w:rsidRDefault="003D795C" w:rsidP="00A6491A">
      <w:pPr>
        <w:ind w:left="284"/>
      </w:pPr>
    </w:p>
    <w:p w14:paraId="49A5C853" w14:textId="77777777" w:rsidR="006C0843" w:rsidRPr="0011036E"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7802E819"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FF3D9C">
        <w:rPr>
          <w:b/>
          <w:szCs w:val="20"/>
        </w:rPr>
      </w:r>
      <w:r w:rsidR="00FF3D9C">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228F0005"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FF3D9C">
        <w:rPr>
          <w:b/>
          <w:szCs w:val="20"/>
        </w:rPr>
      </w:r>
      <w:r w:rsidR="00FF3D9C">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630079E2"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FF3D9C">
        <w:rPr>
          <w:b/>
          <w:szCs w:val="20"/>
        </w:rPr>
      </w:r>
      <w:r w:rsidR="00FF3D9C">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2450CA8A"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FF3D9C">
        <w:rPr>
          <w:b/>
          <w:szCs w:val="20"/>
        </w:rPr>
      </w:r>
      <w:r w:rsidR="00FF3D9C">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4A76D823"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FF3D9C">
        <w:rPr>
          <w:b/>
          <w:szCs w:val="20"/>
        </w:rPr>
      </w:r>
      <w:r w:rsidR="00FF3D9C">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4C4EA5E8"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FF3D9C">
        <w:rPr>
          <w:b/>
          <w:szCs w:val="20"/>
        </w:rPr>
      </w:r>
      <w:r w:rsidR="00FF3D9C">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003FA467"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FF3D9C">
        <w:rPr>
          <w:b/>
          <w:szCs w:val="20"/>
        </w:rPr>
      </w:r>
      <w:r w:rsidR="00FF3D9C">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2492C535"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FF3D9C">
        <w:rPr>
          <w:b/>
          <w:szCs w:val="20"/>
        </w:rPr>
      </w:r>
      <w:r w:rsidR="00FF3D9C">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2DA4482A" w14:textId="77777777" w:rsidR="002A270B" w:rsidRDefault="004A263B" w:rsidP="004A263B">
      <w:pPr>
        <w:pStyle w:val="ListParagraph"/>
        <w:numPr>
          <w:ilvl w:val="0"/>
          <w:numId w:val="34"/>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FF3D9C">
        <w:rPr>
          <w:b/>
          <w:szCs w:val="20"/>
        </w:rPr>
      </w:r>
      <w:r w:rsidR="00FF3D9C">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1271472E" w14:textId="77777777" w:rsidR="002A270B" w:rsidRPr="00CB12EC" w:rsidRDefault="002A270B" w:rsidP="00A6491A">
      <w:pPr>
        <w:ind w:left="284"/>
      </w:pPr>
    </w:p>
    <w:p w14:paraId="1EC473F9" w14:textId="77777777"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71A1DD23"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FF3D9C">
        <w:rPr>
          <w:b/>
          <w:szCs w:val="20"/>
        </w:rPr>
      </w:r>
      <w:r w:rsidR="00FF3D9C">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69AD8511" w14:textId="77777777" w:rsidR="006B6390" w:rsidRPr="00AA2CFE" w:rsidRDefault="00A321D4" w:rsidP="00AA2CFE">
      <w:pPr>
        <w:pStyle w:val="ListParagraph"/>
        <w:numPr>
          <w:ilvl w:val="0"/>
          <w:numId w:val="35"/>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FF3D9C">
        <w:rPr>
          <w:b/>
          <w:szCs w:val="20"/>
        </w:rPr>
      </w:r>
      <w:r w:rsidR="00FF3D9C">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40D6D908"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FF3D9C">
        <w:rPr>
          <w:b/>
          <w:szCs w:val="20"/>
        </w:rPr>
      </w:r>
      <w:r w:rsidR="00FF3D9C">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0D50EB6A"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FF3D9C">
        <w:rPr>
          <w:b/>
          <w:szCs w:val="20"/>
        </w:rPr>
      </w:r>
      <w:r w:rsidR="00FF3D9C">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7463FD5F" w14:textId="77777777"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3AFC2ABC" w14:textId="77777777" w:rsidR="000A5B32" w:rsidRDefault="000A5B3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sidRPr="000A5B32">
        <w:rPr>
          <w:szCs w:val="20"/>
        </w:rPr>
        <w:t xml:space="preserve"> Yes</w:t>
      </w:r>
    </w:p>
    <w:p w14:paraId="770046A2" w14:textId="77777777" w:rsidR="00626365" w:rsidRDefault="00A321D4" w:rsidP="00626365">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F3D9C">
        <w:rPr>
          <w:szCs w:val="20"/>
        </w:rPr>
      </w:r>
      <w:r w:rsidR="00FF3D9C">
        <w:rPr>
          <w:szCs w:val="20"/>
        </w:rPr>
        <w:fldChar w:fldCharType="separate"/>
      </w:r>
      <w:r>
        <w:rPr>
          <w:szCs w:val="20"/>
        </w:rPr>
        <w:fldChar w:fldCharType="end"/>
      </w:r>
      <w:r w:rsidR="000A5B32" w:rsidRPr="000A5B32">
        <w:rPr>
          <w:szCs w:val="20"/>
        </w:rPr>
        <w:t xml:space="preserve"> No</w:t>
      </w:r>
    </w:p>
    <w:p w14:paraId="60A2BAF9" w14:textId="77777777" w:rsidR="00626365" w:rsidRPr="00626365" w:rsidRDefault="00626365" w:rsidP="00626365">
      <w:pPr>
        <w:spacing w:before="0" w:after="0"/>
        <w:ind w:left="284"/>
        <w:rPr>
          <w:rStyle w:val="Strong"/>
          <w:rFonts w:asciiTheme="minorHAnsi" w:eastAsiaTheme="minorHAnsi" w:hAnsiTheme="minorHAnsi" w:cstheme="minorBidi"/>
          <w:b w:val="0"/>
          <w:szCs w:val="20"/>
        </w:rPr>
      </w:pPr>
    </w:p>
    <w:p w14:paraId="5DEBC1B0" w14:textId="77777777" w:rsidR="003027BB" w:rsidRPr="007E39E4" w:rsidRDefault="003027BB"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387277F8" w14:textId="77777777" w:rsidR="000A5B32" w:rsidRPr="00855944" w:rsidRDefault="000A5B32" w:rsidP="00A6491A">
      <w:pPr>
        <w:ind w:left="284"/>
        <w:rPr>
          <w:rStyle w:val="Strong"/>
        </w:rPr>
      </w:pPr>
    </w:p>
    <w:p w14:paraId="1A7148AD" w14:textId="77777777" w:rsidR="000B3CD0" w:rsidRDefault="000B3CD0" w:rsidP="00730C04">
      <w:pPr>
        <w:pStyle w:val="Heading2"/>
      </w:pPr>
      <w:r w:rsidRPr="00154B00">
        <w:t>What is the type of service:</w:t>
      </w:r>
    </w:p>
    <w:p w14:paraId="06FDD7B0" w14:textId="77777777" w:rsidR="00A6594E" w:rsidRDefault="00A321D4"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FF3D9C">
        <w:rPr>
          <w:b/>
          <w:szCs w:val="20"/>
        </w:rPr>
      </w:r>
      <w:r w:rsidR="00FF3D9C">
        <w:rPr>
          <w:b/>
          <w:szCs w:val="20"/>
        </w:rPr>
        <w:fldChar w:fldCharType="separate"/>
      </w:r>
      <w:r>
        <w:rPr>
          <w:b/>
          <w:szCs w:val="20"/>
        </w:rPr>
        <w:fldChar w:fldCharType="end"/>
      </w:r>
      <w:r w:rsidR="00A6594E" w:rsidRPr="0027105F">
        <w:rPr>
          <w:b/>
          <w:szCs w:val="20"/>
        </w:rPr>
        <w:t xml:space="preserve"> </w:t>
      </w:r>
      <w:r w:rsidR="00A6594E">
        <w:t>Therapeutic medical service</w:t>
      </w:r>
    </w:p>
    <w:p w14:paraId="53482F50"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FF3D9C">
        <w:rPr>
          <w:b/>
          <w:szCs w:val="20"/>
        </w:rPr>
      </w:r>
      <w:r w:rsidR="00FF3D9C">
        <w:rPr>
          <w:b/>
          <w:szCs w:val="20"/>
        </w:rPr>
        <w:fldChar w:fldCharType="separate"/>
      </w:r>
      <w:r w:rsidRPr="0027105F">
        <w:rPr>
          <w:b/>
          <w:szCs w:val="20"/>
        </w:rPr>
        <w:fldChar w:fldCharType="end"/>
      </w:r>
      <w:r w:rsidRPr="0027105F">
        <w:rPr>
          <w:b/>
          <w:szCs w:val="20"/>
        </w:rPr>
        <w:t xml:space="preserve"> </w:t>
      </w:r>
      <w:r>
        <w:t>Investigative medical service</w:t>
      </w:r>
    </w:p>
    <w:p w14:paraId="134BE8A1"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FF3D9C">
        <w:rPr>
          <w:b/>
          <w:szCs w:val="20"/>
        </w:rPr>
      </w:r>
      <w:r w:rsidR="00FF3D9C">
        <w:rPr>
          <w:b/>
          <w:szCs w:val="20"/>
        </w:rPr>
        <w:fldChar w:fldCharType="separate"/>
      </w:r>
      <w:r w:rsidRPr="0027105F">
        <w:rPr>
          <w:b/>
          <w:szCs w:val="20"/>
        </w:rPr>
        <w:fldChar w:fldCharType="end"/>
      </w:r>
      <w:r w:rsidRPr="0027105F">
        <w:rPr>
          <w:b/>
          <w:szCs w:val="20"/>
        </w:rPr>
        <w:t xml:space="preserve"> </w:t>
      </w:r>
      <w:r>
        <w:t>Single consultation medical service</w:t>
      </w:r>
    </w:p>
    <w:p w14:paraId="622836C9"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FF3D9C">
        <w:rPr>
          <w:b/>
          <w:szCs w:val="20"/>
        </w:rPr>
      </w:r>
      <w:r w:rsidR="00FF3D9C">
        <w:rPr>
          <w:b/>
          <w:szCs w:val="20"/>
        </w:rPr>
        <w:fldChar w:fldCharType="separate"/>
      </w:r>
      <w:r w:rsidRPr="0027105F">
        <w:rPr>
          <w:b/>
          <w:szCs w:val="20"/>
        </w:rPr>
        <w:fldChar w:fldCharType="end"/>
      </w:r>
      <w:r w:rsidRPr="0027105F">
        <w:rPr>
          <w:b/>
          <w:szCs w:val="20"/>
        </w:rPr>
        <w:t xml:space="preserve"> </w:t>
      </w:r>
      <w:r>
        <w:t>Global consultation medical service</w:t>
      </w:r>
    </w:p>
    <w:p w14:paraId="3BCAB61B"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FF3D9C">
        <w:rPr>
          <w:b/>
          <w:szCs w:val="20"/>
        </w:rPr>
      </w:r>
      <w:r w:rsidR="00FF3D9C">
        <w:rPr>
          <w:b/>
          <w:szCs w:val="20"/>
        </w:rPr>
        <w:fldChar w:fldCharType="separate"/>
      </w:r>
      <w:r w:rsidRPr="0027105F">
        <w:rPr>
          <w:b/>
          <w:szCs w:val="20"/>
        </w:rPr>
        <w:fldChar w:fldCharType="end"/>
      </w:r>
      <w:r w:rsidRPr="0027105F">
        <w:rPr>
          <w:b/>
          <w:szCs w:val="20"/>
        </w:rPr>
        <w:t xml:space="preserve"> </w:t>
      </w:r>
      <w:r>
        <w:t>Allied health service</w:t>
      </w:r>
    </w:p>
    <w:p w14:paraId="6AB8F1AA"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FF3D9C">
        <w:rPr>
          <w:b/>
          <w:szCs w:val="20"/>
        </w:rPr>
      </w:r>
      <w:r w:rsidR="00FF3D9C">
        <w:rPr>
          <w:b/>
          <w:szCs w:val="20"/>
        </w:rPr>
        <w:fldChar w:fldCharType="separate"/>
      </w:r>
      <w:r w:rsidRPr="0027105F">
        <w:rPr>
          <w:b/>
          <w:szCs w:val="20"/>
        </w:rPr>
        <w:fldChar w:fldCharType="end"/>
      </w:r>
      <w:r w:rsidRPr="0027105F">
        <w:rPr>
          <w:b/>
          <w:szCs w:val="20"/>
        </w:rPr>
        <w:t xml:space="preserve"> </w:t>
      </w:r>
      <w:r>
        <w:t>Co-dependent technology</w:t>
      </w:r>
    </w:p>
    <w:p w14:paraId="541BE804" w14:textId="77777777" w:rsidR="00A6594E" w:rsidRP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FF3D9C">
        <w:rPr>
          <w:b/>
          <w:szCs w:val="20"/>
        </w:rPr>
      </w:r>
      <w:r w:rsidR="00FF3D9C">
        <w:rPr>
          <w:b/>
          <w:szCs w:val="20"/>
        </w:rPr>
        <w:fldChar w:fldCharType="separate"/>
      </w:r>
      <w:r w:rsidRPr="0027105F">
        <w:rPr>
          <w:b/>
          <w:szCs w:val="20"/>
        </w:rPr>
        <w:fldChar w:fldCharType="end"/>
      </w:r>
      <w:r w:rsidRPr="0027105F">
        <w:rPr>
          <w:b/>
          <w:szCs w:val="20"/>
        </w:rPr>
        <w:t xml:space="preserve"> </w:t>
      </w:r>
      <w:r>
        <w:t>Hybrid health technology</w:t>
      </w:r>
    </w:p>
    <w:p w14:paraId="4DA0B273"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28EACD2E"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FF3D9C">
        <w:rPr>
          <w:b/>
          <w:szCs w:val="20"/>
        </w:rPr>
      </w:r>
      <w:r w:rsidR="00FF3D9C">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52CE2AA9"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FF3D9C">
        <w:rPr>
          <w:b/>
          <w:szCs w:val="20"/>
        </w:rPr>
      </w:r>
      <w:r w:rsidR="00FF3D9C">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4A478423"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FF3D9C">
        <w:rPr>
          <w:b/>
          <w:szCs w:val="20"/>
        </w:rPr>
      </w:r>
      <w:r w:rsidR="00FF3D9C">
        <w:rPr>
          <w:b/>
          <w:szCs w:val="20"/>
        </w:rPr>
        <w:fldChar w:fldCharType="separate"/>
      </w:r>
      <w:r w:rsidRPr="00AF4466">
        <w:rPr>
          <w:b/>
          <w:szCs w:val="20"/>
        </w:rPr>
        <w:fldChar w:fldCharType="end"/>
      </w:r>
      <w:r w:rsidRPr="00AF4466">
        <w:rPr>
          <w:b/>
          <w:szCs w:val="20"/>
        </w:rPr>
        <w:t xml:space="preserve"> </w:t>
      </w:r>
      <w:r>
        <w:t>Provides information about prognosis</w:t>
      </w:r>
    </w:p>
    <w:p w14:paraId="34A51E63"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FF3D9C">
        <w:rPr>
          <w:b/>
          <w:szCs w:val="20"/>
        </w:rPr>
      </w:r>
      <w:r w:rsidR="00FF3D9C">
        <w:rPr>
          <w:b/>
          <w:szCs w:val="20"/>
        </w:rPr>
        <w:fldChar w:fldCharType="separate"/>
      </w:r>
      <w:r w:rsidRPr="00AF4466">
        <w:rPr>
          <w:b/>
          <w:szCs w:val="20"/>
        </w:rPr>
        <w:fldChar w:fldCharType="end"/>
      </w:r>
      <w:r w:rsidRPr="00AF4466">
        <w:rPr>
          <w:b/>
          <w:szCs w:val="20"/>
        </w:rPr>
        <w:t xml:space="preserve"> </w:t>
      </w:r>
      <w:r>
        <w:t>Identifies a patient as suitable for therapy by predicting a variation in the effect of the therapy</w:t>
      </w:r>
    </w:p>
    <w:p w14:paraId="3D8B967B" w14:textId="77777777" w:rsidR="00A6594E" w:rsidRP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FF3D9C">
        <w:rPr>
          <w:b/>
          <w:szCs w:val="20"/>
        </w:rPr>
      </w:r>
      <w:r w:rsidR="00FF3D9C">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2F18B058"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6131FAA1"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FF3D9C">
        <w:rPr>
          <w:b/>
          <w:szCs w:val="20"/>
        </w:rPr>
      </w:r>
      <w:r w:rsidR="00FF3D9C">
        <w:rPr>
          <w:b/>
          <w:szCs w:val="20"/>
        </w:rPr>
        <w:fldChar w:fldCharType="separate"/>
      </w:r>
      <w:r w:rsidRPr="0027105F">
        <w:rPr>
          <w:b/>
          <w:szCs w:val="20"/>
        </w:rPr>
        <w:fldChar w:fldCharType="end"/>
      </w:r>
      <w:r w:rsidRPr="0027105F">
        <w:rPr>
          <w:b/>
          <w:szCs w:val="20"/>
        </w:rPr>
        <w:t xml:space="preserve"> </w:t>
      </w:r>
      <w:r>
        <w:t>Pharmaceutical / Biological</w:t>
      </w:r>
    </w:p>
    <w:p w14:paraId="5568EA73" w14:textId="77777777" w:rsidR="00FE16C1" w:rsidRDefault="00A321D4"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FF3D9C">
        <w:rPr>
          <w:b/>
          <w:szCs w:val="20"/>
        </w:rPr>
      </w:r>
      <w:r w:rsidR="00FF3D9C">
        <w:rPr>
          <w:b/>
          <w:szCs w:val="20"/>
        </w:rPr>
        <w:fldChar w:fldCharType="separate"/>
      </w:r>
      <w:r>
        <w:rPr>
          <w:b/>
          <w:szCs w:val="20"/>
        </w:rPr>
        <w:fldChar w:fldCharType="end"/>
      </w:r>
      <w:r w:rsidR="00FE16C1" w:rsidRPr="0027105F">
        <w:rPr>
          <w:b/>
          <w:szCs w:val="20"/>
        </w:rPr>
        <w:t xml:space="preserve"> </w:t>
      </w:r>
      <w:r w:rsidR="00FE16C1">
        <w:t>Prosthesis or device</w:t>
      </w:r>
    </w:p>
    <w:p w14:paraId="34F71033" w14:textId="77777777" w:rsidR="00FE16C1" w:rsidRP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FF3D9C">
        <w:rPr>
          <w:b/>
          <w:szCs w:val="20"/>
        </w:rPr>
      </w:r>
      <w:r w:rsidR="00FF3D9C">
        <w:rPr>
          <w:b/>
          <w:szCs w:val="20"/>
        </w:rPr>
        <w:fldChar w:fldCharType="separate"/>
      </w:r>
      <w:r w:rsidRPr="0027105F">
        <w:rPr>
          <w:b/>
          <w:szCs w:val="20"/>
        </w:rPr>
        <w:fldChar w:fldCharType="end"/>
      </w:r>
      <w:r w:rsidRPr="0027105F">
        <w:rPr>
          <w:b/>
          <w:szCs w:val="20"/>
        </w:rPr>
        <w:t xml:space="preserve"> </w:t>
      </w:r>
      <w:r>
        <w:t>No</w:t>
      </w:r>
    </w:p>
    <w:p w14:paraId="7E0149F0" w14:textId="77777777" w:rsidR="00DB4913" w:rsidRDefault="00DB4913">
      <w:pPr>
        <w:spacing w:before="0" w:after="200" w:line="276" w:lineRule="auto"/>
        <w:rPr>
          <w:b/>
          <w:szCs w:val="20"/>
        </w:rPr>
      </w:pPr>
      <w:r>
        <w:br w:type="page"/>
      </w:r>
    </w:p>
    <w:p w14:paraId="053546E1" w14:textId="6E779E50" w:rsidR="000E5439" w:rsidRPr="001E6958" w:rsidRDefault="00530204" w:rsidP="00730C04">
      <w:pPr>
        <w:pStyle w:val="Heading2"/>
      </w:pPr>
      <w:r>
        <w:lastRenderedPageBreak/>
        <w:t xml:space="preserve">(a)  </w:t>
      </w:r>
      <w:r w:rsidR="000E5439" w:rsidRPr="001E6958">
        <w:t>If the proposed service has a pharmaceutical component to it, is it already covered under an existing Pharmaceutical Benefits Scheme (PBS) listing?</w:t>
      </w:r>
    </w:p>
    <w:p w14:paraId="67ECCAC0" w14:textId="77777777" w:rsidR="00FE16C1" w:rsidRDefault="00FE16C1"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sidRPr="000A5B32">
        <w:rPr>
          <w:szCs w:val="20"/>
        </w:rPr>
        <w:t xml:space="preserve"> Yes</w:t>
      </w:r>
    </w:p>
    <w:p w14:paraId="022B1D9E" w14:textId="77777777" w:rsidR="00FE16C1" w:rsidRPr="00FE16C1" w:rsidRDefault="00FE16C1"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Pr>
          <w:szCs w:val="20"/>
        </w:rPr>
        <w:t xml:space="preserve"> No  </w:t>
      </w:r>
    </w:p>
    <w:p w14:paraId="4B1BDF29" w14:textId="77777777" w:rsidR="00EC127A" w:rsidRPr="001E6958" w:rsidRDefault="000E5439" w:rsidP="00530204">
      <w:pPr>
        <w:pStyle w:val="Heading2"/>
        <w:numPr>
          <w:ilvl w:val="0"/>
          <w:numId w:val="25"/>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074CFA8C" w14:textId="77777777" w:rsidR="007E39E4" w:rsidRPr="007E39E4" w:rsidRDefault="007E39E4" w:rsidP="00A6491A">
      <w:pPr>
        <w:ind w:left="284"/>
        <w:rPr>
          <w:b/>
          <w:szCs w:val="20"/>
        </w:rPr>
      </w:pPr>
    </w:p>
    <w:p w14:paraId="2F347E63" w14:textId="77777777" w:rsidR="00411735" w:rsidRPr="001E6958" w:rsidRDefault="00411735" w:rsidP="00530204">
      <w:pPr>
        <w:pStyle w:val="Heading2"/>
        <w:numPr>
          <w:ilvl w:val="0"/>
          <w:numId w:val="25"/>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0BE17848"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63D00D3D" w14:textId="77777777" w:rsidR="001E6919" w:rsidRDefault="007E39E4" w:rsidP="001E6919">
      <w:pPr>
        <w:spacing w:before="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sidR="001E6919">
        <w:rPr>
          <w:szCs w:val="20"/>
        </w:rPr>
        <w:t xml:space="preserve"> No</w:t>
      </w:r>
    </w:p>
    <w:p w14:paraId="3F98C802" w14:textId="77777777" w:rsidR="001E6919" w:rsidRPr="007E39E4" w:rsidRDefault="001E6919" w:rsidP="00A6491A">
      <w:pPr>
        <w:spacing w:before="0" w:after="0"/>
        <w:ind w:left="284"/>
        <w:rPr>
          <w:szCs w:val="20"/>
        </w:rPr>
      </w:pPr>
    </w:p>
    <w:p w14:paraId="633DCF50"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5547210E" w14:textId="77777777" w:rsidR="001E6958" w:rsidRDefault="001E6958" w:rsidP="00A6491A">
      <w:pPr>
        <w:spacing w:before="0" w:after="0"/>
        <w:ind w:left="284"/>
      </w:pPr>
      <w:r>
        <w:t xml:space="preserve">Trade name: </w:t>
      </w:r>
    </w:p>
    <w:p w14:paraId="24CBECA1" w14:textId="77777777" w:rsidR="001E6958" w:rsidRPr="001E6958" w:rsidRDefault="001E6958" w:rsidP="00A6491A">
      <w:pPr>
        <w:spacing w:before="0" w:after="0"/>
        <w:ind w:left="284"/>
      </w:pPr>
      <w:r>
        <w:t xml:space="preserve">Generic name: </w:t>
      </w:r>
    </w:p>
    <w:p w14:paraId="3E41AE76"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78CEB3C3" w14:textId="77777777" w:rsidR="001E6958" w:rsidRDefault="001E6958"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sidRPr="000A5B32">
        <w:rPr>
          <w:szCs w:val="20"/>
        </w:rPr>
        <w:t xml:space="preserve"> Yes</w:t>
      </w:r>
    </w:p>
    <w:p w14:paraId="2CD34A4F" w14:textId="23568CE1" w:rsidR="001E6958" w:rsidRDefault="00A321D4"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F3D9C">
        <w:rPr>
          <w:szCs w:val="20"/>
        </w:rPr>
      </w:r>
      <w:r w:rsidR="00FF3D9C">
        <w:rPr>
          <w:szCs w:val="20"/>
        </w:rPr>
        <w:fldChar w:fldCharType="separate"/>
      </w:r>
      <w:r>
        <w:rPr>
          <w:szCs w:val="20"/>
        </w:rPr>
        <w:fldChar w:fldCharType="end"/>
      </w:r>
      <w:r w:rsidR="001E6958">
        <w:rPr>
          <w:szCs w:val="20"/>
        </w:rPr>
        <w:t xml:space="preserve"> No</w:t>
      </w:r>
    </w:p>
    <w:p w14:paraId="40D685F3" w14:textId="77777777" w:rsidR="001E6919" w:rsidRPr="001E6958" w:rsidRDefault="001E6919" w:rsidP="00A6491A">
      <w:pPr>
        <w:spacing w:before="0" w:after="0"/>
        <w:ind w:left="284"/>
        <w:rPr>
          <w:szCs w:val="20"/>
        </w:rPr>
      </w:pPr>
    </w:p>
    <w:p w14:paraId="00DD9F89" w14:textId="77777777" w:rsidR="00B75965" w:rsidRDefault="00B75965" w:rsidP="00530204">
      <w:pPr>
        <w:pStyle w:val="Heading2"/>
        <w:numPr>
          <w:ilvl w:val="0"/>
          <w:numId w:val="26"/>
        </w:numPr>
      </w:pPr>
      <w:r w:rsidRPr="001E6958">
        <w:t xml:space="preserve">If yes, </w:t>
      </w:r>
      <w:r w:rsidR="00C73B62" w:rsidRPr="001E6958">
        <w:t xml:space="preserve">please provide the following information (where relevant): </w:t>
      </w:r>
    </w:p>
    <w:p w14:paraId="513DFF98" w14:textId="77777777" w:rsidR="001E6958" w:rsidRDefault="001E6958" w:rsidP="00A6491A">
      <w:pPr>
        <w:spacing w:before="0" w:after="0"/>
        <w:ind w:left="284"/>
      </w:pPr>
      <w:r>
        <w:t xml:space="preserve">Billing code(s): </w:t>
      </w:r>
    </w:p>
    <w:p w14:paraId="5283463B" w14:textId="77777777" w:rsidR="001E6958" w:rsidRDefault="001E6958" w:rsidP="00A6491A">
      <w:pPr>
        <w:spacing w:before="0" w:after="0"/>
        <w:ind w:left="284"/>
      </w:pPr>
      <w:r>
        <w:t xml:space="preserve">Trade name of prostheses: </w:t>
      </w:r>
    </w:p>
    <w:p w14:paraId="112A2CD6" w14:textId="77777777" w:rsidR="001E6958" w:rsidRDefault="001E6958" w:rsidP="00A6491A">
      <w:pPr>
        <w:spacing w:before="0" w:after="0"/>
        <w:ind w:left="284"/>
      </w:pPr>
      <w:r>
        <w:t xml:space="preserve">Clinical name of prostheses: </w:t>
      </w:r>
    </w:p>
    <w:p w14:paraId="1A06DAB2" w14:textId="77777777" w:rsidR="001E6958" w:rsidRPr="001E6958" w:rsidRDefault="001E6958" w:rsidP="00A6491A">
      <w:pPr>
        <w:spacing w:before="0" w:after="0"/>
        <w:ind w:left="284"/>
      </w:pPr>
      <w:r>
        <w:t xml:space="preserve">Other device components delivered as part of the service: </w:t>
      </w:r>
    </w:p>
    <w:p w14:paraId="1400A70C" w14:textId="77777777" w:rsidR="009939DC" w:rsidRDefault="009939DC" w:rsidP="009939DC"/>
    <w:p w14:paraId="78153CAA" w14:textId="77777777" w:rsidR="00411735" w:rsidRDefault="00411735" w:rsidP="00530204">
      <w:pPr>
        <w:pStyle w:val="Heading2"/>
        <w:numPr>
          <w:ilvl w:val="0"/>
          <w:numId w:val="26"/>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61C546A2"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sidRPr="000A5B32">
        <w:rPr>
          <w:szCs w:val="20"/>
        </w:rPr>
        <w:t xml:space="preserve"> Yes</w:t>
      </w:r>
    </w:p>
    <w:p w14:paraId="68339EDF" w14:textId="77777777" w:rsidR="001E6958" w:rsidRPr="009939DC" w:rsidRDefault="00A321D4"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F3D9C">
        <w:rPr>
          <w:szCs w:val="20"/>
        </w:rPr>
      </w:r>
      <w:r w:rsidR="00FF3D9C">
        <w:rPr>
          <w:szCs w:val="20"/>
        </w:rPr>
        <w:fldChar w:fldCharType="separate"/>
      </w:r>
      <w:r>
        <w:rPr>
          <w:szCs w:val="20"/>
        </w:rPr>
        <w:fldChar w:fldCharType="end"/>
      </w:r>
      <w:r w:rsidR="009939DC">
        <w:rPr>
          <w:szCs w:val="20"/>
        </w:rPr>
        <w:t xml:space="preserve"> No  </w:t>
      </w:r>
    </w:p>
    <w:p w14:paraId="1F62D20A" w14:textId="77777777"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2D209B3B"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sidRPr="000A5B32">
        <w:rPr>
          <w:szCs w:val="20"/>
        </w:rPr>
        <w:t xml:space="preserve"> Yes</w:t>
      </w:r>
    </w:p>
    <w:p w14:paraId="56EFF8DB" w14:textId="77777777" w:rsidR="009939DC" w:rsidRPr="001E6958" w:rsidRDefault="00A321D4"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F3D9C">
        <w:rPr>
          <w:szCs w:val="20"/>
        </w:rPr>
      </w:r>
      <w:r w:rsidR="00FF3D9C">
        <w:rPr>
          <w:szCs w:val="20"/>
        </w:rPr>
        <w:fldChar w:fldCharType="separate"/>
      </w:r>
      <w:r>
        <w:rPr>
          <w:szCs w:val="20"/>
        </w:rPr>
        <w:fldChar w:fldCharType="end"/>
      </w:r>
      <w:r w:rsidR="009939DC">
        <w:rPr>
          <w:szCs w:val="20"/>
        </w:rPr>
        <w:t xml:space="preserve"> No  </w:t>
      </w:r>
    </w:p>
    <w:p w14:paraId="4F2ABBE7"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35777EA9" w14:textId="77777777" w:rsidR="00016B6E" w:rsidRPr="009939DC" w:rsidRDefault="00016B6E" w:rsidP="00A6491A">
      <w:pPr>
        <w:ind w:left="284"/>
      </w:pPr>
      <w:bookmarkStart w:id="4" w:name="_Hlk3749485"/>
    </w:p>
    <w:p w14:paraId="4442E8E5"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0C2AEC66" w14:textId="77777777" w:rsidR="00B85AF5" w:rsidRPr="00B615E6" w:rsidRDefault="009939DC" w:rsidP="005A234B">
      <w:pPr>
        <w:spacing w:before="0" w:after="0"/>
        <w:ind w:left="284"/>
        <w:rPr>
          <w:b/>
        </w:rPr>
      </w:pPr>
      <w:r w:rsidRPr="00B615E6">
        <w:rPr>
          <w:b/>
        </w:rPr>
        <w:t xml:space="preserve">Single use consumables: </w:t>
      </w:r>
      <w:r w:rsidR="00A54EB1" w:rsidRPr="00B615E6">
        <w:rPr>
          <w:b/>
        </w:rPr>
        <w:t xml:space="preserve"> </w:t>
      </w:r>
    </w:p>
    <w:p w14:paraId="3E28E216" w14:textId="412AA48B" w:rsidR="00B85AF5" w:rsidRPr="00B615E6" w:rsidRDefault="00A54EB1" w:rsidP="005A234B">
      <w:pPr>
        <w:spacing w:before="0" w:after="0"/>
        <w:ind w:left="284"/>
      </w:pPr>
      <w:r w:rsidRPr="00B615E6">
        <w:t>CDS0602-NTR</w:t>
      </w:r>
      <w:r w:rsidR="00B85AF5" w:rsidRPr="00B615E6">
        <w:t xml:space="preserve"> </w:t>
      </w:r>
      <w:r w:rsidRPr="00B615E6">
        <w:t>Mi</w:t>
      </w:r>
      <w:r w:rsidR="005A234B" w:rsidRPr="00B615E6">
        <w:t>traClip NTR Clip Delivery system</w:t>
      </w:r>
      <w:r w:rsidRPr="00B615E6">
        <w:t xml:space="preserve">, </w:t>
      </w:r>
    </w:p>
    <w:p w14:paraId="6D4B44C7" w14:textId="77777777" w:rsidR="00B85AF5" w:rsidRPr="00B615E6" w:rsidRDefault="00A54EB1" w:rsidP="005A234B">
      <w:pPr>
        <w:spacing w:before="0" w:after="0"/>
        <w:ind w:left="284"/>
        <w:rPr>
          <w:rFonts w:cs="Calibri"/>
          <w:szCs w:val="20"/>
        </w:rPr>
      </w:pPr>
      <w:r w:rsidRPr="00B615E6">
        <w:rPr>
          <w:rFonts w:cs="Calibri"/>
          <w:szCs w:val="20"/>
        </w:rPr>
        <w:t xml:space="preserve">CDS0602-XTR </w:t>
      </w:r>
      <w:r w:rsidRPr="00B615E6">
        <w:rPr>
          <w:rFonts w:cs="Calibri"/>
          <w:szCs w:val="20"/>
        </w:rPr>
        <w:tab/>
        <w:t xml:space="preserve">MitraClip XTR Clip Delivery System, </w:t>
      </w:r>
    </w:p>
    <w:p w14:paraId="088317C7" w14:textId="752F4177" w:rsidR="00A54EB1" w:rsidRDefault="00A54EB1" w:rsidP="005A234B">
      <w:pPr>
        <w:spacing w:before="0" w:after="0"/>
        <w:ind w:left="284"/>
      </w:pPr>
      <w:r w:rsidRPr="00B615E6">
        <w:rPr>
          <w:rFonts w:cs="Calibri"/>
          <w:szCs w:val="20"/>
        </w:rPr>
        <w:t>SGC0302 Steerable Guide Catheter</w:t>
      </w:r>
      <w:r>
        <w:br/>
      </w:r>
    </w:p>
    <w:p w14:paraId="77E3CCF9" w14:textId="77777777" w:rsidR="00FC3F04" w:rsidRDefault="009939DC" w:rsidP="005A234B">
      <w:pPr>
        <w:spacing w:before="0" w:after="0"/>
        <w:ind w:left="284"/>
      </w:pPr>
      <w:r w:rsidRPr="00337293">
        <w:rPr>
          <w:b/>
        </w:rPr>
        <w:t>Multi-use consumables:</w:t>
      </w:r>
      <w:r w:rsidRPr="009939DC">
        <w:t xml:space="preserve"> </w:t>
      </w:r>
      <w:bookmarkEnd w:id="4"/>
      <w:r w:rsidR="005A234B" w:rsidRPr="00B615E6">
        <w:t>Lift, stabiliser, support plate</w:t>
      </w:r>
      <w:r w:rsidR="005A234B">
        <w:t>.</w:t>
      </w:r>
    </w:p>
    <w:p w14:paraId="742F6A52" w14:textId="77777777" w:rsidR="00FC3F04" w:rsidRDefault="00FC3F04" w:rsidP="005A234B">
      <w:pPr>
        <w:spacing w:before="0" w:after="0"/>
        <w:ind w:left="284"/>
      </w:pPr>
    </w:p>
    <w:p w14:paraId="0FC7BE13" w14:textId="26F3787F" w:rsidR="00F301F1" w:rsidRPr="00855944" w:rsidRDefault="00FC3F04" w:rsidP="005A234B">
      <w:pPr>
        <w:spacing w:before="0" w:after="0"/>
        <w:ind w:left="284"/>
      </w:pPr>
      <w:r w:rsidRPr="00B615E6">
        <w:t>Additional accessories and equipment such as transseptal kit, step-up dilators, pressure bags, syringes etc. might also be used which is not included with the MitraClip system.</w:t>
      </w:r>
      <w:r w:rsidR="00F301F1" w:rsidRPr="00855944">
        <w:br w:type="page"/>
      </w:r>
    </w:p>
    <w:p w14:paraId="7CD39FC9" w14:textId="77777777" w:rsidR="00226777" w:rsidRPr="00C776B1" w:rsidRDefault="00530204" w:rsidP="00B5731D">
      <w:pPr>
        <w:pStyle w:val="Heading1"/>
      </w:pPr>
      <w:r>
        <w:lastRenderedPageBreak/>
        <w:t>PART 3</w:t>
      </w:r>
      <w:r w:rsidR="00F93784">
        <w:t xml:space="preserve"> – </w:t>
      </w:r>
      <w:r w:rsidR="00226777" w:rsidRPr="00C776B1">
        <w:t>INFORMATION ABOUT REGULATORY REQUIREMENTS</w:t>
      </w:r>
    </w:p>
    <w:p w14:paraId="5DA5EDC2"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419F228A" w14:textId="77777777" w:rsidR="00A26343" w:rsidRPr="00A26343" w:rsidRDefault="00A26343" w:rsidP="00A6491A">
      <w:pPr>
        <w:spacing w:before="0" w:after="0"/>
        <w:ind w:left="284"/>
        <w:rPr>
          <w:szCs w:val="20"/>
        </w:rPr>
      </w:pPr>
      <w:r w:rsidRPr="00A26343">
        <w:rPr>
          <w:szCs w:val="20"/>
        </w:rPr>
        <w:t>Type of therapeutic good</w:t>
      </w:r>
      <w:r>
        <w:rPr>
          <w:szCs w:val="20"/>
        </w:rPr>
        <w:t xml:space="preserve">: </w:t>
      </w:r>
      <w:r w:rsidR="001E126A" w:rsidRPr="00B615E6">
        <w:rPr>
          <w:szCs w:val="20"/>
        </w:rPr>
        <w:t>MitraClip Clip Delivery System - Mitral valve clip</w:t>
      </w:r>
    </w:p>
    <w:p w14:paraId="10FCD3AA" w14:textId="77777777" w:rsidR="00A26343" w:rsidRPr="00B615E6" w:rsidRDefault="00A26343" w:rsidP="00A6491A">
      <w:pPr>
        <w:spacing w:before="0" w:after="0"/>
        <w:ind w:left="284"/>
        <w:rPr>
          <w:szCs w:val="20"/>
        </w:rPr>
      </w:pPr>
      <w:r w:rsidRPr="00A26343">
        <w:rPr>
          <w:szCs w:val="20"/>
        </w:rPr>
        <w:t>Manufacturer’s name</w:t>
      </w:r>
      <w:r>
        <w:rPr>
          <w:szCs w:val="20"/>
        </w:rPr>
        <w:t xml:space="preserve">: </w:t>
      </w:r>
      <w:r w:rsidR="001E126A" w:rsidRPr="00B615E6">
        <w:rPr>
          <w:szCs w:val="20"/>
        </w:rPr>
        <w:t>Abbott Vascular</w:t>
      </w:r>
    </w:p>
    <w:p w14:paraId="4E50D7D4" w14:textId="4D8AB17C" w:rsidR="00A26343" w:rsidRPr="00A26343" w:rsidRDefault="00A26343" w:rsidP="00A6491A">
      <w:pPr>
        <w:spacing w:before="0" w:after="0"/>
        <w:ind w:left="284"/>
        <w:rPr>
          <w:szCs w:val="20"/>
        </w:rPr>
      </w:pPr>
      <w:r w:rsidRPr="00B615E6">
        <w:rPr>
          <w:szCs w:val="20"/>
        </w:rPr>
        <w:t xml:space="preserve">Sponsor’s name: </w:t>
      </w:r>
      <w:r w:rsidR="001E126A" w:rsidRPr="00B615E6">
        <w:t>Abbott Vascular Division of Abbott Australasia Pty Ltd</w:t>
      </w:r>
    </w:p>
    <w:p w14:paraId="0E74CD44" w14:textId="77777777"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31F356BC" w14:textId="77777777" w:rsidR="00615F42" w:rsidRPr="00615F42" w:rsidRDefault="001E126A"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F3D9C">
        <w:rPr>
          <w:szCs w:val="20"/>
        </w:rPr>
      </w:r>
      <w:r w:rsidR="00FF3D9C">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5F534A81"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sidRPr="000A5B32">
        <w:rPr>
          <w:szCs w:val="20"/>
        </w:rPr>
        <w:t xml:space="preserve"> </w:t>
      </w:r>
      <w:r w:rsidRPr="00615F42">
        <w:rPr>
          <w:szCs w:val="20"/>
        </w:rPr>
        <w:t>AIMD</w:t>
      </w:r>
    </w:p>
    <w:p w14:paraId="195E1966" w14:textId="77777777" w:rsidR="005E2CE3" w:rsidRPr="00154B00"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sidRPr="000A5B32">
        <w:rPr>
          <w:szCs w:val="20"/>
        </w:rPr>
        <w:t xml:space="preserve"> </w:t>
      </w:r>
      <w:r w:rsidRPr="00615F42">
        <w:rPr>
          <w:szCs w:val="20"/>
        </w:rPr>
        <w:t>N/A</w:t>
      </w:r>
    </w:p>
    <w:p w14:paraId="4A010C0F"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25388985" w14:textId="77777777"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050086A4" w14:textId="77777777" w:rsidR="003421AE" w:rsidRPr="00615F42" w:rsidRDefault="001E126A" w:rsidP="00A6491A">
      <w:pPr>
        <w:spacing w:before="0" w:after="0"/>
        <w:ind w:left="284"/>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F3D9C">
        <w:rPr>
          <w:szCs w:val="20"/>
        </w:rPr>
      </w:r>
      <w:r w:rsidR="00FF3D9C">
        <w:rPr>
          <w:szCs w:val="20"/>
        </w:rPr>
        <w:fldChar w:fldCharType="separate"/>
      </w:r>
      <w:r>
        <w:rPr>
          <w:szCs w:val="20"/>
        </w:rPr>
        <w:fldChar w:fldCharType="end"/>
      </w:r>
      <w:r w:rsidR="00615F42">
        <w:rPr>
          <w:szCs w:val="20"/>
        </w:rPr>
        <w:t xml:space="preserve"> No</w:t>
      </w:r>
    </w:p>
    <w:p w14:paraId="0039F475" w14:textId="77777777" w:rsidR="00D85676" w:rsidRDefault="00D85676" w:rsidP="0011369B">
      <w:pPr>
        <w:pStyle w:val="Heading2"/>
        <w:numPr>
          <w:ilvl w:val="0"/>
          <w:numId w:val="28"/>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4A63ECCB" w14:textId="77777777" w:rsidR="0043654D" w:rsidRDefault="001E126A" w:rsidP="0043654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F3D9C">
        <w:rPr>
          <w:szCs w:val="20"/>
        </w:rPr>
      </w:r>
      <w:r w:rsidR="00FF3D9C">
        <w:rPr>
          <w:szCs w:val="20"/>
        </w:rPr>
        <w:fldChar w:fldCharType="separate"/>
      </w:r>
      <w:r>
        <w:rPr>
          <w:szCs w:val="20"/>
        </w:rPr>
        <w:fldChar w:fldCharType="end"/>
      </w:r>
      <w:r w:rsidR="0043654D">
        <w:rPr>
          <w:szCs w:val="20"/>
        </w:rPr>
        <w:t xml:space="preserve"> Yes (if yes, please provide details below)</w:t>
      </w:r>
    </w:p>
    <w:p w14:paraId="767FFBBD" w14:textId="77777777" w:rsidR="0043654D" w:rsidRDefault="0043654D" w:rsidP="0043654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Pr>
          <w:szCs w:val="20"/>
        </w:rPr>
        <w:t xml:space="preserve"> No</w:t>
      </w:r>
    </w:p>
    <w:p w14:paraId="26E981A4" w14:textId="77777777" w:rsidR="0043654D" w:rsidRPr="00615F42" w:rsidRDefault="0043654D" w:rsidP="0043654D">
      <w:pPr>
        <w:spacing w:before="0" w:after="0"/>
        <w:ind w:left="284"/>
        <w:rPr>
          <w:b/>
          <w:szCs w:val="20"/>
        </w:rPr>
      </w:pPr>
    </w:p>
    <w:p w14:paraId="61F92FD0" w14:textId="2FAC1D0C" w:rsidR="000956BD" w:rsidRDefault="000956BD" w:rsidP="001E126A">
      <w:pPr>
        <w:spacing w:before="0" w:after="0"/>
        <w:ind w:left="284"/>
        <w:rPr>
          <w:szCs w:val="20"/>
        </w:rPr>
      </w:pPr>
    </w:p>
    <w:p w14:paraId="4CFCB489" w14:textId="787CCBCB" w:rsidR="000956BD" w:rsidRDefault="000956BD" w:rsidP="000956BD">
      <w:r>
        <w:t>The MitraClip</w:t>
      </w:r>
      <w:r w:rsidR="009B449C">
        <w:t xml:space="preserve"> which is used to perform the </w:t>
      </w:r>
      <w:r w:rsidR="008702F9">
        <w:t>TMVr</w:t>
      </w:r>
      <w:r>
        <w:t xml:space="preserve"> is registered on the Australian Register of Therapeutic Goods</w:t>
      </w:r>
      <w:r w:rsidR="00482ADA">
        <w:t xml:space="preserve"> </w:t>
      </w:r>
      <w:r>
        <w:t>(</w:t>
      </w:r>
      <w:r>
        <w:fldChar w:fldCharType="begin"/>
      </w:r>
      <w:r>
        <w:instrText xml:space="preserve"> REF _Ref512443 \h </w:instrText>
      </w:r>
      <w:r>
        <w:fldChar w:fldCharType="separate"/>
      </w:r>
      <w:r w:rsidR="00A91C21" w:rsidRPr="00B615E6">
        <w:t xml:space="preserve">Table </w:t>
      </w:r>
      <w:r w:rsidR="00A91C21">
        <w:rPr>
          <w:noProof/>
        </w:rPr>
        <w:t>1</w:t>
      </w:r>
      <w:r>
        <w:fldChar w:fldCharType="end"/>
      </w:r>
      <w:r>
        <w:t xml:space="preserve">). The intended purpose is not restricted by stage of MR. </w:t>
      </w:r>
    </w:p>
    <w:p w14:paraId="38EAF06A" w14:textId="77777777" w:rsidR="00482ADA" w:rsidRDefault="00482ADA" w:rsidP="000956BD"/>
    <w:p w14:paraId="3B50B3D3" w14:textId="453CA16B" w:rsidR="000956BD" w:rsidRPr="00B615E6" w:rsidRDefault="000956BD" w:rsidP="00534249">
      <w:pPr>
        <w:pStyle w:val="CaptionNotes"/>
      </w:pPr>
      <w:bookmarkStart w:id="5" w:name="_Ref512443"/>
      <w:r w:rsidRPr="00B615E6">
        <w:t xml:space="preserve">Table </w:t>
      </w:r>
      <w:r w:rsidR="008B36DB">
        <w:rPr>
          <w:noProof/>
        </w:rPr>
        <w:fldChar w:fldCharType="begin"/>
      </w:r>
      <w:r w:rsidR="008B36DB">
        <w:rPr>
          <w:noProof/>
        </w:rPr>
        <w:instrText xml:space="preserve"> SEQ Table \* ARABIC </w:instrText>
      </w:r>
      <w:r w:rsidR="008B36DB">
        <w:rPr>
          <w:noProof/>
        </w:rPr>
        <w:fldChar w:fldCharType="separate"/>
      </w:r>
      <w:r w:rsidR="00A91C21">
        <w:rPr>
          <w:noProof/>
        </w:rPr>
        <w:t>1</w:t>
      </w:r>
      <w:r w:rsidR="008B36DB">
        <w:rPr>
          <w:noProof/>
        </w:rPr>
        <w:fldChar w:fldCharType="end"/>
      </w:r>
      <w:bookmarkEnd w:id="5"/>
      <w:r w:rsidRPr="00B615E6">
        <w:tab/>
        <w:t>List of ARTGs for MitraCli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List of ARTGs for MitraClip"/>
        <w:tblDescription w:val="Provides a list of ARTG listings for MitraClip"/>
      </w:tblPr>
      <w:tblGrid>
        <w:gridCol w:w="2229"/>
        <w:gridCol w:w="2453"/>
        <w:gridCol w:w="2279"/>
        <w:gridCol w:w="2055"/>
      </w:tblGrid>
      <w:tr w:rsidR="000956BD" w:rsidRPr="00B615E6" w14:paraId="75712703" w14:textId="77777777" w:rsidTr="00433C22">
        <w:trPr>
          <w:tblHeader/>
        </w:trPr>
        <w:tc>
          <w:tcPr>
            <w:tcW w:w="2229" w:type="dxa"/>
            <w:shd w:val="clear" w:color="auto" w:fill="auto"/>
          </w:tcPr>
          <w:p w14:paraId="220F833D" w14:textId="77777777" w:rsidR="000956BD" w:rsidRPr="00B615E6" w:rsidRDefault="000956BD" w:rsidP="002D7397">
            <w:pPr>
              <w:pStyle w:val="Tables"/>
              <w:keepNext w:val="0"/>
              <w:keepLines w:val="0"/>
              <w:widowControl w:val="0"/>
              <w:rPr>
                <w:b/>
              </w:rPr>
            </w:pPr>
            <w:r w:rsidRPr="00B615E6">
              <w:rPr>
                <w:b/>
              </w:rPr>
              <w:t>ARTG</w:t>
            </w:r>
          </w:p>
        </w:tc>
        <w:tc>
          <w:tcPr>
            <w:tcW w:w="2453" w:type="dxa"/>
            <w:shd w:val="clear" w:color="auto" w:fill="auto"/>
          </w:tcPr>
          <w:p w14:paraId="482A8FFB" w14:textId="77777777" w:rsidR="000956BD" w:rsidRPr="00B615E6" w:rsidRDefault="000956BD" w:rsidP="002D7397">
            <w:pPr>
              <w:pStyle w:val="Tables"/>
              <w:keepNext w:val="0"/>
              <w:keepLines w:val="0"/>
              <w:widowControl w:val="0"/>
              <w:rPr>
                <w:b/>
              </w:rPr>
            </w:pPr>
            <w:r w:rsidRPr="00B615E6">
              <w:rPr>
                <w:b/>
              </w:rPr>
              <w:t>Functional description</w:t>
            </w:r>
          </w:p>
        </w:tc>
        <w:tc>
          <w:tcPr>
            <w:tcW w:w="2279" w:type="dxa"/>
            <w:shd w:val="clear" w:color="auto" w:fill="auto"/>
          </w:tcPr>
          <w:p w14:paraId="23E25B57" w14:textId="77777777" w:rsidR="000956BD" w:rsidRPr="00B615E6" w:rsidRDefault="000956BD" w:rsidP="002D7397">
            <w:pPr>
              <w:pStyle w:val="Tables"/>
              <w:keepNext w:val="0"/>
              <w:keepLines w:val="0"/>
              <w:widowControl w:val="0"/>
              <w:rPr>
                <w:b/>
              </w:rPr>
            </w:pPr>
            <w:r w:rsidRPr="00B615E6">
              <w:rPr>
                <w:b/>
              </w:rPr>
              <w:t>Intended purpose</w:t>
            </w:r>
          </w:p>
        </w:tc>
        <w:tc>
          <w:tcPr>
            <w:tcW w:w="2055" w:type="dxa"/>
            <w:shd w:val="clear" w:color="auto" w:fill="auto"/>
          </w:tcPr>
          <w:p w14:paraId="3DD6D333" w14:textId="77777777" w:rsidR="000956BD" w:rsidRPr="00B615E6" w:rsidRDefault="000956BD" w:rsidP="002D7397">
            <w:pPr>
              <w:pStyle w:val="Tables"/>
              <w:keepNext w:val="0"/>
              <w:keepLines w:val="0"/>
              <w:widowControl w:val="0"/>
              <w:rPr>
                <w:b/>
              </w:rPr>
            </w:pPr>
            <w:r w:rsidRPr="00B615E6">
              <w:rPr>
                <w:b/>
              </w:rPr>
              <w:t>Manufacturer</w:t>
            </w:r>
          </w:p>
        </w:tc>
      </w:tr>
      <w:tr w:rsidR="000956BD" w:rsidRPr="00B615E6" w14:paraId="3964543F" w14:textId="77777777" w:rsidTr="00433C22">
        <w:tc>
          <w:tcPr>
            <w:tcW w:w="2229" w:type="dxa"/>
            <w:shd w:val="clear" w:color="auto" w:fill="auto"/>
          </w:tcPr>
          <w:p w14:paraId="10F295FA" w14:textId="77777777" w:rsidR="000956BD" w:rsidRPr="00B615E6" w:rsidRDefault="000956BD" w:rsidP="002D7397">
            <w:pPr>
              <w:pStyle w:val="Tables"/>
              <w:keepNext w:val="0"/>
              <w:keepLines w:val="0"/>
              <w:widowControl w:val="0"/>
            </w:pPr>
            <w:r w:rsidRPr="00B615E6">
              <w:t>309700</w:t>
            </w:r>
          </w:p>
          <w:p w14:paraId="45706346" w14:textId="77777777" w:rsidR="000956BD" w:rsidRPr="00B615E6" w:rsidRDefault="000956BD" w:rsidP="002D7397">
            <w:pPr>
              <w:pStyle w:val="Tables"/>
              <w:keepNext w:val="0"/>
              <w:keepLines w:val="0"/>
              <w:widowControl w:val="0"/>
            </w:pPr>
          </w:p>
          <w:p w14:paraId="039D4AE7" w14:textId="77777777" w:rsidR="000956BD" w:rsidRPr="00B615E6" w:rsidRDefault="000956BD" w:rsidP="002D7397">
            <w:pPr>
              <w:pStyle w:val="Tables"/>
              <w:keepNext w:val="0"/>
              <w:keepLines w:val="0"/>
              <w:widowControl w:val="0"/>
            </w:pPr>
            <w:r w:rsidRPr="00B615E6">
              <w:t>Date: 26/09/2018</w:t>
            </w:r>
          </w:p>
        </w:tc>
        <w:tc>
          <w:tcPr>
            <w:tcW w:w="2453" w:type="dxa"/>
            <w:shd w:val="clear" w:color="auto" w:fill="auto"/>
          </w:tcPr>
          <w:p w14:paraId="444F248F" w14:textId="77777777" w:rsidR="000956BD" w:rsidRPr="00B615E6" w:rsidRDefault="000956BD" w:rsidP="002D7397">
            <w:pPr>
              <w:pStyle w:val="Tables"/>
              <w:keepNext w:val="0"/>
              <w:keepLines w:val="0"/>
              <w:widowControl w:val="0"/>
              <w:rPr>
                <w:u w:val="single"/>
              </w:rPr>
            </w:pPr>
            <w:r w:rsidRPr="00B615E6">
              <w:rPr>
                <w:u w:val="single"/>
              </w:rPr>
              <w:t>Mitral valve tissue repair system</w:t>
            </w:r>
          </w:p>
          <w:p w14:paraId="2B3A54F9" w14:textId="77777777" w:rsidR="000956BD" w:rsidRPr="00B615E6" w:rsidRDefault="000956BD" w:rsidP="002D7397">
            <w:pPr>
              <w:pStyle w:val="Tables"/>
              <w:keepNext w:val="0"/>
              <w:keepLines w:val="0"/>
              <w:widowControl w:val="0"/>
            </w:pPr>
            <w:r w:rsidRPr="00B615E6">
              <w:t>The MitraClip NTR/XTR Systems consists of the Clip Delivery System (CDS) and the Steerable Guide Catheter (SGC). The CDS is introduced into the body through a SGC which includes a dilator. The CDS is used to advance and manipulate the MitraClip NTR/XTR device for proper positioning and placement on the mitral valve leaflets.</w:t>
            </w:r>
          </w:p>
        </w:tc>
        <w:tc>
          <w:tcPr>
            <w:tcW w:w="2279" w:type="dxa"/>
            <w:shd w:val="clear" w:color="auto" w:fill="auto"/>
          </w:tcPr>
          <w:p w14:paraId="77DA91D2" w14:textId="77777777" w:rsidR="000956BD" w:rsidRPr="00B615E6" w:rsidRDefault="000956BD" w:rsidP="002D7397">
            <w:pPr>
              <w:pStyle w:val="Tables"/>
              <w:keepNext w:val="0"/>
              <w:keepLines w:val="0"/>
              <w:widowControl w:val="0"/>
            </w:pPr>
            <w:r w:rsidRPr="00B615E6">
              <w:t>The MitraClip System is intended for reconstruction of the insufficient mitral valve through tissue approximation</w:t>
            </w:r>
          </w:p>
        </w:tc>
        <w:tc>
          <w:tcPr>
            <w:tcW w:w="2055" w:type="dxa"/>
            <w:shd w:val="clear" w:color="auto" w:fill="auto"/>
          </w:tcPr>
          <w:p w14:paraId="17191C6E" w14:textId="77777777" w:rsidR="000956BD" w:rsidRPr="00B615E6" w:rsidRDefault="000956BD" w:rsidP="002D7397">
            <w:pPr>
              <w:pStyle w:val="Tables"/>
              <w:keepNext w:val="0"/>
              <w:keepLines w:val="0"/>
              <w:widowControl w:val="0"/>
            </w:pPr>
            <w:r w:rsidRPr="00B615E6">
              <w:t>Abbott Vascular</w:t>
            </w:r>
          </w:p>
        </w:tc>
      </w:tr>
      <w:tr w:rsidR="000956BD" w:rsidRPr="00B615E6" w14:paraId="6A689945" w14:textId="77777777" w:rsidTr="00433C22">
        <w:tc>
          <w:tcPr>
            <w:tcW w:w="2229" w:type="dxa"/>
            <w:shd w:val="clear" w:color="auto" w:fill="auto"/>
          </w:tcPr>
          <w:p w14:paraId="5900B5C6" w14:textId="77777777" w:rsidR="000956BD" w:rsidRPr="00B615E6" w:rsidRDefault="000956BD" w:rsidP="002D7397">
            <w:pPr>
              <w:pStyle w:val="Tables"/>
              <w:keepNext w:val="0"/>
              <w:keepLines w:val="0"/>
              <w:widowControl w:val="0"/>
            </w:pPr>
            <w:r w:rsidRPr="00B615E6">
              <w:t>309701</w:t>
            </w:r>
          </w:p>
          <w:p w14:paraId="0B4A5250" w14:textId="77777777" w:rsidR="000956BD" w:rsidRPr="00B615E6" w:rsidRDefault="000956BD" w:rsidP="002D7397">
            <w:pPr>
              <w:pStyle w:val="Tables"/>
              <w:keepNext w:val="0"/>
              <w:keepLines w:val="0"/>
              <w:widowControl w:val="0"/>
            </w:pPr>
          </w:p>
          <w:p w14:paraId="3D447153" w14:textId="77777777" w:rsidR="000956BD" w:rsidRPr="00B615E6" w:rsidRDefault="000956BD" w:rsidP="002D7397">
            <w:pPr>
              <w:pStyle w:val="Tables"/>
              <w:keepNext w:val="0"/>
              <w:keepLines w:val="0"/>
              <w:widowControl w:val="0"/>
            </w:pPr>
            <w:r w:rsidRPr="00B615E6">
              <w:t>Date: 26/09/2018</w:t>
            </w:r>
          </w:p>
        </w:tc>
        <w:tc>
          <w:tcPr>
            <w:tcW w:w="2453" w:type="dxa"/>
            <w:shd w:val="clear" w:color="auto" w:fill="auto"/>
          </w:tcPr>
          <w:p w14:paraId="05BC41B7" w14:textId="77777777" w:rsidR="000956BD" w:rsidRPr="00B615E6" w:rsidRDefault="000956BD" w:rsidP="002D7397">
            <w:pPr>
              <w:pStyle w:val="Tables"/>
              <w:keepNext w:val="0"/>
              <w:keepLines w:val="0"/>
              <w:widowControl w:val="0"/>
              <w:rPr>
                <w:u w:val="single"/>
              </w:rPr>
            </w:pPr>
            <w:r w:rsidRPr="00B615E6">
              <w:rPr>
                <w:u w:val="single"/>
              </w:rPr>
              <w:t>Mitral valve clip</w:t>
            </w:r>
          </w:p>
          <w:p w14:paraId="2231C4AD" w14:textId="77777777" w:rsidR="000956BD" w:rsidRPr="00B615E6" w:rsidRDefault="000956BD" w:rsidP="002D7397">
            <w:pPr>
              <w:pStyle w:val="Tables"/>
              <w:keepNext w:val="0"/>
              <w:keepLines w:val="0"/>
              <w:widowControl w:val="0"/>
            </w:pPr>
            <w:r w:rsidRPr="00B615E6">
              <w:t xml:space="preserve">The MitraClip NTR/ XTR Clip Delivery System (CDS0602) consists of three major components: the Delivery Catheter, the Steerable Sleeve and the MitraClip Device. The MitraClip NTR/XTR device </w:t>
            </w:r>
            <w:r w:rsidRPr="00B615E6">
              <w:lastRenderedPageBreak/>
              <w:t>is a percutaneously implantable mechanical Clip that grasps and coapts the mitral valve leaflets resulting in fixed approximation of the mitral leaflets throughout the cardiac cycle.</w:t>
            </w:r>
          </w:p>
        </w:tc>
        <w:tc>
          <w:tcPr>
            <w:tcW w:w="2279" w:type="dxa"/>
            <w:shd w:val="clear" w:color="auto" w:fill="auto"/>
          </w:tcPr>
          <w:p w14:paraId="6A52E75A" w14:textId="77777777" w:rsidR="000956BD" w:rsidRPr="00B615E6" w:rsidRDefault="000956BD" w:rsidP="002D7397">
            <w:pPr>
              <w:pStyle w:val="Tables"/>
              <w:keepNext w:val="0"/>
              <w:keepLines w:val="0"/>
              <w:widowControl w:val="0"/>
            </w:pPr>
            <w:r w:rsidRPr="00B615E6">
              <w:lastRenderedPageBreak/>
              <w:t>The MitraClip NTR/XTR CDS is used to advance and manipulate the MitraClip device which is intended for reconstruction of the insufficient mitral valve through tissue approximation</w:t>
            </w:r>
          </w:p>
        </w:tc>
        <w:tc>
          <w:tcPr>
            <w:tcW w:w="2055" w:type="dxa"/>
            <w:shd w:val="clear" w:color="auto" w:fill="auto"/>
          </w:tcPr>
          <w:p w14:paraId="098264FB" w14:textId="77777777" w:rsidR="000956BD" w:rsidRPr="00B615E6" w:rsidRDefault="000956BD" w:rsidP="002D7397">
            <w:pPr>
              <w:pStyle w:val="Tables"/>
              <w:keepNext w:val="0"/>
              <w:keepLines w:val="0"/>
              <w:widowControl w:val="0"/>
            </w:pPr>
            <w:r w:rsidRPr="00B615E6">
              <w:t>Abbott Vascular</w:t>
            </w:r>
          </w:p>
        </w:tc>
      </w:tr>
      <w:tr w:rsidR="000956BD" w:rsidRPr="00B615E6" w14:paraId="3FEE4D39" w14:textId="77777777" w:rsidTr="00433C22">
        <w:tc>
          <w:tcPr>
            <w:tcW w:w="2229" w:type="dxa"/>
            <w:shd w:val="clear" w:color="auto" w:fill="auto"/>
          </w:tcPr>
          <w:p w14:paraId="49CCCCB9" w14:textId="77777777" w:rsidR="000956BD" w:rsidRPr="00B615E6" w:rsidRDefault="000956BD" w:rsidP="002D7397">
            <w:pPr>
              <w:pStyle w:val="Tables"/>
              <w:keepNext w:val="0"/>
              <w:keepLines w:val="0"/>
              <w:widowControl w:val="0"/>
            </w:pPr>
            <w:r w:rsidRPr="00B615E6">
              <w:t>289168</w:t>
            </w:r>
          </w:p>
          <w:p w14:paraId="50D6BB2F" w14:textId="77777777" w:rsidR="000956BD" w:rsidRPr="00B615E6" w:rsidRDefault="000956BD" w:rsidP="002D7397">
            <w:pPr>
              <w:pStyle w:val="Tables"/>
              <w:keepNext w:val="0"/>
              <w:keepLines w:val="0"/>
              <w:widowControl w:val="0"/>
            </w:pPr>
          </w:p>
          <w:p w14:paraId="58D7DC14" w14:textId="77777777" w:rsidR="000956BD" w:rsidRPr="00B615E6" w:rsidRDefault="000956BD" w:rsidP="002D7397">
            <w:pPr>
              <w:pStyle w:val="Tables"/>
              <w:keepNext w:val="0"/>
              <w:keepLines w:val="0"/>
              <w:widowControl w:val="0"/>
            </w:pPr>
            <w:r w:rsidRPr="00B615E6">
              <w:t>Date: 19/05/2017</w:t>
            </w:r>
          </w:p>
        </w:tc>
        <w:tc>
          <w:tcPr>
            <w:tcW w:w="2453" w:type="dxa"/>
            <w:shd w:val="clear" w:color="auto" w:fill="auto"/>
          </w:tcPr>
          <w:p w14:paraId="6C22DB95" w14:textId="77777777" w:rsidR="000956BD" w:rsidRPr="00B615E6" w:rsidRDefault="000956BD" w:rsidP="002D7397">
            <w:pPr>
              <w:pStyle w:val="Tables"/>
              <w:keepNext w:val="0"/>
              <w:keepLines w:val="0"/>
              <w:widowControl w:val="0"/>
              <w:rPr>
                <w:u w:val="single"/>
              </w:rPr>
            </w:pPr>
            <w:r w:rsidRPr="00B615E6">
              <w:rPr>
                <w:u w:val="single"/>
              </w:rPr>
              <w:t>Mitral valve clip</w:t>
            </w:r>
          </w:p>
          <w:p w14:paraId="104EC7B0" w14:textId="77777777" w:rsidR="000956BD" w:rsidRPr="00B615E6" w:rsidRDefault="000956BD" w:rsidP="002D7397">
            <w:pPr>
              <w:pStyle w:val="Tables"/>
              <w:keepNext w:val="0"/>
              <w:keepLines w:val="0"/>
              <w:widowControl w:val="0"/>
            </w:pPr>
            <w:r w:rsidRPr="00B615E6">
              <w:t>The MitraClip NT Clip Delivery System (CDS0502) consists of three major components: the Delivery Catheter, the Steerable Sleeve and the MitraClip NT Device. The MitraClip NT device is a percutaneously implantable mechanical Clip that grasps and coapts the mitral valve leaflets resulting in fixed approximation of the mitral leaflets throughout the cardiac cycle.</w:t>
            </w:r>
          </w:p>
        </w:tc>
        <w:tc>
          <w:tcPr>
            <w:tcW w:w="2279" w:type="dxa"/>
            <w:shd w:val="clear" w:color="auto" w:fill="auto"/>
          </w:tcPr>
          <w:p w14:paraId="394F556C" w14:textId="77777777" w:rsidR="000956BD" w:rsidRPr="00B615E6" w:rsidRDefault="000956BD" w:rsidP="002D7397">
            <w:pPr>
              <w:pStyle w:val="Tables"/>
              <w:keepNext w:val="0"/>
              <w:keepLines w:val="0"/>
              <w:widowControl w:val="0"/>
            </w:pPr>
            <w:r w:rsidRPr="00B615E6">
              <w:t>The MitraClip NT CDS is used to advance and manipulate the MitraClip NT device which is intended for reconstruction of the insufficient mitral valve through tissue approximation</w:t>
            </w:r>
          </w:p>
        </w:tc>
        <w:tc>
          <w:tcPr>
            <w:tcW w:w="2055" w:type="dxa"/>
            <w:shd w:val="clear" w:color="auto" w:fill="auto"/>
          </w:tcPr>
          <w:p w14:paraId="338CE9B3" w14:textId="77777777" w:rsidR="000956BD" w:rsidRPr="00B615E6" w:rsidRDefault="000956BD" w:rsidP="002D7397">
            <w:pPr>
              <w:pStyle w:val="Tables"/>
              <w:keepNext w:val="0"/>
              <w:keepLines w:val="0"/>
              <w:widowControl w:val="0"/>
            </w:pPr>
            <w:r w:rsidRPr="00B615E6">
              <w:t>Abbott Vascular</w:t>
            </w:r>
          </w:p>
        </w:tc>
      </w:tr>
      <w:tr w:rsidR="00164726" w:rsidRPr="00F85BAF" w14:paraId="663B519E" w14:textId="77777777" w:rsidTr="00433C22">
        <w:tc>
          <w:tcPr>
            <w:tcW w:w="2229" w:type="dxa"/>
            <w:shd w:val="clear" w:color="auto" w:fill="auto"/>
          </w:tcPr>
          <w:p w14:paraId="17E8D6B8" w14:textId="77777777" w:rsidR="00164726" w:rsidRPr="00B615E6" w:rsidRDefault="00164726" w:rsidP="002D7397">
            <w:pPr>
              <w:pStyle w:val="Tables"/>
              <w:keepNext w:val="0"/>
              <w:keepLines w:val="0"/>
              <w:widowControl w:val="0"/>
              <w:rPr>
                <w:szCs w:val="20"/>
              </w:rPr>
            </w:pPr>
            <w:r w:rsidRPr="00B615E6">
              <w:rPr>
                <w:szCs w:val="20"/>
              </w:rPr>
              <w:t>28916</w:t>
            </w:r>
            <w:r w:rsidR="00724CCD" w:rsidRPr="00B615E6">
              <w:rPr>
                <w:szCs w:val="20"/>
              </w:rPr>
              <w:t>7</w:t>
            </w:r>
            <w:r w:rsidRPr="00B615E6">
              <w:rPr>
                <w:szCs w:val="20"/>
              </w:rPr>
              <w:t xml:space="preserve"> </w:t>
            </w:r>
          </w:p>
          <w:p w14:paraId="4A0362EA" w14:textId="77777777" w:rsidR="00724CCD" w:rsidRPr="00B615E6" w:rsidRDefault="00724CCD" w:rsidP="002D7397">
            <w:pPr>
              <w:pStyle w:val="Tables"/>
              <w:keepNext w:val="0"/>
              <w:keepLines w:val="0"/>
              <w:widowControl w:val="0"/>
              <w:rPr>
                <w:szCs w:val="20"/>
              </w:rPr>
            </w:pPr>
          </w:p>
          <w:p w14:paraId="74F90AA1" w14:textId="50BDC0D6" w:rsidR="00724CCD" w:rsidRPr="00B615E6" w:rsidRDefault="00724CCD" w:rsidP="002D7397">
            <w:pPr>
              <w:pStyle w:val="Tables"/>
              <w:keepNext w:val="0"/>
              <w:keepLines w:val="0"/>
              <w:widowControl w:val="0"/>
            </w:pPr>
            <w:r w:rsidRPr="00B615E6">
              <w:rPr>
                <w:szCs w:val="20"/>
              </w:rPr>
              <w:t>Date: 19/05/2017</w:t>
            </w:r>
          </w:p>
        </w:tc>
        <w:tc>
          <w:tcPr>
            <w:tcW w:w="2453" w:type="dxa"/>
            <w:shd w:val="clear" w:color="auto" w:fill="auto"/>
          </w:tcPr>
          <w:p w14:paraId="79947384" w14:textId="17E8844E" w:rsidR="00724CCD" w:rsidRPr="00B615E6" w:rsidRDefault="00724CCD" w:rsidP="00724CCD">
            <w:pPr>
              <w:pStyle w:val="Tables"/>
              <w:widowControl w:val="0"/>
              <w:rPr>
                <w:szCs w:val="20"/>
                <w:u w:val="single"/>
              </w:rPr>
            </w:pPr>
            <w:r w:rsidRPr="00B615E6">
              <w:rPr>
                <w:szCs w:val="20"/>
                <w:u w:val="single"/>
              </w:rPr>
              <w:t>Mitral valve tissue repair system</w:t>
            </w:r>
          </w:p>
          <w:p w14:paraId="1119BF3F" w14:textId="0EFB0543" w:rsidR="00164726" w:rsidRPr="00B615E6" w:rsidRDefault="00724CCD" w:rsidP="00724CCD">
            <w:pPr>
              <w:pStyle w:val="Tables"/>
              <w:widowControl w:val="0"/>
              <w:rPr>
                <w:u w:val="single"/>
              </w:rPr>
            </w:pPr>
            <w:r w:rsidRPr="00B615E6">
              <w:rPr>
                <w:szCs w:val="20"/>
              </w:rPr>
              <w:t>The MitraClip NT System consists of the Clip Delivery System (CDS) and the Steerable Guide Catheter(SGC). The CDS is introduced into the body through a SGC which includes a dilator. The CDS is used to advance and manipulate the MitraClip NT device for proper positioning and placement on the mitral valve leaflets</w:t>
            </w:r>
          </w:p>
        </w:tc>
        <w:tc>
          <w:tcPr>
            <w:tcW w:w="2279" w:type="dxa"/>
            <w:shd w:val="clear" w:color="auto" w:fill="auto"/>
          </w:tcPr>
          <w:p w14:paraId="23CA9800" w14:textId="046D3B03" w:rsidR="00164726" w:rsidRPr="00B615E6" w:rsidRDefault="00724CCD" w:rsidP="00A879F9">
            <w:pPr>
              <w:pStyle w:val="Tables"/>
              <w:widowControl w:val="0"/>
            </w:pPr>
            <w:r w:rsidRPr="00B615E6">
              <w:t>The MitraClip NT System is intended for reconstruction of the insufficient mitral valve through tissue</w:t>
            </w:r>
            <w:r w:rsidR="00A879F9" w:rsidRPr="00B615E6">
              <w:t xml:space="preserve"> </w:t>
            </w:r>
            <w:r w:rsidRPr="00B615E6">
              <w:t>approximation</w:t>
            </w:r>
          </w:p>
        </w:tc>
        <w:tc>
          <w:tcPr>
            <w:tcW w:w="2055" w:type="dxa"/>
            <w:shd w:val="clear" w:color="auto" w:fill="auto"/>
          </w:tcPr>
          <w:p w14:paraId="2E35EFC0" w14:textId="672C4329" w:rsidR="00164726" w:rsidRDefault="00724CCD" w:rsidP="002D7397">
            <w:pPr>
              <w:pStyle w:val="Tables"/>
              <w:keepNext w:val="0"/>
              <w:keepLines w:val="0"/>
              <w:widowControl w:val="0"/>
            </w:pPr>
            <w:r w:rsidRPr="00B615E6">
              <w:t>Abbott Vascular</w:t>
            </w:r>
          </w:p>
        </w:tc>
      </w:tr>
    </w:tbl>
    <w:p w14:paraId="74FA9A41" w14:textId="5927BCD6" w:rsidR="000956BD" w:rsidRPr="0043654D" w:rsidRDefault="000956BD" w:rsidP="00433C22">
      <w:pPr>
        <w:spacing w:before="0" w:after="0"/>
        <w:rPr>
          <w:szCs w:val="20"/>
        </w:rPr>
      </w:pPr>
    </w:p>
    <w:p w14:paraId="2674B905"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p>
    <w:p w14:paraId="66EAB1E2"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Pr>
          <w:szCs w:val="20"/>
        </w:rPr>
        <w:t xml:space="preserve"> Yes (please provide details below)</w:t>
      </w:r>
    </w:p>
    <w:p w14:paraId="54B7065D"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Pr>
          <w:szCs w:val="20"/>
        </w:rPr>
        <w:t xml:space="preserve"> No</w:t>
      </w:r>
    </w:p>
    <w:p w14:paraId="0C7C00C5" w14:textId="77777777" w:rsidR="0047581D" w:rsidRDefault="00373F7C" w:rsidP="0047581D">
      <w:pPr>
        <w:spacing w:before="0" w:after="0"/>
        <w:rPr>
          <w:b/>
          <w:szCs w:val="20"/>
        </w:rPr>
      </w:pPr>
      <w:r>
        <w:rPr>
          <w:b/>
          <w:szCs w:val="20"/>
        </w:rPr>
        <w:t>N/A</w:t>
      </w:r>
    </w:p>
    <w:p w14:paraId="0C363706" w14:textId="77777777" w:rsidR="00373F7C" w:rsidRDefault="00373F7C" w:rsidP="0047581D">
      <w:pPr>
        <w:spacing w:before="0" w:after="0"/>
        <w:rPr>
          <w:b/>
          <w:szCs w:val="20"/>
        </w:rPr>
      </w:pPr>
    </w:p>
    <w:p w14:paraId="16E9902A" w14:textId="77777777" w:rsidR="0047581D" w:rsidRPr="0047581D" w:rsidRDefault="0047581D" w:rsidP="0047581D">
      <w:pPr>
        <w:spacing w:before="0" w:after="0"/>
        <w:rPr>
          <w:szCs w:val="20"/>
        </w:rPr>
      </w:pPr>
      <w:r w:rsidRPr="0047581D">
        <w:rPr>
          <w:szCs w:val="20"/>
        </w:rPr>
        <w:t xml:space="preserve">Date of submission to TGA:  </w:t>
      </w:r>
    </w:p>
    <w:p w14:paraId="194C4A77" w14:textId="77777777" w:rsidR="0047581D" w:rsidRPr="0047581D" w:rsidRDefault="0047581D" w:rsidP="0047581D">
      <w:pPr>
        <w:spacing w:before="0" w:after="0"/>
        <w:rPr>
          <w:szCs w:val="20"/>
        </w:rPr>
      </w:pPr>
      <w:r w:rsidRPr="0047581D">
        <w:rPr>
          <w:szCs w:val="20"/>
        </w:rPr>
        <w:t>Estimated date by which TGA approval can be expected</w:t>
      </w:r>
      <w:r>
        <w:rPr>
          <w:szCs w:val="20"/>
        </w:rPr>
        <w:t xml:space="preserve">:  </w:t>
      </w:r>
    </w:p>
    <w:p w14:paraId="1ED17B58" w14:textId="4A67554D" w:rsidR="0047581D" w:rsidRPr="0047581D" w:rsidRDefault="0047581D" w:rsidP="00DB4913">
      <w:pPr>
        <w:tabs>
          <w:tab w:val="left" w:pos="2085"/>
        </w:tabs>
        <w:spacing w:before="0" w:after="0"/>
        <w:rPr>
          <w:szCs w:val="20"/>
        </w:rPr>
      </w:pPr>
      <w:r w:rsidRPr="0047581D">
        <w:rPr>
          <w:szCs w:val="20"/>
        </w:rPr>
        <w:t>TGA Application ID</w:t>
      </w:r>
      <w:r>
        <w:rPr>
          <w:szCs w:val="20"/>
        </w:rPr>
        <w:t>:</w:t>
      </w:r>
    </w:p>
    <w:p w14:paraId="657596B7" w14:textId="77777777" w:rsidR="0047581D" w:rsidRPr="0047581D" w:rsidRDefault="0047581D" w:rsidP="0047581D">
      <w:pPr>
        <w:spacing w:before="0" w:after="0"/>
        <w:rPr>
          <w:szCs w:val="20"/>
        </w:rPr>
      </w:pPr>
      <w:r w:rsidRPr="0047581D">
        <w:rPr>
          <w:szCs w:val="20"/>
        </w:rPr>
        <w:t>TGA approved indication(s), if applicable</w:t>
      </w:r>
      <w:r>
        <w:rPr>
          <w:szCs w:val="20"/>
        </w:rPr>
        <w:t xml:space="preserve">:  </w:t>
      </w:r>
    </w:p>
    <w:p w14:paraId="6B23C9B6" w14:textId="77777777" w:rsidR="003433D1" w:rsidRPr="0047581D" w:rsidRDefault="0047581D" w:rsidP="0047581D">
      <w:pPr>
        <w:spacing w:before="0" w:after="0"/>
        <w:rPr>
          <w:szCs w:val="20"/>
        </w:rPr>
      </w:pPr>
      <w:r w:rsidRPr="0047581D">
        <w:rPr>
          <w:szCs w:val="20"/>
        </w:rPr>
        <w:t>TGA approved purpose(s), if applicable</w:t>
      </w:r>
      <w:r>
        <w:rPr>
          <w:szCs w:val="20"/>
        </w:rPr>
        <w:t xml:space="preserve">:  </w:t>
      </w:r>
    </w:p>
    <w:p w14:paraId="56FE4626"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73D60388"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Pr>
          <w:szCs w:val="20"/>
        </w:rPr>
        <w:t xml:space="preserve"> Yes (please provide details below)</w:t>
      </w:r>
    </w:p>
    <w:p w14:paraId="74526F8A"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Pr>
          <w:szCs w:val="20"/>
        </w:rPr>
        <w:t xml:space="preserve"> No</w:t>
      </w:r>
    </w:p>
    <w:p w14:paraId="198DFA25" w14:textId="77777777" w:rsidR="000A110D" w:rsidRDefault="000A110D" w:rsidP="00971EDB">
      <w:pPr>
        <w:spacing w:before="0" w:after="0"/>
        <w:rPr>
          <w:szCs w:val="20"/>
        </w:rPr>
      </w:pPr>
    </w:p>
    <w:p w14:paraId="76C21E67" w14:textId="77777777" w:rsidR="00971EDB" w:rsidRPr="00971EDB" w:rsidRDefault="00971EDB" w:rsidP="00971EDB">
      <w:pPr>
        <w:spacing w:before="0" w:after="0"/>
        <w:rPr>
          <w:szCs w:val="20"/>
        </w:rPr>
      </w:pPr>
      <w:r w:rsidRPr="00971EDB">
        <w:rPr>
          <w:szCs w:val="20"/>
        </w:rPr>
        <w:t>Estimated date of submission to TGA</w:t>
      </w:r>
      <w:r>
        <w:rPr>
          <w:szCs w:val="20"/>
        </w:rPr>
        <w:t xml:space="preserve">:  </w:t>
      </w:r>
    </w:p>
    <w:p w14:paraId="101541C4" w14:textId="77777777" w:rsidR="00971EDB" w:rsidRPr="00971EDB" w:rsidRDefault="00971EDB" w:rsidP="00971EDB">
      <w:pPr>
        <w:spacing w:before="0" w:after="0"/>
        <w:rPr>
          <w:szCs w:val="20"/>
        </w:rPr>
      </w:pPr>
      <w:r w:rsidRPr="00971EDB">
        <w:rPr>
          <w:szCs w:val="20"/>
        </w:rPr>
        <w:t>Proposed indication(s), if applicable</w:t>
      </w:r>
      <w:r>
        <w:rPr>
          <w:szCs w:val="20"/>
        </w:rPr>
        <w:t xml:space="preserve">:  </w:t>
      </w:r>
    </w:p>
    <w:p w14:paraId="4A8A71CF" w14:textId="77777777" w:rsidR="00DB4913" w:rsidRDefault="00971EDB" w:rsidP="00971EDB">
      <w:pPr>
        <w:spacing w:before="0" w:after="0"/>
        <w:rPr>
          <w:szCs w:val="20"/>
        </w:rPr>
        <w:sectPr w:rsidR="00DB4913" w:rsidSect="00DB4913">
          <w:pgSz w:w="11906" w:h="16838"/>
          <w:pgMar w:top="993" w:right="1440" w:bottom="1440" w:left="1440" w:header="708" w:footer="234" w:gutter="0"/>
          <w:pgNumType w:start="0"/>
          <w:cols w:space="708"/>
          <w:titlePg/>
          <w:docGrid w:linePitch="360"/>
        </w:sectPr>
      </w:pPr>
      <w:r w:rsidRPr="00971EDB">
        <w:rPr>
          <w:szCs w:val="20"/>
        </w:rPr>
        <w:t>Proposed purpose(s), if applicable</w:t>
      </w:r>
      <w:r>
        <w:rPr>
          <w:szCs w:val="20"/>
        </w:rPr>
        <w:t>:</w:t>
      </w:r>
    </w:p>
    <w:p w14:paraId="6CABDE20" w14:textId="77777777" w:rsidR="00DD308E" w:rsidRPr="00C776B1" w:rsidRDefault="00B17CBE" w:rsidP="00F222BE">
      <w:pPr>
        <w:pStyle w:val="Heading1"/>
      </w:pPr>
      <w:r>
        <w:lastRenderedPageBreak/>
        <w:t>PART 4</w:t>
      </w:r>
      <w:r w:rsidR="00DD308E">
        <w:t xml:space="preserve"> – SUMMARY</w:t>
      </w:r>
      <w:r w:rsidR="00DD308E" w:rsidRPr="00C776B1">
        <w:t xml:space="preserve"> OF EVIDENCE</w:t>
      </w:r>
    </w:p>
    <w:p w14:paraId="187569BD"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5000" w:type="pct"/>
        <w:tblLayout w:type="fixed"/>
        <w:tblLook w:val="04A0" w:firstRow="1" w:lastRow="0" w:firstColumn="1" w:lastColumn="0" w:noHBand="0" w:noVBand="1"/>
        <w:tblCaption w:val="Summary of Evidence - Published"/>
        <w:tblDescription w:val="Study 1 COAPT, Study 2 MITRA FR, Study 3 Giannini 2016, Study 4 Armeni 2016, Study 5 Asgar 2017, Study 6 Swaans 2014, Study 7 Velazquez 2015, Study 8 Whitlow 2012, Study 9 Kar 2017"/>
      </w:tblPr>
      <w:tblGrid>
        <w:gridCol w:w="562"/>
        <w:gridCol w:w="1418"/>
        <w:gridCol w:w="1984"/>
        <w:gridCol w:w="5337"/>
        <w:gridCol w:w="3311"/>
        <w:gridCol w:w="1336"/>
      </w:tblGrid>
      <w:tr w:rsidR="009E78B4" w14:paraId="10C32F69" w14:textId="77777777" w:rsidTr="009E78B4">
        <w:trPr>
          <w:cantSplit/>
          <w:tblHeader/>
        </w:trPr>
        <w:tc>
          <w:tcPr>
            <w:tcW w:w="201" w:type="pct"/>
          </w:tcPr>
          <w:p w14:paraId="2646BF0D" w14:textId="77777777" w:rsidR="009E78B4" w:rsidRPr="000956BD" w:rsidRDefault="009E78B4" w:rsidP="009E78B4">
            <w:pPr>
              <w:pStyle w:val="TableHEADER"/>
              <w:rPr>
                <w:rFonts w:asciiTheme="minorHAnsi" w:hAnsiTheme="minorHAnsi" w:cstheme="minorHAnsi"/>
              </w:rPr>
            </w:pPr>
          </w:p>
        </w:tc>
        <w:tc>
          <w:tcPr>
            <w:tcW w:w="508" w:type="pct"/>
          </w:tcPr>
          <w:p w14:paraId="031C0B00" w14:textId="77777777" w:rsidR="009E78B4" w:rsidRPr="000956BD" w:rsidRDefault="009E78B4" w:rsidP="009E78B4">
            <w:pPr>
              <w:pStyle w:val="TableHEADER"/>
              <w:rPr>
                <w:rFonts w:asciiTheme="minorHAnsi" w:hAnsiTheme="minorHAnsi" w:cstheme="minorHAnsi"/>
              </w:rPr>
            </w:pPr>
            <w:r w:rsidRPr="000956BD">
              <w:rPr>
                <w:rFonts w:asciiTheme="minorHAnsi" w:hAnsiTheme="minorHAnsi" w:cstheme="minorHAnsi"/>
              </w:rPr>
              <w:t>Type of study design*</w:t>
            </w:r>
          </w:p>
        </w:tc>
        <w:tc>
          <w:tcPr>
            <w:tcW w:w="711" w:type="pct"/>
          </w:tcPr>
          <w:p w14:paraId="65DEB818" w14:textId="77777777" w:rsidR="009E78B4" w:rsidRPr="000956BD" w:rsidRDefault="009E78B4" w:rsidP="009E78B4">
            <w:pPr>
              <w:pStyle w:val="TableHEADER"/>
              <w:rPr>
                <w:rFonts w:asciiTheme="minorHAnsi" w:hAnsiTheme="minorHAnsi" w:cstheme="minorHAnsi"/>
              </w:rPr>
            </w:pPr>
            <w:r w:rsidRPr="000956BD">
              <w:rPr>
                <w:rFonts w:asciiTheme="minorHAnsi" w:hAnsiTheme="minorHAnsi" w:cstheme="minorHAnsi"/>
              </w:rPr>
              <w:t>Title of journal article or research project (including any trial identifier or study lead if relevant)</w:t>
            </w:r>
          </w:p>
        </w:tc>
        <w:tc>
          <w:tcPr>
            <w:tcW w:w="1913" w:type="pct"/>
          </w:tcPr>
          <w:p w14:paraId="2C495A4C" w14:textId="77777777" w:rsidR="009E78B4" w:rsidRPr="000956BD" w:rsidRDefault="009E78B4" w:rsidP="009E78B4">
            <w:pPr>
              <w:pStyle w:val="TableHEADER"/>
              <w:rPr>
                <w:rFonts w:asciiTheme="minorHAnsi" w:hAnsiTheme="minorHAnsi" w:cstheme="minorHAnsi"/>
              </w:rPr>
            </w:pPr>
            <w:r w:rsidRPr="000956BD">
              <w:rPr>
                <w:rFonts w:asciiTheme="minorHAnsi" w:hAnsiTheme="minorHAnsi" w:cstheme="minorHAnsi"/>
              </w:rPr>
              <w:t>Short description of research (max 50 words)**</w:t>
            </w:r>
          </w:p>
        </w:tc>
        <w:tc>
          <w:tcPr>
            <w:tcW w:w="1187" w:type="pct"/>
          </w:tcPr>
          <w:p w14:paraId="1519DD78" w14:textId="77777777" w:rsidR="009E78B4" w:rsidRPr="000956BD" w:rsidRDefault="009E78B4" w:rsidP="009E78B4">
            <w:pPr>
              <w:pStyle w:val="TableHEADER"/>
              <w:rPr>
                <w:rFonts w:asciiTheme="minorHAnsi" w:hAnsiTheme="minorHAnsi" w:cstheme="minorHAnsi"/>
              </w:rPr>
            </w:pPr>
            <w:r w:rsidRPr="000956BD">
              <w:rPr>
                <w:rFonts w:asciiTheme="minorHAnsi" w:hAnsiTheme="minorHAnsi" w:cstheme="minorHAnsi"/>
              </w:rPr>
              <w:t>Website link to journal article or research (if available)</w:t>
            </w:r>
          </w:p>
        </w:tc>
        <w:tc>
          <w:tcPr>
            <w:tcW w:w="479" w:type="pct"/>
          </w:tcPr>
          <w:p w14:paraId="1C51FF7D" w14:textId="77777777" w:rsidR="009E78B4" w:rsidRPr="000956BD" w:rsidRDefault="009E78B4" w:rsidP="009E78B4">
            <w:pPr>
              <w:pStyle w:val="TableHEADER"/>
              <w:rPr>
                <w:rFonts w:asciiTheme="minorHAnsi" w:hAnsiTheme="minorHAnsi" w:cstheme="minorHAnsi"/>
              </w:rPr>
            </w:pPr>
            <w:r w:rsidRPr="000956BD">
              <w:rPr>
                <w:rFonts w:asciiTheme="minorHAnsi" w:hAnsiTheme="minorHAnsi" w:cstheme="minorHAnsi"/>
              </w:rPr>
              <w:t>Date of publication***</w:t>
            </w:r>
          </w:p>
        </w:tc>
      </w:tr>
      <w:tr w:rsidR="009E78B4" w14:paraId="3E6A2922" w14:textId="77777777" w:rsidTr="009E78B4">
        <w:trPr>
          <w:cantSplit/>
        </w:trPr>
        <w:tc>
          <w:tcPr>
            <w:tcW w:w="201" w:type="pct"/>
          </w:tcPr>
          <w:p w14:paraId="2AFE902F" w14:textId="77777777" w:rsidR="009E78B4" w:rsidRPr="000956BD" w:rsidRDefault="009E78B4" w:rsidP="009E78B4">
            <w:pPr>
              <w:rPr>
                <w:rFonts w:cstheme="minorHAnsi"/>
                <w:szCs w:val="20"/>
              </w:rPr>
            </w:pPr>
            <w:r w:rsidRPr="000956BD">
              <w:rPr>
                <w:rFonts w:cstheme="minorHAnsi"/>
                <w:szCs w:val="20"/>
              </w:rPr>
              <w:t>1.</w:t>
            </w:r>
          </w:p>
        </w:tc>
        <w:tc>
          <w:tcPr>
            <w:tcW w:w="508" w:type="pct"/>
          </w:tcPr>
          <w:p w14:paraId="02EE2808" w14:textId="77777777" w:rsidR="009E78B4" w:rsidRPr="000956BD" w:rsidRDefault="009E78B4" w:rsidP="009E78B4">
            <w:pPr>
              <w:pStyle w:val="Tables"/>
              <w:rPr>
                <w:rFonts w:asciiTheme="minorHAnsi" w:hAnsiTheme="minorHAnsi" w:cstheme="minorHAnsi"/>
                <w:szCs w:val="20"/>
              </w:rPr>
            </w:pPr>
            <w:r w:rsidRPr="000956BD">
              <w:rPr>
                <w:rFonts w:asciiTheme="minorHAnsi" w:hAnsiTheme="minorHAnsi" w:cstheme="minorHAnsi"/>
                <w:szCs w:val="20"/>
              </w:rPr>
              <w:t xml:space="preserve">RCT, OL, MC, MN; </w:t>
            </w:r>
            <w:r w:rsidRPr="000956BD">
              <w:rPr>
                <w:rFonts w:asciiTheme="minorHAnsi" w:hAnsiTheme="minorHAnsi" w:cstheme="minorHAnsi"/>
              </w:rPr>
              <w:t>NHMRC level II</w:t>
            </w:r>
          </w:p>
        </w:tc>
        <w:tc>
          <w:tcPr>
            <w:tcW w:w="711" w:type="pct"/>
          </w:tcPr>
          <w:p w14:paraId="05825CED" w14:textId="77777777" w:rsidR="009E78B4" w:rsidRPr="000956BD" w:rsidRDefault="009E78B4" w:rsidP="009E78B4">
            <w:pPr>
              <w:pStyle w:val="Tables"/>
              <w:rPr>
                <w:rFonts w:asciiTheme="minorHAnsi" w:hAnsiTheme="minorHAnsi" w:cstheme="minorHAnsi"/>
                <w:szCs w:val="20"/>
                <w:u w:val="single"/>
              </w:rPr>
            </w:pPr>
            <w:r w:rsidRPr="000956BD">
              <w:rPr>
                <w:rFonts w:asciiTheme="minorHAnsi" w:hAnsiTheme="minorHAnsi" w:cstheme="minorHAnsi"/>
                <w:szCs w:val="20"/>
                <w:u w:val="single"/>
              </w:rPr>
              <w:t xml:space="preserve">COAPT </w:t>
            </w:r>
          </w:p>
          <w:p w14:paraId="7533B568" w14:textId="77777777" w:rsidR="009E78B4" w:rsidRPr="000956BD" w:rsidRDefault="009E78B4" w:rsidP="009E78B4">
            <w:pPr>
              <w:pStyle w:val="Tables"/>
              <w:rPr>
                <w:rFonts w:asciiTheme="minorHAnsi" w:hAnsiTheme="minorHAnsi" w:cstheme="minorHAnsi"/>
                <w:b/>
                <w:szCs w:val="20"/>
              </w:rPr>
            </w:pPr>
            <w:r w:rsidRPr="000956BD">
              <w:rPr>
                <w:rFonts w:asciiTheme="minorHAnsi" w:hAnsiTheme="minorHAnsi" w:cstheme="minorHAnsi"/>
                <w:szCs w:val="20"/>
              </w:rPr>
              <w:t>Transcatheter Mitral-Valve Repair in Patients with Heart Failure</w:t>
            </w:r>
          </w:p>
        </w:tc>
        <w:tc>
          <w:tcPr>
            <w:tcW w:w="1913" w:type="pct"/>
          </w:tcPr>
          <w:p w14:paraId="5BC34849" w14:textId="6BC50212" w:rsidR="009E78B4" w:rsidRPr="000956BD" w:rsidRDefault="00A05638" w:rsidP="009E78B4">
            <w:pPr>
              <w:pStyle w:val="Tables"/>
              <w:rPr>
                <w:rFonts w:asciiTheme="minorHAnsi" w:hAnsiTheme="minorHAnsi" w:cstheme="minorHAnsi"/>
                <w:szCs w:val="20"/>
                <w:u w:val="single"/>
              </w:rPr>
            </w:pPr>
            <w:r>
              <w:rPr>
                <w:rFonts w:asciiTheme="minorHAnsi" w:hAnsiTheme="minorHAnsi" w:cstheme="minorHAnsi"/>
                <w:szCs w:val="20"/>
                <w:u w:val="single"/>
              </w:rPr>
              <w:t>FMR</w:t>
            </w:r>
          </w:p>
          <w:p w14:paraId="6DB910A1" w14:textId="1517AA84" w:rsidR="009E78B4" w:rsidRPr="000956BD" w:rsidRDefault="009E78B4" w:rsidP="009E78B4">
            <w:pPr>
              <w:pStyle w:val="Tables"/>
              <w:rPr>
                <w:rFonts w:asciiTheme="minorHAnsi" w:hAnsiTheme="minorHAnsi" w:cstheme="minorHAnsi"/>
                <w:szCs w:val="20"/>
              </w:rPr>
            </w:pPr>
            <w:r w:rsidRPr="000956BD">
              <w:rPr>
                <w:rFonts w:asciiTheme="minorHAnsi" w:hAnsiTheme="minorHAnsi" w:cstheme="minorHAnsi"/>
                <w:szCs w:val="20"/>
              </w:rPr>
              <w:t>The study includes patients with moderate to severe (Grade 3+) or severe (grade 4+) FMR, symptomatic NYHA class II, III or IVa</w:t>
            </w:r>
            <w:r w:rsidR="003C1694">
              <w:rPr>
                <w:rFonts w:asciiTheme="minorHAnsi" w:hAnsiTheme="minorHAnsi" w:cstheme="minorHAnsi"/>
                <w:szCs w:val="20"/>
              </w:rPr>
              <w:t xml:space="preserve"> </w:t>
            </w:r>
            <w:r w:rsidRPr="000956BD">
              <w:rPr>
                <w:rFonts w:asciiTheme="minorHAnsi" w:hAnsiTheme="minorHAnsi" w:cstheme="minorHAnsi"/>
                <w:szCs w:val="20"/>
              </w:rPr>
              <w:t xml:space="preserve"> despite MM. Patients were randomised to MitraClip + MM (N=302) or MM alone (N=312). The annualised rate of hospitalisations for HF was 35.8% vs 67.9% in MitraClip vs MM groups (p&lt;0.001) at 24 months. The rate of freedom form device related complications at 12 months was 96.6%, exceeding the objective performance goal of 88% for the primary safety endpoint (p &lt;0.0001). All-cause mortality within 24 months was significantly lower with MitraClip than MM (29.1% vs. 46.1%; hazard ratio, 0.62; 95% CI, 0.46 to 0.82; P&lt;0.001).</w:t>
            </w:r>
          </w:p>
        </w:tc>
        <w:tc>
          <w:tcPr>
            <w:tcW w:w="1187" w:type="pct"/>
          </w:tcPr>
          <w:p w14:paraId="6FBFD0D8" w14:textId="77777777" w:rsidR="009E78B4" w:rsidRPr="000956BD" w:rsidRDefault="009E78B4" w:rsidP="009E78B4">
            <w:pPr>
              <w:pStyle w:val="Tables"/>
              <w:rPr>
                <w:rFonts w:asciiTheme="minorHAnsi" w:hAnsiTheme="minorHAnsi" w:cstheme="minorHAnsi"/>
                <w:szCs w:val="20"/>
              </w:rPr>
            </w:pPr>
            <w:r w:rsidRPr="000956BD">
              <w:rPr>
                <w:rFonts w:asciiTheme="minorHAnsi" w:hAnsiTheme="minorHAnsi" w:cstheme="minorHAnsi"/>
                <w:szCs w:val="20"/>
              </w:rPr>
              <w:t>https://www.nejm.org/doi/full/10.1056/NEJMoa1806640</w:t>
            </w:r>
          </w:p>
        </w:tc>
        <w:tc>
          <w:tcPr>
            <w:tcW w:w="479" w:type="pct"/>
          </w:tcPr>
          <w:p w14:paraId="2CBBDF16" w14:textId="77777777" w:rsidR="009E78B4" w:rsidRPr="000956BD" w:rsidRDefault="009E78B4" w:rsidP="009E78B4">
            <w:pPr>
              <w:pStyle w:val="Tables"/>
              <w:rPr>
                <w:rFonts w:asciiTheme="minorHAnsi" w:hAnsiTheme="minorHAnsi" w:cstheme="minorHAnsi"/>
                <w:szCs w:val="20"/>
              </w:rPr>
            </w:pPr>
            <w:r w:rsidRPr="000956BD">
              <w:rPr>
                <w:rFonts w:asciiTheme="minorHAnsi" w:hAnsiTheme="minorHAnsi" w:cstheme="minorHAnsi"/>
                <w:szCs w:val="20"/>
              </w:rPr>
              <w:t>2018</w:t>
            </w:r>
          </w:p>
        </w:tc>
      </w:tr>
      <w:tr w:rsidR="009E78B4" w14:paraId="0D88EEA9" w14:textId="77777777" w:rsidTr="009E78B4">
        <w:trPr>
          <w:cantSplit/>
        </w:trPr>
        <w:tc>
          <w:tcPr>
            <w:tcW w:w="201" w:type="pct"/>
          </w:tcPr>
          <w:p w14:paraId="09B8C489" w14:textId="77777777" w:rsidR="009E78B4" w:rsidRPr="000956BD" w:rsidRDefault="009E78B4" w:rsidP="009E78B4">
            <w:pPr>
              <w:rPr>
                <w:rFonts w:cstheme="minorHAnsi"/>
                <w:szCs w:val="20"/>
              </w:rPr>
            </w:pPr>
            <w:r w:rsidRPr="000956BD">
              <w:rPr>
                <w:rFonts w:cstheme="minorHAnsi"/>
                <w:szCs w:val="20"/>
              </w:rPr>
              <w:t>2.</w:t>
            </w:r>
          </w:p>
        </w:tc>
        <w:tc>
          <w:tcPr>
            <w:tcW w:w="508" w:type="pct"/>
          </w:tcPr>
          <w:p w14:paraId="105884AE" w14:textId="77777777" w:rsidR="009E78B4" w:rsidRPr="000956BD" w:rsidRDefault="009E78B4" w:rsidP="009E78B4">
            <w:pPr>
              <w:rPr>
                <w:rFonts w:cstheme="minorHAnsi"/>
                <w:b/>
                <w:szCs w:val="20"/>
              </w:rPr>
            </w:pPr>
            <w:r w:rsidRPr="00FC3F04">
              <w:rPr>
                <w:rFonts w:cstheme="minorHAnsi"/>
                <w:sz w:val="18"/>
                <w:szCs w:val="20"/>
              </w:rPr>
              <w:t xml:space="preserve">RCT, OL, MC, MN; </w:t>
            </w:r>
            <w:r w:rsidRPr="00FC3F04">
              <w:rPr>
                <w:rFonts w:cstheme="minorHAnsi"/>
                <w:sz w:val="18"/>
              </w:rPr>
              <w:t>NHMRC level II</w:t>
            </w:r>
          </w:p>
        </w:tc>
        <w:tc>
          <w:tcPr>
            <w:tcW w:w="711" w:type="pct"/>
          </w:tcPr>
          <w:p w14:paraId="2EE6B093" w14:textId="77777777" w:rsidR="009E78B4" w:rsidRPr="000956BD" w:rsidRDefault="009E78B4" w:rsidP="009E78B4">
            <w:pPr>
              <w:pStyle w:val="Tables"/>
              <w:rPr>
                <w:rFonts w:asciiTheme="minorHAnsi" w:hAnsiTheme="minorHAnsi" w:cstheme="minorHAnsi"/>
                <w:szCs w:val="20"/>
                <w:u w:val="single"/>
              </w:rPr>
            </w:pPr>
            <w:r w:rsidRPr="000956BD">
              <w:rPr>
                <w:rFonts w:asciiTheme="minorHAnsi" w:hAnsiTheme="minorHAnsi" w:cstheme="minorHAnsi"/>
                <w:szCs w:val="20"/>
                <w:u w:val="single"/>
              </w:rPr>
              <w:t>MITRA FR</w:t>
            </w:r>
          </w:p>
          <w:p w14:paraId="6310B511" w14:textId="77777777" w:rsidR="009E78B4" w:rsidRPr="000956BD" w:rsidRDefault="009E78B4" w:rsidP="009E78B4">
            <w:pPr>
              <w:pStyle w:val="Tables"/>
              <w:rPr>
                <w:rFonts w:asciiTheme="minorHAnsi" w:hAnsiTheme="minorHAnsi" w:cstheme="minorHAnsi"/>
                <w:szCs w:val="20"/>
              </w:rPr>
            </w:pPr>
            <w:r w:rsidRPr="000956BD">
              <w:rPr>
                <w:rFonts w:asciiTheme="minorHAnsi" w:hAnsiTheme="minorHAnsi" w:cstheme="minorHAnsi"/>
                <w:szCs w:val="20"/>
              </w:rPr>
              <w:t>Percutaneous Repair or Medical Treatment for Secondary Mitral Regurgitation</w:t>
            </w:r>
          </w:p>
        </w:tc>
        <w:tc>
          <w:tcPr>
            <w:tcW w:w="1913" w:type="pct"/>
          </w:tcPr>
          <w:p w14:paraId="2DE9F9C7" w14:textId="77777777" w:rsidR="00724CCD" w:rsidRPr="000956BD" w:rsidRDefault="00724CCD" w:rsidP="00724CCD">
            <w:pPr>
              <w:pStyle w:val="Tables"/>
              <w:rPr>
                <w:rFonts w:asciiTheme="minorHAnsi" w:hAnsiTheme="minorHAnsi" w:cstheme="minorHAnsi"/>
                <w:szCs w:val="20"/>
                <w:u w:val="single"/>
              </w:rPr>
            </w:pPr>
            <w:r>
              <w:rPr>
                <w:rFonts w:asciiTheme="minorHAnsi" w:hAnsiTheme="minorHAnsi" w:cstheme="minorHAnsi"/>
                <w:szCs w:val="20"/>
                <w:u w:val="single"/>
              </w:rPr>
              <w:t>FMR</w:t>
            </w:r>
          </w:p>
          <w:p w14:paraId="645A15AA" w14:textId="77777777" w:rsidR="009E78B4" w:rsidRPr="000956BD" w:rsidRDefault="009E78B4" w:rsidP="009E78B4">
            <w:pPr>
              <w:pStyle w:val="Tables"/>
              <w:rPr>
                <w:rFonts w:asciiTheme="minorHAnsi" w:hAnsiTheme="minorHAnsi" w:cstheme="minorHAnsi"/>
                <w:szCs w:val="20"/>
              </w:rPr>
            </w:pPr>
            <w:r w:rsidRPr="000956BD">
              <w:rPr>
                <w:rFonts w:asciiTheme="minorHAnsi" w:hAnsiTheme="minorHAnsi" w:cstheme="minorHAnsi"/>
                <w:szCs w:val="20"/>
              </w:rPr>
              <w:t>The study includes patients with moderate to severe FMR (EROA &gt; 20 mm</w:t>
            </w:r>
            <w:r w:rsidRPr="000956BD">
              <w:rPr>
                <w:rFonts w:asciiTheme="minorHAnsi" w:hAnsiTheme="minorHAnsi" w:cstheme="minorHAnsi"/>
                <w:szCs w:val="20"/>
                <w:vertAlign w:val="superscript"/>
              </w:rPr>
              <w:t>2</w:t>
            </w:r>
            <w:r w:rsidRPr="000956BD">
              <w:rPr>
                <w:rFonts w:asciiTheme="minorHAnsi" w:hAnsiTheme="minorHAnsi" w:cstheme="minorHAnsi"/>
                <w:szCs w:val="20"/>
              </w:rPr>
              <w:t xml:space="preserve"> or regurgitant volume of &gt; 30 ml/beat), symptomatic (NYHA class II, III or IV) despite MM. At 12 months, the rate of death due to any cause or hospitalisation for HF was 54.6% in the MitraClip group and 51.3% (78 of 152 patients) in the MM group (odds ratio, 1.16; 95% confidence interval [CI], 0.73 to 1.84; P = 0.53). The rate of death from any cause was 24.3% in the MitraClip group and 22.4% (34 of 152 patients) in the MM group (hazard ratio, 1.11; 95% CI, 0.69 to 1.77). The rate of unplanned hospitalization for HF was 48.7% in the MitraClip group and 47.4% in the MM group (hazard ratio, 1.13; 95% CI, 0.81 to 1.56).</w:t>
            </w:r>
          </w:p>
        </w:tc>
        <w:tc>
          <w:tcPr>
            <w:tcW w:w="1187" w:type="pct"/>
          </w:tcPr>
          <w:p w14:paraId="6EFDF592" w14:textId="77777777" w:rsidR="009E78B4" w:rsidRPr="000956BD" w:rsidRDefault="009E78B4" w:rsidP="009E78B4">
            <w:pPr>
              <w:pStyle w:val="Tables"/>
              <w:rPr>
                <w:rFonts w:asciiTheme="minorHAnsi" w:hAnsiTheme="minorHAnsi" w:cstheme="minorHAnsi"/>
                <w:szCs w:val="20"/>
              </w:rPr>
            </w:pPr>
            <w:r w:rsidRPr="000956BD">
              <w:rPr>
                <w:rFonts w:asciiTheme="minorHAnsi" w:hAnsiTheme="minorHAnsi" w:cstheme="minorHAnsi"/>
                <w:szCs w:val="20"/>
              </w:rPr>
              <w:t>https://www.nejm.org/doi/full/10.1056/NEJMoa1805374</w:t>
            </w:r>
          </w:p>
        </w:tc>
        <w:tc>
          <w:tcPr>
            <w:tcW w:w="479" w:type="pct"/>
          </w:tcPr>
          <w:p w14:paraId="1FC2C193" w14:textId="77777777" w:rsidR="009E78B4" w:rsidRPr="000956BD" w:rsidRDefault="009E78B4" w:rsidP="009E78B4">
            <w:pPr>
              <w:rPr>
                <w:rFonts w:eastAsia="Calibri" w:cstheme="minorHAnsi"/>
                <w:sz w:val="18"/>
                <w:szCs w:val="20"/>
              </w:rPr>
            </w:pPr>
            <w:r w:rsidRPr="000956BD">
              <w:rPr>
                <w:rFonts w:eastAsia="Calibri" w:cstheme="minorHAnsi"/>
                <w:sz w:val="18"/>
                <w:szCs w:val="20"/>
              </w:rPr>
              <w:t>2018</w:t>
            </w:r>
          </w:p>
        </w:tc>
      </w:tr>
      <w:tr w:rsidR="009E78B4" w14:paraId="4CE5AA7C" w14:textId="77777777" w:rsidTr="009E78B4">
        <w:trPr>
          <w:cantSplit/>
        </w:trPr>
        <w:tc>
          <w:tcPr>
            <w:tcW w:w="201" w:type="pct"/>
          </w:tcPr>
          <w:p w14:paraId="59387D18" w14:textId="309E32EA" w:rsidR="009E78B4" w:rsidRPr="000956BD" w:rsidRDefault="009E78B4" w:rsidP="009E78B4">
            <w:pPr>
              <w:rPr>
                <w:rFonts w:cstheme="minorHAnsi"/>
                <w:szCs w:val="20"/>
              </w:rPr>
            </w:pPr>
            <w:r w:rsidRPr="000956BD">
              <w:rPr>
                <w:rFonts w:cstheme="minorHAnsi"/>
                <w:szCs w:val="20"/>
              </w:rPr>
              <w:lastRenderedPageBreak/>
              <w:t>3</w:t>
            </w:r>
          </w:p>
        </w:tc>
        <w:tc>
          <w:tcPr>
            <w:tcW w:w="508" w:type="pct"/>
          </w:tcPr>
          <w:p w14:paraId="6723E84B" w14:textId="77777777" w:rsidR="009E78B4" w:rsidRPr="00AE61D2" w:rsidRDefault="009E78B4" w:rsidP="009E78B4">
            <w:pPr>
              <w:rPr>
                <w:rFonts w:cstheme="minorHAnsi"/>
                <w:sz w:val="18"/>
                <w:szCs w:val="20"/>
              </w:rPr>
            </w:pPr>
            <w:r w:rsidRPr="00AE61D2">
              <w:rPr>
                <w:rFonts w:cstheme="minorHAnsi"/>
                <w:sz w:val="18"/>
              </w:rPr>
              <w:t>Propensity score matched analysis; NHMRC level III-2</w:t>
            </w:r>
          </w:p>
        </w:tc>
        <w:tc>
          <w:tcPr>
            <w:tcW w:w="711" w:type="pct"/>
          </w:tcPr>
          <w:p w14:paraId="77B1EDB8" w14:textId="77777777" w:rsidR="009E78B4" w:rsidRPr="000956BD" w:rsidRDefault="009E78B4" w:rsidP="009E78B4">
            <w:pPr>
              <w:pStyle w:val="Tables"/>
              <w:rPr>
                <w:rFonts w:asciiTheme="minorHAnsi" w:hAnsiTheme="minorHAnsi" w:cstheme="minorHAnsi"/>
                <w:szCs w:val="20"/>
                <w:u w:val="single"/>
              </w:rPr>
            </w:pPr>
            <w:r w:rsidRPr="000956BD">
              <w:rPr>
                <w:rFonts w:asciiTheme="minorHAnsi" w:hAnsiTheme="minorHAnsi" w:cstheme="minorHAnsi"/>
                <w:szCs w:val="20"/>
                <w:u w:val="single"/>
              </w:rPr>
              <w:t>Giannini 2016</w:t>
            </w:r>
          </w:p>
          <w:p w14:paraId="679378A2" w14:textId="4E139069" w:rsidR="000956BD" w:rsidRPr="000956BD" w:rsidRDefault="000956BD" w:rsidP="009E78B4">
            <w:pPr>
              <w:pStyle w:val="Tables"/>
              <w:rPr>
                <w:rFonts w:asciiTheme="minorHAnsi" w:hAnsiTheme="minorHAnsi" w:cstheme="minorHAnsi"/>
                <w:szCs w:val="20"/>
              </w:rPr>
            </w:pPr>
            <w:r w:rsidRPr="000956BD">
              <w:rPr>
                <w:rFonts w:asciiTheme="minorHAnsi" w:hAnsiTheme="minorHAnsi" w:cstheme="minorHAnsi"/>
                <w:szCs w:val="20"/>
              </w:rPr>
              <w:t>Comparison of Percutaneous Mitral Valve Repair Versus Conservative Treatment in Severe Functional Mitral Regurgitation</w:t>
            </w:r>
          </w:p>
        </w:tc>
        <w:tc>
          <w:tcPr>
            <w:tcW w:w="1913" w:type="pct"/>
          </w:tcPr>
          <w:p w14:paraId="6036806D" w14:textId="232EF147" w:rsidR="00724CCD" w:rsidRPr="00724CCD" w:rsidRDefault="00724CCD" w:rsidP="009E78B4">
            <w:pPr>
              <w:pStyle w:val="Tables"/>
              <w:rPr>
                <w:rFonts w:asciiTheme="minorHAnsi" w:hAnsiTheme="minorHAnsi" w:cstheme="minorHAnsi"/>
                <w:u w:val="single"/>
              </w:rPr>
            </w:pPr>
            <w:r w:rsidRPr="00724CCD">
              <w:rPr>
                <w:rFonts w:asciiTheme="minorHAnsi" w:hAnsiTheme="minorHAnsi" w:cstheme="minorHAnsi"/>
                <w:u w:val="single"/>
              </w:rPr>
              <w:t>FMR</w:t>
            </w:r>
          </w:p>
          <w:p w14:paraId="1F87D491" w14:textId="042024F5" w:rsidR="009E78B4" w:rsidRPr="000956BD" w:rsidRDefault="009E78B4" w:rsidP="009E78B4">
            <w:pPr>
              <w:pStyle w:val="Tables"/>
              <w:rPr>
                <w:rFonts w:asciiTheme="minorHAnsi" w:hAnsiTheme="minorHAnsi" w:cstheme="minorHAnsi"/>
                <w:szCs w:val="20"/>
                <w:u w:val="single"/>
              </w:rPr>
            </w:pPr>
            <w:r w:rsidRPr="000956BD">
              <w:rPr>
                <w:rFonts w:asciiTheme="minorHAnsi" w:hAnsiTheme="minorHAnsi" w:cstheme="minorHAnsi"/>
              </w:rPr>
              <w:t>The study includes patients with symptomatic severe (49% grade 3+, 46% grade 4+) FMR, 75% NYHA functional class III or IV. Patients treated with OMT (n=60) were compared with a propensity-matched cohort of patients treated with MitraClip (n=60). Overall survival at three years was significantly higher in the MitraClip group (61.4%) than in the OMT group (34.9%) (HR=2.31, 95% CI: 1.30-4.09, p=0.007). Survival free from readmission due to cardiac disease in the MitraClip and OMT group were 57.2% vs. 36.5% at three years 9HR= 1.86, 95% CI: 1.05-3.29, p=0.04). After a median follow-up of 515 days three patients received reintervention (2.5%).</w:t>
            </w:r>
          </w:p>
        </w:tc>
        <w:tc>
          <w:tcPr>
            <w:tcW w:w="1187" w:type="pct"/>
          </w:tcPr>
          <w:p w14:paraId="38F27FDD" w14:textId="77777777" w:rsidR="009E78B4" w:rsidRPr="000956BD" w:rsidRDefault="009E78B4" w:rsidP="009E78B4">
            <w:pPr>
              <w:pStyle w:val="Tables"/>
              <w:rPr>
                <w:rFonts w:asciiTheme="minorHAnsi" w:hAnsiTheme="minorHAnsi" w:cstheme="minorHAnsi"/>
                <w:szCs w:val="20"/>
              </w:rPr>
            </w:pPr>
            <w:r w:rsidRPr="000956BD">
              <w:rPr>
                <w:rFonts w:asciiTheme="minorHAnsi" w:hAnsiTheme="minorHAnsi" w:cstheme="minorHAnsi"/>
              </w:rPr>
              <w:t>https://www.sciencedirect.com/science/article/pii/S0002914915022080</w:t>
            </w:r>
          </w:p>
        </w:tc>
        <w:tc>
          <w:tcPr>
            <w:tcW w:w="479" w:type="pct"/>
          </w:tcPr>
          <w:p w14:paraId="4A201C2C" w14:textId="77777777" w:rsidR="009E78B4" w:rsidRPr="000956BD" w:rsidRDefault="009E78B4" w:rsidP="009E78B4">
            <w:pPr>
              <w:rPr>
                <w:rFonts w:eastAsia="Calibri" w:cstheme="minorHAnsi"/>
                <w:sz w:val="18"/>
                <w:szCs w:val="20"/>
              </w:rPr>
            </w:pPr>
            <w:r w:rsidRPr="000956BD">
              <w:rPr>
                <w:rFonts w:eastAsia="Calibri" w:cstheme="minorHAnsi"/>
                <w:sz w:val="18"/>
                <w:szCs w:val="20"/>
              </w:rPr>
              <w:t>2016</w:t>
            </w:r>
          </w:p>
        </w:tc>
      </w:tr>
      <w:tr w:rsidR="009E78B4" w14:paraId="465364B8" w14:textId="77777777" w:rsidTr="009E78B4">
        <w:trPr>
          <w:cantSplit/>
        </w:trPr>
        <w:tc>
          <w:tcPr>
            <w:tcW w:w="201" w:type="pct"/>
          </w:tcPr>
          <w:p w14:paraId="21CA4378" w14:textId="40140736" w:rsidR="009E78B4" w:rsidRPr="000956BD" w:rsidRDefault="009E78B4" w:rsidP="009E78B4">
            <w:pPr>
              <w:rPr>
                <w:rFonts w:cstheme="minorHAnsi"/>
              </w:rPr>
            </w:pPr>
            <w:r w:rsidRPr="000956BD">
              <w:rPr>
                <w:rFonts w:cstheme="minorHAnsi"/>
              </w:rPr>
              <w:t>4</w:t>
            </w:r>
          </w:p>
        </w:tc>
        <w:tc>
          <w:tcPr>
            <w:tcW w:w="508" w:type="pct"/>
          </w:tcPr>
          <w:p w14:paraId="678B2610" w14:textId="77777777" w:rsidR="009E78B4" w:rsidRPr="00AE61D2" w:rsidRDefault="009E78B4" w:rsidP="009E78B4">
            <w:pPr>
              <w:pStyle w:val="Tabletext"/>
              <w:rPr>
                <w:rFonts w:asciiTheme="minorHAnsi" w:eastAsiaTheme="minorHAnsi" w:hAnsiTheme="minorHAnsi" w:cstheme="minorHAnsi"/>
                <w:sz w:val="18"/>
                <w:szCs w:val="22"/>
                <w:lang w:eastAsia="en-US"/>
              </w:rPr>
            </w:pPr>
            <w:r w:rsidRPr="00AE61D2">
              <w:rPr>
                <w:rFonts w:asciiTheme="minorHAnsi" w:eastAsiaTheme="minorHAnsi" w:hAnsiTheme="minorHAnsi" w:cstheme="minorHAnsi"/>
                <w:sz w:val="18"/>
                <w:szCs w:val="22"/>
                <w:lang w:eastAsia="en-US"/>
              </w:rPr>
              <w:t xml:space="preserve">Retrospective, propensity score matched analysis; </w:t>
            </w:r>
            <w:r w:rsidRPr="00AE61D2">
              <w:rPr>
                <w:rFonts w:asciiTheme="minorHAnsi" w:hAnsiTheme="minorHAnsi" w:cstheme="minorHAnsi"/>
                <w:sz w:val="18"/>
              </w:rPr>
              <w:t>NHMRC level III-3</w:t>
            </w:r>
          </w:p>
        </w:tc>
        <w:tc>
          <w:tcPr>
            <w:tcW w:w="711" w:type="pct"/>
          </w:tcPr>
          <w:p w14:paraId="185D7F92" w14:textId="77777777" w:rsidR="009E78B4" w:rsidRPr="000956BD" w:rsidRDefault="009E78B4" w:rsidP="009E78B4">
            <w:pPr>
              <w:pStyle w:val="Tables"/>
              <w:rPr>
                <w:rFonts w:asciiTheme="minorHAnsi" w:hAnsiTheme="minorHAnsi" w:cstheme="minorHAnsi"/>
                <w:szCs w:val="20"/>
                <w:u w:val="single"/>
              </w:rPr>
            </w:pPr>
            <w:r w:rsidRPr="000956BD">
              <w:rPr>
                <w:rFonts w:asciiTheme="minorHAnsi" w:hAnsiTheme="minorHAnsi" w:cstheme="minorHAnsi"/>
                <w:szCs w:val="20"/>
                <w:u w:val="single"/>
              </w:rPr>
              <w:t>Armeni 2016</w:t>
            </w:r>
          </w:p>
          <w:p w14:paraId="60401AFD" w14:textId="7A9067A9" w:rsidR="000956BD" w:rsidRPr="000956BD" w:rsidRDefault="000956BD" w:rsidP="009E78B4">
            <w:pPr>
              <w:pStyle w:val="Tables"/>
              <w:rPr>
                <w:rFonts w:asciiTheme="minorHAnsi" w:hAnsiTheme="minorHAnsi" w:cstheme="minorHAnsi"/>
                <w:szCs w:val="20"/>
              </w:rPr>
            </w:pPr>
            <w:r w:rsidRPr="000956BD">
              <w:rPr>
                <w:rFonts w:asciiTheme="minorHAnsi" w:hAnsiTheme="minorHAnsi" w:cstheme="minorHAnsi"/>
                <w:szCs w:val="20"/>
              </w:rPr>
              <w:t>Real-world cost effectiveness of MitraClip combined with Medical Therapy Versus Medical therapy alone in patients with moderate or severe mitral regurgitation</w:t>
            </w:r>
          </w:p>
        </w:tc>
        <w:tc>
          <w:tcPr>
            <w:tcW w:w="1913" w:type="pct"/>
          </w:tcPr>
          <w:p w14:paraId="01AE2C73" w14:textId="423A8587" w:rsidR="00724CCD" w:rsidRPr="00724CCD" w:rsidRDefault="00724CCD" w:rsidP="009E78B4">
            <w:pPr>
              <w:pStyle w:val="Tables"/>
              <w:rPr>
                <w:rFonts w:asciiTheme="minorHAnsi" w:hAnsiTheme="minorHAnsi" w:cstheme="minorHAnsi"/>
                <w:u w:val="single"/>
              </w:rPr>
            </w:pPr>
            <w:r w:rsidRPr="00724CCD">
              <w:rPr>
                <w:rFonts w:asciiTheme="minorHAnsi" w:hAnsiTheme="minorHAnsi" w:cstheme="minorHAnsi"/>
                <w:u w:val="single"/>
              </w:rPr>
              <w:t>FMR</w:t>
            </w:r>
          </w:p>
          <w:p w14:paraId="16583A53" w14:textId="1EBD6C1D" w:rsidR="009E78B4" w:rsidRPr="000956BD" w:rsidRDefault="009E78B4" w:rsidP="009E78B4">
            <w:pPr>
              <w:pStyle w:val="Tables"/>
              <w:rPr>
                <w:rFonts w:asciiTheme="minorHAnsi" w:hAnsiTheme="minorHAnsi" w:cstheme="minorHAnsi"/>
                <w:szCs w:val="20"/>
                <w:u w:val="single"/>
              </w:rPr>
            </w:pPr>
            <w:r w:rsidRPr="000956BD">
              <w:rPr>
                <w:rFonts w:asciiTheme="minorHAnsi" w:hAnsiTheme="minorHAnsi" w:cstheme="minorHAnsi"/>
              </w:rPr>
              <w:t>The study includes patients with moderate to severe FMR, treated with MitraClip plus OMT (n=232) or OMT alone (n=151). Survival of MitraClip patients was higher at 12 months compared with OMT patients (91.4% vs. 82.2%, p&lt;0.01). A higher decrease in re-hospitalisation at 12 months was observed for MitraClip patients compared with OMT patients (0.16 vs. 0.70, p&lt;0.01).</w:t>
            </w:r>
          </w:p>
        </w:tc>
        <w:tc>
          <w:tcPr>
            <w:tcW w:w="1187" w:type="pct"/>
          </w:tcPr>
          <w:p w14:paraId="51C23088" w14:textId="77777777" w:rsidR="009E78B4" w:rsidRPr="000956BD" w:rsidRDefault="009E78B4" w:rsidP="009E78B4">
            <w:pPr>
              <w:pStyle w:val="Tables"/>
              <w:rPr>
                <w:rFonts w:asciiTheme="minorHAnsi" w:hAnsiTheme="minorHAnsi" w:cstheme="minorHAnsi"/>
                <w:szCs w:val="20"/>
              </w:rPr>
            </w:pPr>
            <w:r w:rsidRPr="000956BD">
              <w:rPr>
                <w:rFonts w:asciiTheme="minorHAnsi" w:hAnsiTheme="minorHAnsi" w:cstheme="minorHAnsi"/>
              </w:rPr>
              <w:t>https://www.sciencedirect.com/science/article/pii/S016752731630211X</w:t>
            </w:r>
          </w:p>
        </w:tc>
        <w:tc>
          <w:tcPr>
            <w:tcW w:w="479" w:type="pct"/>
          </w:tcPr>
          <w:p w14:paraId="21CCBBF5" w14:textId="77777777" w:rsidR="009E78B4" w:rsidRPr="000956BD" w:rsidRDefault="009E78B4" w:rsidP="009E78B4">
            <w:pPr>
              <w:rPr>
                <w:rFonts w:eastAsia="Calibri" w:cstheme="minorHAnsi"/>
                <w:sz w:val="18"/>
                <w:szCs w:val="20"/>
              </w:rPr>
            </w:pPr>
            <w:r w:rsidRPr="000956BD">
              <w:rPr>
                <w:rFonts w:eastAsia="Calibri" w:cstheme="minorHAnsi"/>
                <w:sz w:val="18"/>
                <w:szCs w:val="20"/>
              </w:rPr>
              <w:t>2016</w:t>
            </w:r>
          </w:p>
        </w:tc>
      </w:tr>
      <w:tr w:rsidR="009E78B4" w14:paraId="4312CBF6" w14:textId="77777777" w:rsidTr="009E78B4">
        <w:trPr>
          <w:cantSplit/>
        </w:trPr>
        <w:tc>
          <w:tcPr>
            <w:tcW w:w="201" w:type="pct"/>
          </w:tcPr>
          <w:p w14:paraId="084BC1F6" w14:textId="5B65720A" w:rsidR="009E78B4" w:rsidRPr="000956BD" w:rsidRDefault="009E78B4" w:rsidP="009E78B4">
            <w:pPr>
              <w:rPr>
                <w:rFonts w:cstheme="minorHAnsi"/>
              </w:rPr>
            </w:pPr>
            <w:r w:rsidRPr="000956BD">
              <w:rPr>
                <w:rFonts w:cstheme="minorHAnsi"/>
              </w:rPr>
              <w:t>5</w:t>
            </w:r>
          </w:p>
        </w:tc>
        <w:tc>
          <w:tcPr>
            <w:tcW w:w="508" w:type="pct"/>
          </w:tcPr>
          <w:p w14:paraId="5D5CA90C" w14:textId="77777777" w:rsidR="009E78B4" w:rsidRPr="00AE61D2" w:rsidRDefault="009E78B4" w:rsidP="009E78B4">
            <w:pPr>
              <w:pStyle w:val="Tabletext"/>
              <w:rPr>
                <w:rFonts w:asciiTheme="minorHAnsi" w:eastAsiaTheme="minorHAnsi" w:hAnsiTheme="minorHAnsi" w:cstheme="minorHAnsi"/>
                <w:sz w:val="18"/>
                <w:szCs w:val="22"/>
                <w:lang w:eastAsia="en-US"/>
              </w:rPr>
            </w:pPr>
            <w:r w:rsidRPr="00AE61D2">
              <w:rPr>
                <w:rFonts w:asciiTheme="minorHAnsi" w:hAnsiTheme="minorHAnsi" w:cstheme="minorHAnsi"/>
                <w:sz w:val="18"/>
              </w:rPr>
              <w:t>Propensity score matched analysis; prospective; NHMRC level III-3</w:t>
            </w:r>
          </w:p>
        </w:tc>
        <w:tc>
          <w:tcPr>
            <w:tcW w:w="711" w:type="pct"/>
          </w:tcPr>
          <w:p w14:paraId="269DF670" w14:textId="77777777" w:rsidR="009E78B4" w:rsidRPr="000956BD" w:rsidRDefault="009E78B4" w:rsidP="009E78B4">
            <w:pPr>
              <w:pStyle w:val="Tables"/>
              <w:rPr>
                <w:rFonts w:asciiTheme="minorHAnsi" w:hAnsiTheme="minorHAnsi" w:cstheme="minorHAnsi"/>
                <w:szCs w:val="20"/>
                <w:u w:val="single"/>
              </w:rPr>
            </w:pPr>
            <w:r w:rsidRPr="000956BD">
              <w:rPr>
                <w:rFonts w:asciiTheme="minorHAnsi" w:hAnsiTheme="minorHAnsi" w:cstheme="minorHAnsi"/>
                <w:szCs w:val="20"/>
                <w:u w:val="single"/>
              </w:rPr>
              <w:t>Asgar 2017</w:t>
            </w:r>
          </w:p>
          <w:p w14:paraId="46CE116B" w14:textId="29975C22" w:rsidR="000956BD" w:rsidRPr="000956BD" w:rsidRDefault="000956BD" w:rsidP="009E78B4">
            <w:pPr>
              <w:pStyle w:val="Tables"/>
              <w:rPr>
                <w:rFonts w:asciiTheme="minorHAnsi" w:hAnsiTheme="minorHAnsi" w:cstheme="minorHAnsi"/>
                <w:szCs w:val="20"/>
              </w:rPr>
            </w:pPr>
            <w:r w:rsidRPr="000956BD">
              <w:rPr>
                <w:rFonts w:asciiTheme="minorHAnsi" w:hAnsiTheme="minorHAnsi" w:cstheme="minorHAnsi"/>
                <w:szCs w:val="20"/>
              </w:rPr>
              <w:t>Clinical outcomes and economic impact of transcatheter mitral leaflet repair in heart failure patients</w:t>
            </w:r>
          </w:p>
        </w:tc>
        <w:tc>
          <w:tcPr>
            <w:tcW w:w="1913" w:type="pct"/>
          </w:tcPr>
          <w:p w14:paraId="3D13976C" w14:textId="25AAFE77" w:rsidR="00F07ECA" w:rsidRPr="00F07ECA" w:rsidRDefault="00F07ECA" w:rsidP="009E78B4">
            <w:pPr>
              <w:pStyle w:val="Tables"/>
              <w:rPr>
                <w:rFonts w:asciiTheme="minorHAnsi" w:hAnsiTheme="minorHAnsi" w:cstheme="minorHAnsi"/>
                <w:u w:val="single"/>
              </w:rPr>
            </w:pPr>
            <w:r w:rsidRPr="00F07ECA">
              <w:rPr>
                <w:rFonts w:asciiTheme="minorHAnsi" w:hAnsiTheme="minorHAnsi" w:cstheme="minorHAnsi"/>
                <w:u w:val="single"/>
              </w:rPr>
              <w:t>FMR (few DMR)</w:t>
            </w:r>
          </w:p>
          <w:p w14:paraId="6A7F0A76" w14:textId="567E0F08" w:rsidR="009E78B4" w:rsidRPr="000956BD" w:rsidRDefault="009E78B4" w:rsidP="009E78B4">
            <w:pPr>
              <w:pStyle w:val="Tables"/>
              <w:rPr>
                <w:rFonts w:asciiTheme="minorHAnsi" w:hAnsiTheme="minorHAnsi" w:cstheme="minorHAnsi"/>
                <w:szCs w:val="20"/>
                <w:u w:val="single"/>
              </w:rPr>
            </w:pPr>
            <w:r w:rsidRPr="000956BD">
              <w:rPr>
                <w:rFonts w:asciiTheme="minorHAnsi" w:hAnsiTheme="minorHAnsi" w:cstheme="minorHAnsi"/>
              </w:rPr>
              <w:t>The study includes patients with symptomatic or asymptomatic moderate to severe (grade 3+) or severe (grade 4+) MR (90% FMR) and were considered high risk for surgical intervention, 98% NYHA class III or IV, treated with MitraClip (n=50) or OMT (n=42). All-cause mortality at 12 months was 18% and 24% in the MitraClip and OMT cohorts, respectively. The number of hospitalisations for heart failure was 0.16 and 0.57 per patients in MitraClip and OMT cohorts, respectively. At a mean follow-up of 22 and 33 months for MitraClip and OMT, respectively, all-cause mortality was lower in the MitraClip cohort compared with the OMT cohort (21% vs. 42%, p=0.007)</w:t>
            </w:r>
          </w:p>
        </w:tc>
        <w:tc>
          <w:tcPr>
            <w:tcW w:w="1187" w:type="pct"/>
          </w:tcPr>
          <w:p w14:paraId="26C153D8" w14:textId="77777777" w:rsidR="009E78B4" w:rsidRPr="000956BD" w:rsidRDefault="009E78B4" w:rsidP="009E78B4">
            <w:pPr>
              <w:pStyle w:val="Tables"/>
              <w:rPr>
                <w:rFonts w:asciiTheme="minorHAnsi" w:hAnsiTheme="minorHAnsi" w:cstheme="minorHAnsi"/>
                <w:szCs w:val="20"/>
              </w:rPr>
            </w:pPr>
            <w:r w:rsidRPr="000956BD">
              <w:rPr>
                <w:rFonts w:asciiTheme="minorHAnsi" w:hAnsiTheme="minorHAnsi" w:cstheme="minorHAnsi"/>
              </w:rPr>
              <w:t>https://www.tandfonline.com/doi/abs/10.1080/13696998.2016.1227828?journalCode=ijme20</w:t>
            </w:r>
          </w:p>
        </w:tc>
        <w:tc>
          <w:tcPr>
            <w:tcW w:w="479" w:type="pct"/>
          </w:tcPr>
          <w:p w14:paraId="61BA4C6D" w14:textId="77777777" w:rsidR="009E78B4" w:rsidRPr="000956BD" w:rsidRDefault="009E78B4" w:rsidP="009E78B4">
            <w:pPr>
              <w:rPr>
                <w:rFonts w:eastAsia="Calibri" w:cstheme="minorHAnsi"/>
                <w:sz w:val="18"/>
                <w:szCs w:val="20"/>
              </w:rPr>
            </w:pPr>
            <w:r w:rsidRPr="000956BD">
              <w:rPr>
                <w:rFonts w:eastAsia="Calibri" w:cstheme="minorHAnsi"/>
                <w:sz w:val="18"/>
                <w:szCs w:val="20"/>
              </w:rPr>
              <w:t>2017</w:t>
            </w:r>
          </w:p>
        </w:tc>
      </w:tr>
      <w:tr w:rsidR="009E78B4" w14:paraId="53E8C1B1" w14:textId="77777777" w:rsidTr="009E78B4">
        <w:trPr>
          <w:cantSplit/>
        </w:trPr>
        <w:tc>
          <w:tcPr>
            <w:tcW w:w="201" w:type="pct"/>
          </w:tcPr>
          <w:p w14:paraId="43277874" w14:textId="497526EF" w:rsidR="009E78B4" w:rsidRPr="000956BD" w:rsidRDefault="009E78B4" w:rsidP="009E78B4">
            <w:pPr>
              <w:rPr>
                <w:rFonts w:cstheme="minorHAnsi"/>
                <w:szCs w:val="20"/>
              </w:rPr>
            </w:pPr>
            <w:r w:rsidRPr="000956BD">
              <w:rPr>
                <w:rFonts w:cstheme="minorHAnsi"/>
                <w:szCs w:val="20"/>
              </w:rPr>
              <w:lastRenderedPageBreak/>
              <w:t>6</w:t>
            </w:r>
          </w:p>
        </w:tc>
        <w:tc>
          <w:tcPr>
            <w:tcW w:w="508" w:type="pct"/>
          </w:tcPr>
          <w:p w14:paraId="5C44DD0B" w14:textId="77777777" w:rsidR="009E78B4" w:rsidRPr="000956BD" w:rsidRDefault="009E78B4" w:rsidP="009E78B4">
            <w:pPr>
              <w:pStyle w:val="Tables"/>
              <w:rPr>
                <w:rFonts w:asciiTheme="minorHAnsi" w:hAnsiTheme="minorHAnsi" w:cstheme="minorHAnsi"/>
                <w:szCs w:val="20"/>
              </w:rPr>
            </w:pPr>
            <w:r w:rsidRPr="000956BD">
              <w:rPr>
                <w:rFonts w:asciiTheme="minorHAnsi" w:hAnsiTheme="minorHAnsi" w:cstheme="minorHAnsi"/>
                <w:szCs w:val="20"/>
              </w:rPr>
              <w:t xml:space="preserve">Propensity score matched analysis; consecutive, retrospective; </w:t>
            </w:r>
            <w:r w:rsidRPr="000956BD">
              <w:rPr>
                <w:rFonts w:asciiTheme="minorHAnsi" w:hAnsiTheme="minorHAnsi" w:cstheme="minorHAnsi"/>
              </w:rPr>
              <w:t>NHMRC level III-3</w:t>
            </w:r>
          </w:p>
        </w:tc>
        <w:tc>
          <w:tcPr>
            <w:tcW w:w="711" w:type="pct"/>
          </w:tcPr>
          <w:p w14:paraId="58E0E635" w14:textId="77777777" w:rsidR="009E78B4" w:rsidRPr="000956BD" w:rsidRDefault="009E78B4" w:rsidP="009E78B4">
            <w:pPr>
              <w:pStyle w:val="Tables"/>
              <w:rPr>
                <w:rFonts w:asciiTheme="minorHAnsi" w:hAnsiTheme="minorHAnsi" w:cstheme="minorHAnsi"/>
                <w:szCs w:val="20"/>
                <w:u w:val="single"/>
              </w:rPr>
            </w:pPr>
            <w:r w:rsidRPr="000956BD">
              <w:rPr>
                <w:rFonts w:asciiTheme="minorHAnsi" w:hAnsiTheme="minorHAnsi" w:cstheme="minorHAnsi"/>
                <w:szCs w:val="20"/>
                <w:u w:val="single"/>
              </w:rPr>
              <w:t>Swaans 2014</w:t>
            </w:r>
          </w:p>
          <w:p w14:paraId="46EC58B8" w14:textId="77777777" w:rsidR="009E78B4" w:rsidRPr="000956BD" w:rsidRDefault="009E78B4" w:rsidP="009E78B4">
            <w:pPr>
              <w:pStyle w:val="Tables"/>
              <w:rPr>
                <w:rFonts w:asciiTheme="minorHAnsi" w:hAnsiTheme="minorHAnsi" w:cstheme="minorHAnsi"/>
                <w:szCs w:val="20"/>
              </w:rPr>
            </w:pPr>
            <w:r w:rsidRPr="000956BD">
              <w:rPr>
                <w:rFonts w:asciiTheme="minorHAnsi" w:hAnsiTheme="minorHAnsi" w:cstheme="minorHAnsi"/>
                <w:szCs w:val="20"/>
              </w:rPr>
              <w:t>Survival of transcatheter mitral valve repair compared with surgical and conservative treatment in high-surgical-risk patients.</w:t>
            </w:r>
          </w:p>
        </w:tc>
        <w:tc>
          <w:tcPr>
            <w:tcW w:w="1913" w:type="pct"/>
          </w:tcPr>
          <w:p w14:paraId="74146009" w14:textId="77777777" w:rsidR="009E78B4" w:rsidRPr="00F07ECA" w:rsidRDefault="009E78B4" w:rsidP="009E78B4">
            <w:pPr>
              <w:pStyle w:val="Tables"/>
              <w:rPr>
                <w:rFonts w:asciiTheme="minorHAnsi" w:hAnsiTheme="minorHAnsi" w:cstheme="minorHAnsi"/>
                <w:szCs w:val="20"/>
                <w:u w:val="single"/>
              </w:rPr>
            </w:pPr>
            <w:r w:rsidRPr="00F07ECA">
              <w:rPr>
                <w:rFonts w:asciiTheme="minorHAnsi" w:hAnsiTheme="minorHAnsi" w:cstheme="minorHAnsi"/>
                <w:szCs w:val="20"/>
                <w:u w:val="single"/>
              </w:rPr>
              <w:t>FMR and DMR</w:t>
            </w:r>
          </w:p>
          <w:p w14:paraId="4CB52744" w14:textId="77777777" w:rsidR="009E78B4" w:rsidRPr="000956BD" w:rsidRDefault="009E78B4" w:rsidP="009E78B4">
            <w:pPr>
              <w:pStyle w:val="Tables"/>
              <w:rPr>
                <w:rFonts w:asciiTheme="minorHAnsi" w:hAnsiTheme="minorHAnsi" w:cstheme="minorHAnsi"/>
                <w:szCs w:val="20"/>
              </w:rPr>
            </w:pPr>
            <w:r w:rsidRPr="000956BD">
              <w:rPr>
                <w:rFonts w:asciiTheme="minorHAnsi" w:hAnsiTheme="minorHAnsi" w:cstheme="minorHAnsi"/>
                <w:szCs w:val="20"/>
              </w:rPr>
              <w:t>Patients with MR (74% FMR) treated with MitraClip (n=139) were compared with patients treated with surgery (n=53) and OMT (n=59). After 1 year of follow-up the MitraClip group and surgery group showed similar survival rates (85.8% vs. 85.2%) and were comparatively higher than OMT patients (67.7%) (MitraClip vs. OMT: HR=0.52, 95% CI:0.30-0.88, p=0.014).</w:t>
            </w:r>
          </w:p>
        </w:tc>
        <w:tc>
          <w:tcPr>
            <w:tcW w:w="1187" w:type="pct"/>
          </w:tcPr>
          <w:p w14:paraId="5CB0280E" w14:textId="77777777" w:rsidR="009E78B4" w:rsidRPr="000956BD" w:rsidRDefault="009E78B4" w:rsidP="009E78B4">
            <w:pPr>
              <w:pStyle w:val="Tables"/>
              <w:rPr>
                <w:rFonts w:asciiTheme="minorHAnsi" w:hAnsiTheme="minorHAnsi" w:cstheme="minorHAnsi"/>
                <w:szCs w:val="20"/>
              </w:rPr>
            </w:pPr>
            <w:r w:rsidRPr="000956BD">
              <w:rPr>
                <w:rFonts w:asciiTheme="minorHAnsi" w:hAnsiTheme="minorHAnsi" w:cstheme="minorHAnsi"/>
                <w:szCs w:val="20"/>
              </w:rPr>
              <w:t>https://www.ncbi.nlm.nih.gov/pubmed/25147032</w:t>
            </w:r>
          </w:p>
        </w:tc>
        <w:tc>
          <w:tcPr>
            <w:tcW w:w="479" w:type="pct"/>
          </w:tcPr>
          <w:p w14:paraId="6CFD7E72" w14:textId="77777777" w:rsidR="009E78B4" w:rsidRPr="000956BD" w:rsidRDefault="009E78B4" w:rsidP="009E78B4">
            <w:pPr>
              <w:pStyle w:val="Tables"/>
              <w:rPr>
                <w:rFonts w:asciiTheme="minorHAnsi" w:hAnsiTheme="minorHAnsi" w:cstheme="minorHAnsi"/>
                <w:szCs w:val="20"/>
              </w:rPr>
            </w:pPr>
            <w:r w:rsidRPr="000956BD">
              <w:rPr>
                <w:rFonts w:asciiTheme="minorHAnsi" w:hAnsiTheme="minorHAnsi" w:cstheme="minorHAnsi"/>
                <w:szCs w:val="20"/>
              </w:rPr>
              <w:t>2014</w:t>
            </w:r>
          </w:p>
        </w:tc>
      </w:tr>
      <w:tr w:rsidR="009E78B4" w14:paraId="747FB38E" w14:textId="77777777" w:rsidTr="009E78B4">
        <w:trPr>
          <w:cantSplit/>
        </w:trPr>
        <w:tc>
          <w:tcPr>
            <w:tcW w:w="201" w:type="pct"/>
          </w:tcPr>
          <w:p w14:paraId="235B7AE5" w14:textId="3B0D0CED" w:rsidR="009E78B4" w:rsidRPr="000956BD" w:rsidRDefault="009E78B4" w:rsidP="009E78B4">
            <w:pPr>
              <w:rPr>
                <w:rFonts w:cstheme="minorHAnsi"/>
                <w:szCs w:val="20"/>
              </w:rPr>
            </w:pPr>
            <w:r w:rsidRPr="000956BD">
              <w:rPr>
                <w:rFonts w:cstheme="minorHAnsi"/>
                <w:szCs w:val="20"/>
              </w:rPr>
              <w:t>7</w:t>
            </w:r>
          </w:p>
        </w:tc>
        <w:tc>
          <w:tcPr>
            <w:tcW w:w="508" w:type="pct"/>
          </w:tcPr>
          <w:p w14:paraId="078663A2" w14:textId="77777777" w:rsidR="009E78B4" w:rsidRPr="000956BD" w:rsidRDefault="009E78B4" w:rsidP="00F07ECA">
            <w:pPr>
              <w:pStyle w:val="Tables"/>
              <w:rPr>
                <w:rFonts w:cstheme="minorHAnsi"/>
                <w:b/>
                <w:szCs w:val="20"/>
              </w:rPr>
            </w:pPr>
            <w:r w:rsidRPr="00F07ECA">
              <w:rPr>
                <w:rFonts w:asciiTheme="minorHAnsi" w:hAnsiTheme="minorHAnsi" w:cstheme="minorHAnsi"/>
                <w:szCs w:val="20"/>
              </w:rPr>
              <w:t>Propensity score matched analysis; NHMRC level III-3</w:t>
            </w:r>
          </w:p>
        </w:tc>
        <w:tc>
          <w:tcPr>
            <w:tcW w:w="711" w:type="pct"/>
          </w:tcPr>
          <w:p w14:paraId="49A8F96B" w14:textId="77777777" w:rsidR="009E78B4" w:rsidRPr="000956BD" w:rsidRDefault="009E78B4" w:rsidP="009E78B4">
            <w:pPr>
              <w:pStyle w:val="Tables"/>
              <w:rPr>
                <w:rFonts w:asciiTheme="minorHAnsi" w:hAnsiTheme="minorHAnsi" w:cstheme="minorHAnsi"/>
                <w:szCs w:val="20"/>
                <w:u w:val="single"/>
              </w:rPr>
            </w:pPr>
            <w:r w:rsidRPr="000956BD">
              <w:rPr>
                <w:rFonts w:asciiTheme="minorHAnsi" w:hAnsiTheme="minorHAnsi" w:cstheme="minorHAnsi"/>
                <w:szCs w:val="20"/>
                <w:u w:val="single"/>
              </w:rPr>
              <w:t>Velazquez 2015</w:t>
            </w:r>
          </w:p>
          <w:p w14:paraId="72756738" w14:textId="77777777" w:rsidR="009E78B4" w:rsidRPr="000956BD" w:rsidRDefault="009E78B4" w:rsidP="00F07ECA">
            <w:pPr>
              <w:pStyle w:val="Tables"/>
              <w:rPr>
                <w:rFonts w:cstheme="minorHAnsi"/>
                <w:b/>
                <w:szCs w:val="20"/>
              </w:rPr>
            </w:pPr>
            <w:r w:rsidRPr="00F07ECA">
              <w:rPr>
                <w:rFonts w:asciiTheme="minorHAnsi" w:hAnsiTheme="minorHAnsi" w:cstheme="minorHAnsi"/>
                <w:szCs w:val="20"/>
              </w:rPr>
              <w:t>The MitraClip and survival in patients with mitral regurgitation at high risk for surgery: A propensity-matched comparison</w:t>
            </w:r>
          </w:p>
        </w:tc>
        <w:tc>
          <w:tcPr>
            <w:tcW w:w="1913" w:type="pct"/>
          </w:tcPr>
          <w:p w14:paraId="5421FA4A" w14:textId="157D7F40" w:rsidR="00F07ECA" w:rsidRPr="00F07ECA" w:rsidRDefault="00F07ECA" w:rsidP="00F07ECA">
            <w:pPr>
              <w:pStyle w:val="Tables"/>
              <w:rPr>
                <w:rFonts w:asciiTheme="minorHAnsi" w:hAnsiTheme="minorHAnsi" w:cstheme="minorHAnsi"/>
                <w:szCs w:val="20"/>
                <w:u w:val="single"/>
              </w:rPr>
            </w:pPr>
            <w:r w:rsidRPr="00F07ECA">
              <w:rPr>
                <w:rFonts w:asciiTheme="minorHAnsi" w:hAnsiTheme="minorHAnsi" w:cstheme="minorHAnsi"/>
                <w:szCs w:val="20"/>
                <w:u w:val="single"/>
              </w:rPr>
              <w:t>FMR and DMR</w:t>
            </w:r>
          </w:p>
          <w:p w14:paraId="1D05B805" w14:textId="2BF0E8DC" w:rsidR="009E78B4" w:rsidRPr="000956BD" w:rsidRDefault="009E78B4" w:rsidP="00F07ECA">
            <w:pPr>
              <w:pStyle w:val="Tables"/>
              <w:rPr>
                <w:rFonts w:cstheme="minorHAnsi"/>
                <w:szCs w:val="20"/>
              </w:rPr>
            </w:pPr>
            <w:r w:rsidRPr="00F07ECA">
              <w:rPr>
                <w:rFonts w:asciiTheme="minorHAnsi" w:hAnsiTheme="minorHAnsi" w:cstheme="minorHAnsi"/>
                <w:szCs w:val="20"/>
              </w:rPr>
              <w:t>The study includes patients with moderately severe or severe (grade 3+ and 4+) MR (87% FMR), 79% NYHA class III or IV, managed with either MitraClip (n=239) or non-surgically treated patients (n=239) from Duke Echocardiography Laboratory Database. Mortality was lower for MitraClip patients (22.4%) than Duke patients (32.0%) at one-year follow-up (HR= 0.66, 95% CI: 0.45-0.99, p=0.43).</w:t>
            </w:r>
          </w:p>
        </w:tc>
        <w:tc>
          <w:tcPr>
            <w:tcW w:w="1187" w:type="pct"/>
          </w:tcPr>
          <w:p w14:paraId="7F716836" w14:textId="77777777" w:rsidR="009E78B4" w:rsidRPr="00AE61D2" w:rsidRDefault="009E78B4" w:rsidP="009E78B4">
            <w:pPr>
              <w:rPr>
                <w:rFonts w:cstheme="minorHAnsi"/>
                <w:b/>
                <w:sz w:val="18"/>
                <w:szCs w:val="18"/>
              </w:rPr>
            </w:pPr>
            <w:r w:rsidRPr="00AE61D2">
              <w:rPr>
                <w:rFonts w:cstheme="minorHAnsi"/>
                <w:sz w:val="18"/>
                <w:szCs w:val="18"/>
              </w:rPr>
              <w:t>https://www.ncbi.nlm.nih.gov/pubmed/26542516</w:t>
            </w:r>
          </w:p>
        </w:tc>
        <w:tc>
          <w:tcPr>
            <w:tcW w:w="479" w:type="pct"/>
          </w:tcPr>
          <w:p w14:paraId="3CB7DC00" w14:textId="77777777" w:rsidR="009E78B4" w:rsidRPr="00AE61D2" w:rsidRDefault="009E78B4" w:rsidP="009E78B4">
            <w:pPr>
              <w:rPr>
                <w:rFonts w:cstheme="minorHAnsi"/>
                <w:b/>
                <w:sz w:val="18"/>
                <w:szCs w:val="18"/>
              </w:rPr>
            </w:pPr>
            <w:r w:rsidRPr="00AE61D2">
              <w:rPr>
                <w:rFonts w:cstheme="minorHAnsi"/>
                <w:sz w:val="18"/>
                <w:szCs w:val="18"/>
              </w:rPr>
              <w:t>2015</w:t>
            </w:r>
          </w:p>
        </w:tc>
      </w:tr>
      <w:tr w:rsidR="009E78B4" w:rsidRPr="000956BD" w14:paraId="21043414" w14:textId="77777777" w:rsidTr="009E78B4">
        <w:trPr>
          <w:cantSplit/>
        </w:trPr>
        <w:tc>
          <w:tcPr>
            <w:tcW w:w="201" w:type="pct"/>
          </w:tcPr>
          <w:p w14:paraId="62183A55" w14:textId="7EB5C553" w:rsidR="009E78B4" w:rsidRPr="000956BD" w:rsidRDefault="009E78B4" w:rsidP="009E78B4">
            <w:pPr>
              <w:rPr>
                <w:rFonts w:cstheme="minorHAnsi"/>
                <w:szCs w:val="20"/>
              </w:rPr>
            </w:pPr>
            <w:r w:rsidRPr="000956BD">
              <w:rPr>
                <w:rFonts w:cstheme="minorHAnsi"/>
                <w:szCs w:val="20"/>
              </w:rPr>
              <w:t>8</w:t>
            </w:r>
          </w:p>
        </w:tc>
        <w:tc>
          <w:tcPr>
            <w:tcW w:w="508" w:type="pct"/>
          </w:tcPr>
          <w:p w14:paraId="5682B082" w14:textId="77777777" w:rsidR="009E78B4" w:rsidRPr="00F07ECA" w:rsidRDefault="009E78B4" w:rsidP="00F07ECA">
            <w:pPr>
              <w:pStyle w:val="Tables"/>
              <w:rPr>
                <w:rFonts w:asciiTheme="minorHAnsi" w:hAnsiTheme="minorHAnsi" w:cstheme="minorHAnsi"/>
                <w:szCs w:val="20"/>
              </w:rPr>
            </w:pPr>
            <w:r w:rsidRPr="00F07ECA">
              <w:rPr>
                <w:rFonts w:asciiTheme="minorHAnsi" w:hAnsiTheme="minorHAnsi" w:cstheme="minorHAnsi"/>
                <w:szCs w:val="20"/>
              </w:rPr>
              <w:t>Single arm, prospective study NHMRC IV with unmatched, concurrent controls NHMRC III-3</w:t>
            </w:r>
          </w:p>
        </w:tc>
        <w:tc>
          <w:tcPr>
            <w:tcW w:w="711" w:type="pct"/>
          </w:tcPr>
          <w:p w14:paraId="6EBA5F10" w14:textId="77C429B0" w:rsidR="009E78B4" w:rsidRPr="00AE61D2" w:rsidRDefault="009E78B4" w:rsidP="00F07ECA">
            <w:pPr>
              <w:pStyle w:val="Tables"/>
              <w:rPr>
                <w:rFonts w:asciiTheme="minorHAnsi" w:hAnsiTheme="minorHAnsi" w:cstheme="minorHAnsi"/>
                <w:szCs w:val="20"/>
                <w:u w:val="single"/>
              </w:rPr>
            </w:pPr>
            <w:r w:rsidRPr="00AE61D2">
              <w:rPr>
                <w:rFonts w:asciiTheme="minorHAnsi" w:hAnsiTheme="minorHAnsi" w:cstheme="minorHAnsi"/>
                <w:szCs w:val="20"/>
                <w:u w:val="single"/>
              </w:rPr>
              <w:t>Whitlow 2012</w:t>
            </w:r>
          </w:p>
          <w:p w14:paraId="3B803BC6" w14:textId="2A5984ED" w:rsidR="000956BD" w:rsidRPr="00F07ECA" w:rsidRDefault="000956BD" w:rsidP="00F07ECA">
            <w:pPr>
              <w:pStyle w:val="Tables"/>
              <w:rPr>
                <w:rFonts w:asciiTheme="minorHAnsi" w:hAnsiTheme="minorHAnsi" w:cstheme="minorHAnsi"/>
                <w:szCs w:val="20"/>
              </w:rPr>
            </w:pPr>
            <w:r w:rsidRPr="00F07ECA">
              <w:rPr>
                <w:rFonts w:asciiTheme="minorHAnsi" w:hAnsiTheme="minorHAnsi" w:cstheme="minorHAnsi"/>
                <w:szCs w:val="20"/>
              </w:rPr>
              <w:t>Acute and 12-month results with catheter-based mitral valve leaflet repair: the EVEREST II (Endovascular Valve Edge-to-Edge Repair) High Risk Study.</w:t>
            </w:r>
          </w:p>
          <w:p w14:paraId="7EDDE1F8" w14:textId="798455EE" w:rsidR="009E78B4" w:rsidRPr="00F07ECA" w:rsidRDefault="000956BD" w:rsidP="00F07ECA">
            <w:pPr>
              <w:pStyle w:val="Tables"/>
              <w:rPr>
                <w:rFonts w:asciiTheme="minorHAnsi" w:hAnsiTheme="minorHAnsi" w:cstheme="minorHAnsi"/>
                <w:szCs w:val="20"/>
              </w:rPr>
            </w:pPr>
            <w:r w:rsidRPr="00F07ECA">
              <w:rPr>
                <w:rFonts w:asciiTheme="minorHAnsi" w:hAnsiTheme="minorHAnsi" w:cstheme="minorHAnsi"/>
                <w:szCs w:val="20"/>
              </w:rPr>
              <w:t>(</w:t>
            </w:r>
            <w:r w:rsidR="009E78B4" w:rsidRPr="00F07ECA">
              <w:rPr>
                <w:rFonts w:asciiTheme="minorHAnsi" w:hAnsiTheme="minorHAnsi" w:cstheme="minorHAnsi"/>
                <w:szCs w:val="20"/>
              </w:rPr>
              <w:t>EVEREST II HRS</w:t>
            </w:r>
            <w:r w:rsidRPr="00F07ECA">
              <w:rPr>
                <w:rFonts w:asciiTheme="minorHAnsi" w:hAnsiTheme="minorHAnsi" w:cstheme="minorHAnsi"/>
                <w:szCs w:val="20"/>
              </w:rPr>
              <w:t>)</w:t>
            </w:r>
          </w:p>
          <w:p w14:paraId="2132DC5C" w14:textId="77777777" w:rsidR="009E78B4" w:rsidRPr="00F07ECA" w:rsidRDefault="009E78B4" w:rsidP="00F07ECA">
            <w:pPr>
              <w:pStyle w:val="Tables"/>
              <w:rPr>
                <w:rFonts w:asciiTheme="minorHAnsi" w:hAnsiTheme="minorHAnsi" w:cstheme="minorHAnsi"/>
                <w:szCs w:val="20"/>
              </w:rPr>
            </w:pPr>
          </w:p>
        </w:tc>
        <w:tc>
          <w:tcPr>
            <w:tcW w:w="1913" w:type="pct"/>
          </w:tcPr>
          <w:p w14:paraId="1A500623" w14:textId="47F41E7A" w:rsidR="00F07ECA" w:rsidRPr="00AE61D2" w:rsidRDefault="00F07ECA" w:rsidP="00AE61D2">
            <w:pPr>
              <w:pStyle w:val="Tables"/>
              <w:rPr>
                <w:rFonts w:asciiTheme="minorHAnsi" w:hAnsiTheme="minorHAnsi" w:cstheme="minorHAnsi"/>
                <w:u w:val="single"/>
              </w:rPr>
            </w:pPr>
            <w:r w:rsidRPr="00AE61D2">
              <w:rPr>
                <w:rFonts w:asciiTheme="minorHAnsi" w:hAnsiTheme="minorHAnsi" w:cstheme="minorHAnsi"/>
                <w:szCs w:val="20"/>
                <w:u w:val="single"/>
              </w:rPr>
              <w:t>FMR and DMR</w:t>
            </w:r>
          </w:p>
          <w:p w14:paraId="373C733D" w14:textId="204BE2FF" w:rsidR="009E78B4" w:rsidRPr="00F07ECA" w:rsidRDefault="009E78B4" w:rsidP="00F07ECA">
            <w:pPr>
              <w:pStyle w:val="Tables"/>
              <w:rPr>
                <w:rFonts w:asciiTheme="minorHAnsi" w:hAnsiTheme="minorHAnsi" w:cstheme="minorHAnsi"/>
                <w:szCs w:val="20"/>
              </w:rPr>
            </w:pPr>
            <w:r w:rsidRPr="00F07ECA">
              <w:rPr>
                <w:rFonts w:asciiTheme="minorHAnsi" w:hAnsiTheme="minorHAnsi" w:cstheme="minorHAnsi"/>
                <w:szCs w:val="20"/>
              </w:rPr>
              <w:t>The study includes patients with severe (grade 3+ or 4+) symptomatic MR (~60% FMR) at high risk of surgery treated with MitraClip (n=78) or SOC (n=36) (86% OMT vs. 14% surgery), NYHA class III or IV in approximately 85% of patients. Survival at one year was significantly higher in the MitraClip group compared with the SOC (76.4% vs. 55.3%, p=0.047).</w:t>
            </w:r>
          </w:p>
        </w:tc>
        <w:tc>
          <w:tcPr>
            <w:tcW w:w="1187" w:type="pct"/>
          </w:tcPr>
          <w:p w14:paraId="251DBF62" w14:textId="77777777" w:rsidR="009E78B4" w:rsidRPr="007A160B" w:rsidRDefault="009E78B4" w:rsidP="00F07ECA">
            <w:pPr>
              <w:pStyle w:val="Tables"/>
              <w:rPr>
                <w:rFonts w:asciiTheme="minorHAnsi" w:hAnsiTheme="minorHAnsi" w:cstheme="minorHAnsi"/>
              </w:rPr>
            </w:pPr>
            <w:r w:rsidRPr="007A160B">
              <w:rPr>
                <w:rFonts w:asciiTheme="minorHAnsi" w:hAnsiTheme="minorHAnsi" w:cstheme="minorHAnsi"/>
              </w:rPr>
              <w:t>https://www.ncbi.nlm.nih.gov/pubmed/22222076</w:t>
            </w:r>
          </w:p>
        </w:tc>
        <w:tc>
          <w:tcPr>
            <w:tcW w:w="479" w:type="pct"/>
          </w:tcPr>
          <w:p w14:paraId="0143CC60" w14:textId="77777777" w:rsidR="009E78B4" w:rsidRPr="00AE61D2" w:rsidRDefault="009E78B4" w:rsidP="009E78B4">
            <w:pPr>
              <w:rPr>
                <w:rFonts w:cstheme="minorHAnsi"/>
                <w:sz w:val="18"/>
                <w:szCs w:val="18"/>
              </w:rPr>
            </w:pPr>
            <w:r w:rsidRPr="00AE61D2">
              <w:rPr>
                <w:rFonts w:cstheme="minorHAnsi"/>
                <w:sz w:val="18"/>
                <w:szCs w:val="18"/>
              </w:rPr>
              <w:t>2012</w:t>
            </w:r>
          </w:p>
        </w:tc>
      </w:tr>
      <w:tr w:rsidR="009E78B4" w:rsidRPr="000956BD" w14:paraId="7C8B1AC7" w14:textId="77777777" w:rsidTr="009E78B4">
        <w:trPr>
          <w:cantSplit/>
        </w:trPr>
        <w:tc>
          <w:tcPr>
            <w:tcW w:w="201" w:type="pct"/>
          </w:tcPr>
          <w:p w14:paraId="394E9565" w14:textId="1E5FEA34" w:rsidR="009E78B4" w:rsidRPr="000956BD" w:rsidRDefault="009E78B4" w:rsidP="009E78B4">
            <w:pPr>
              <w:rPr>
                <w:rFonts w:cstheme="minorHAnsi"/>
                <w:szCs w:val="20"/>
              </w:rPr>
            </w:pPr>
            <w:r w:rsidRPr="000956BD">
              <w:rPr>
                <w:rFonts w:cstheme="minorHAnsi"/>
                <w:szCs w:val="20"/>
              </w:rPr>
              <w:lastRenderedPageBreak/>
              <w:t>9</w:t>
            </w:r>
          </w:p>
        </w:tc>
        <w:tc>
          <w:tcPr>
            <w:tcW w:w="508" w:type="pct"/>
          </w:tcPr>
          <w:p w14:paraId="16C61687" w14:textId="77777777" w:rsidR="009E78B4" w:rsidRPr="000956BD" w:rsidRDefault="009E78B4" w:rsidP="00F07ECA">
            <w:pPr>
              <w:pStyle w:val="Tables"/>
              <w:rPr>
                <w:rFonts w:asciiTheme="minorHAnsi" w:hAnsiTheme="minorHAnsi" w:cstheme="minorHAnsi"/>
              </w:rPr>
            </w:pPr>
            <w:r w:rsidRPr="00F07ECA">
              <w:rPr>
                <w:rFonts w:asciiTheme="minorHAnsi" w:hAnsiTheme="minorHAnsi" w:cstheme="minorHAnsi"/>
                <w:szCs w:val="20"/>
              </w:rPr>
              <w:t>Single arm, prospective study</w:t>
            </w:r>
          </w:p>
        </w:tc>
        <w:tc>
          <w:tcPr>
            <w:tcW w:w="711" w:type="pct"/>
          </w:tcPr>
          <w:p w14:paraId="485AF822" w14:textId="77777777" w:rsidR="009E78B4" w:rsidRPr="00F07ECA" w:rsidRDefault="009E78B4" w:rsidP="00F07ECA">
            <w:pPr>
              <w:pStyle w:val="Tables"/>
              <w:rPr>
                <w:rFonts w:asciiTheme="minorHAnsi" w:hAnsiTheme="minorHAnsi" w:cstheme="minorHAnsi"/>
                <w:szCs w:val="20"/>
              </w:rPr>
            </w:pPr>
            <w:r w:rsidRPr="00F07ECA">
              <w:rPr>
                <w:rFonts w:asciiTheme="minorHAnsi" w:hAnsiTheme="minorHAnsi" w:cstheme="minorHAnsi"/>
                <w:szCs w:val="20"/>
              </w:rPr>
              <w:t>Kar 2017</w:t>
            </w:r>
          </w:p>
          <w:p w14:paraId="64EE07F1" w14:textId="77777777" w:rsidR="009E78B4" w:rsidRPr="000956BD" w:rsidRDefault="009E78B4" w:rsidP="00F07ECA">
            <w:pPr>
              <w:pStyle w:val="Tables"/>
              <w:rPr>
                <w:rFonts w:asciiTheme="minorHAnsi" w:hAnsiTheme="minorHAnsi" w:cstheme="minorHAnsi"/>
              </w:rPr>
            </w:pPr>
            <w:r w:rsidRPr="00F07ECA">
              <w:rPr>
                <w:rFonts w:asciiTheme="minorHAnsi" w:hAnsiTheme="minorHAnsi" w:cstheme="minorHAnsi"/>
                <w:szCs w:val="20"/>
              </w:rPr>
              <w:t>EVEREST II HRS</w:t>
            </w:r>
          </w:p>
        </w:tc>
        <w:tc>
          <w:tcPr>
            <w:tcW w:w="1913" w:type="pct"/>
          </w:tcPr>
          <w:p w14:paraId="074FAFB0" w14:textId="77777777" w:rsidR="00F07ECA" w:rsidRPr="00F07ECA" w:rsidRDefault="00F07ECA" w:rsidP="00F07ECA">
            <w:pPr>
              <w:pStyle w:val="Tables"/>
              <w:rPr>
                <w:rFonts w:asciiTheme="minorHAnsi" w:hAnsiTheme="minorHAnsi" w:cstheme="minorHAnsi"/>
                <w:szCs w:val="20"/>
                <w:u w:val="single"/>
              </w:rPr>
            </w:pPr>
            <w:r w:rsidRPr="00F07ECA">
              <w:rPr>
                <w:rFonts w:asciiTheme="minorHAnsi" w:hAnsiTheme="minorHAnsi" w:cstheme="minorHAnsi"/>
                <w:szCs w:val="20"/>
                <w:u w:val="single"/>
              </w:rPr>
              <w:t>FMR and DMR</w:t>
            </w:r>
          </w:p>
          <w:p w14:paraId="1AB38F5B" w14:textId="542DAD4F" w:rsidR="009E78B4" w:rsidRPr="00F07ECA" w:rsidRDefault="009E78B4" w:rsidP="00F07ECA">
            <w:pPr>
              <w:pStyle w:val="Tables"/>
              <w:rPr>
                <w:rFonts w:asciiTheme="minorHAnsi" w:hAnsiTheme="minorHAnsi" w:cstheme="minorHAnsi"/>
                <w:szCs w:val="20"/>
              </w:rPr>
            </w:pPr>
            <w:r w:rsidRPr="00F07ECA">
              <w:rPr>
                <w:rFonts w:asciiTheme="minorHAnsi" w:hAnsiTheme="minorHAnsi" w:cstheme="minorHAnsi"/>
                <w:szCs w:val="20"/>
              </w:rPr>
              <w:t>The study is the 5-year follow-up results from the EVEREST II HR reported above in Whitlow (2012). Clinical follow-up at 5 years was achieved in 90% of enrolled patients in the MitraClip group. At 5 years survival estimates were 42.5% for patients receiving MitraClip. Through 5-</w:t>
            </w:r>
            <w:r w:rsidR="00F303D9">
              <w:rPr>
                <w:rFonts w:asciiTheme="minorHAnsi" w:hAnsiTheme="minorHAnsi" w:cstheme="minorHAnsi"/>
                <w:szCs w:val="20"/>
              </w:rPr>
              <w:t>yea</w:t>
            </w:r>
            <w:r w:rsidRPr="00F07ECA">
              <w:rPr>
                <w:rFonts w:asciiTheme="minorHAnsi" w:hAnsiTheme="minorHAnsi" w:cstheme="minorHAnsi"/>
                <w:szCs w:val="20"/>
              </w:rPr>
              <w:t>r follow-up 18 (42.9%) deaths were due to cardiac-related causes. Non-cardiac causes were reported in 14 (33.3%) patients and 10 (23.8%) of patients had unknown cause of death.</w:t>
            </w:r>
          </w:p>
        </w:tc>
        <w:tc>
          <w:tcPr>
            <w:tcW w:w="1187" w:type="pct"/>
          </w:tcPr>
          <w:p w14:paraId="758F51A0" w14:textId="77777777" w:rsidR="009E78B4" w:rsidRPr="00F07ECA" w:rsidRDefault="009E78B4" w:rsidP="00F07ECA">
            <w:pPr>
              <w:pStyle w:val="Tables"/>
              <w:rPr>
                <w:rFonts w:asciiTheme="minorHAnsi" w:hAnsiTheme="minorHAnsi" w:cstheme="minorHAnsi"/>
                <w:szCs w:val="20"/>
              </w:rPr>
            </w:pPr>
            <w:r w:rsidRPr="00F07ECA">
              <w:rPr>
                <w:rFonts w:asciiTheme="minorHAnsi" w:hAnsiTheme="minorHAnsi" w:cstheme="minorHAnsi"/>
                <w:szCs w:val="20"/>
              </w:rPr>
              <w:t>https://www.ncbi.nlm.nih.gov/pubmed/30077993</w:t>
            </w:r>
          </w:p>
        </w:tc>
        <w:tc>
          <w:tcPr>
            <w:tcW w:w="479" w:type="pct"/>
          </w:tcPr>
          <w:p w14:paraId="163B507A" w14:textId="77777777" w:rsidR="009E78B4" w:rsidRPr="00F07ECA" w:rsidRDefault="009E78B4" w:rsidP="00F07ECA">
            <w:pPr>
              <w:pStyle w:val="Tables"/>
              <w:rPr>
                <w:rFonts w:asciiTheme="minorHAnsi" w:hAnsiTheme="minorHAnsi" w:cstheme="minorHAnsi"/>
                <w:szCs w:val="20"/>
              </w:rPr>
            </w:pPr>
            <w:r w:rsidRPr="00F07ECA">
              <w:rPr>
                <w:rFonts w:asciiTheme="minorHAnsi" w:hAnsiTheme="minorHAnsi" w:cstheme="minorHAnsi"/>
                <w:szCs w:val="20"/>
              </w:rPr>
              <w:t>2017</w:t>
            </w:r>
          </w:p>
        </w:tc>
      </w:tr>
    </w:tbl>
    <w:p w14:paraId="3C459A7E" w14:textId="3093A6A4" w:rsidR="00F9347F" w:rsidRPr="00BE56D3" w:rsidRDefault="009E78B4" w:rsidP="00F9347F">
      <w:pPr>
        <w:spacing w:after="0"/>
        <w:ind w:left="426"/>
        <w:rPr>
          <w:rFonts w:cstheme="minorHAnsi"/>
          <w:szCs w:val="20"/>
        </w:rPr>
      </w:pPr>
      <w:r w:rsidRPr="00FA57EF">
        <w:rPr>
          <w:b/>
          <w:szCs w:val="20"/>
        </w:rPr>
        <w:t>Abbreviations:</w:t>
      </w:r>
      <w:r w:rsidRPr="0075245A">
        <w:rPr>
          <w:szCs w:val="20"/>
        </w:rPr>
        <w:t xml:space="preserve"> </w:t>
      </w:r>
      <w:r w:rsidR="00F07ECA">
        <w:rPr>
          <w:szCs w:val="20"/>
        </w:rPr>
        <w:t xml:space="preserve">DMR, degenerative mitral regurgitation; </w:t>
      </w:r>
      <w:r w:rsidRPr="0075245A">
        <w:rPr>
          <w:szCs w:val="20"/>
        </w:rPr>
        <w:t>FMR, functional mitral regurgitation; HF, heart failure; MC, multicentre; MM, medical management; MN, multinational; NYHA, Ne</w:t>
      </w:r>
      <w:r w:rsidR="00485D51">
        <w:rPr>
          <w:szCs w:val="20"/>
        </w:rPr>
        <w:t>w</w:t>
      </w:r>
      <w:r w:rsidRPr="0075245A">
        <w:rPr>
          <w:szCs w:val="20"/>
        </w:rPr>
        <w:t xml:space="preserve"> York Heart Association; OMT, optimal medical therapy; RCT, randomised controlled trial; SOC, standard of care</w:t>
      </w:r>
      <w:r w:rsidR="00F9347F" w:rsidRPr="00BE56D3">
        <w:rPr>
          <w:rFonts w:cstheme="minorHAnsi"/>
          <w:szCs w:val="20"/>
        </w:rPr>
        <w:t xml:space="preserve">; </w:t>
      </w:r>
      <w:r w:rsidR="00F9347F" w:rsidRPr="00FA57EF">
        <w:rPr>
          <w:rFonts w:cstheme="minorHAnsi"/>
          <w:szCs w:val="20"/>
        </w:rPr>
        <w:t>RCT</w:t>
      </w:r>
      <w:r w:rsidR="00F9347F" w:rsidRPr="00BE56D3">
        <w:rPr>
          <w:rFonts w:cstheme="minorHAnsi"/>
          <w:b/>
          <w:szCs w:val="20"/>
        </w:rPr>
        <w:t>,</w:t>
      </w:r>
      <w:r w:rsidR="00F9347F" w:rsidRPr="00BE56D3">
        <w:rPr>
          <w:rFonts w:cstheme="minorHAnsi"/>
          <w:szCs w:val="20"/>
        </w:rPr>
        <w:t xml:space="preserve"> Rand</w:t>
      </w:r>
      <w:r w:rsidR="00F9347F" w:rsidRPr="00D076D4">
        <w:rPr>
          <w:rFonts w:cstheme="minorHAnsi"/>
          <w:szCs w:val="20"/>
        </w:rPr>
        <w:t>omised Controlled Trial; O</w:t>
      </w:r>
      <w:r w:rsidR="00BE56D3" w:rsidRPr="00D076D4">
        <w:rPr>
          <w:rFonts w:cstheme="minorHAnsi"/>
          <w:szCs w:val="20"/>
        </w:rPr>
        <w:t>L</w:t>
      </w:r>
      <w:r w:rsidR="00F9347F" w:rsidRPr="00963FFE">
        <w:rPr>
          <w:rFonts w:cstheme="minorHAnsi"/>
          <w:szCs w:val="20"/>
        </w:rPr>
        <w:t xml:space="preserve">, </w:t>
      </w:r>
      <w:r w:rsidR="00F9347F" w:rsidRPr="001E7B01">
        <w:rPr>
          <w:rFonts w:cstheme="minorHAnsi"/>
          <w:szCs w:val="20"/>
        </w:rPr>
        <w:t>Open Label</w:t>
      </w:r>
      <w:r w:rsidR="00BE56D3" w:rsidRPr="002F228B">
        <w:rPr>
          <w:rFonts w:cstheme="minorHAnsi"/>
          <w:szCs w:val="20"/>
        </w:rPr>
        <w:t xml:space="preserve">; NHMRC, </w:t>
      </w:r>
      <w:r w:rsidR="00BE56D3" w:rsidRPr="003C1694">
        <w:rPr>
          <w:szCs w:val="20"/>
        </w:rPr>
        <w:t>The National Health and Medical Research Council</w:t>
      </w:r>
      <w:r w:rsidR="00F9347F" w:rsidRPr="003C1694">
        <w:rPr>
          <w:szCs w:val="20"/>
        </w:rPr>
        <w:t>.</w:t>
      </w:r>
    </w:p>
    <w:p w14:paraId="36ED2654" w14:textId="77777777" w:rsidR="009E78B4" w:rsidRDefault="009E78B4" w:rsidP="009E78B4">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42E43EF4" w14:textId="77777777" w:rsidR="009E78B4" w:rsidRDefault="009E78B4" w:rsidP="009E78B4">
      <w:pPr>
        <w:spacing w:after="0"/>
        <w:ind w:left="426"/>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1A17D329" w14:textId="1C2B0073" w:rsidR="00DD308E" w:rsidRDefault="009E78B4" w:rsidP="009E78B4">
      <w:pPr>
        <w:spacing w:after="0"/>
        <w:ind w:left="426"/>
        <w:rPr>
          <w:i/>
          <w:szCs w:val="20"/>
        </w:rPr>
      </w:pPr>
      <w:r w:rsidRPr="00E82F54">
        <w:rPr>
          <w:i/>
          <w:szCs w:val="20"/>
        </w:rPr>
        <w:t>*</w:t>
      </w:r>
      <w:r w:rsidRPr="009E78B4">
        <w:rPr>
          <w:i/>
          <w:szCs w:val="20"/>
        </w:rPr>
        <w:t>**</w:t>
      </w:r>
      <w:r>
        <w:rPr>
          <w:i/>
          <w:szCs w:val="20"/>
        </w:rPr>
        <w:t xml:space="preserve"> If the publication is a follow-up to an initial publication, please advise </w:t>
      </w:r>
      <w:r w:rsidR="00DD308E">
        <w:rPr>
          <w:i/>
          <w:szCs w:val="20"/>
        </w:rPr>
        <w:br w:type="page"/>
      </w:r>
    </w:p>
    <w:p w14:paraId="1F0C97A6" w14:textId="77777777" w:rsidR="00DD308E" w:rsidRDefault="00DD308E">
      <w:pPr>
        <w:rPr>
          <w:b/>
          <w:sz w:val="32"/>
          <w:szCs w:val="32"/>
        </w:rPr>
        <w:sectPr w:rsidR="00DD308E" w:rsidSect="00DD308E">
          <w:pgSz w:w="16838" w:h="11906" w:orient="landscape"/>
          <w:pgMar w:top="1440" w:right="1440" w:bottom="1440" w:left="1440" w:header="708" w:footer="708" w:gutter="0"/>
          <w:cols w:space="708"/>
          <w:docGrid w:linePitch="360"/>
        </w:sectPr>
      </w:pPr>
    </w:p>
    <w:p w14:paraId="41228748" w14:textId="46159542" w:rsidR="004C49EF" w:rsidRDefault="004C49EF" w:rsidP="00530204">
      <w:pPr>
        <w:pStyle w:val="Heading2"/>
        <w:rPr>
          <w:i/>
        </w:rPr>
      </w:pPr>
      <w:r w:rsidRPr="00E82F54">
        <w:lastRenderedPageBreak/>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5000" w:type="pct"/>
        <w:tblLook w:val="04A0" w:firstRow="1" w:lastRow="0" w:firstColumn="1" w:lastColumn="0" w:noHBand="0" w:noVBand="1"/>
        <w:tblCaption w:val="Summary of Evidence - Yet to be Published"/>
        <w:tblDescription w:val="Study 1 MITRA-HR, Study 2 ISAR-CLIP, Study 3 Reshape-HF2, Study 4 EVOLVE-MR."/>
      </w:tblPr>
      <w:tblGrid>
        <w:gridCol w:w="422"/>
        <w:gridCol w:w="1560"/>
        <w:gridCol w:w="2977"/>
        <w:gridCol w:w="4818"/>
        <w:gridCol w:w="2709"/>
        <w:gridCol w:w="1462"/>
      </w:tblGrid>
      <w:tr w:rsidR="009E78B4" w14:paraId="36DFD5E0" w14:textId="77777777" w:rsidTr="00222934">
        <w:trPr>
          <w:tblHeader/>
        </w:trPr>
        <w:tc>
          <w:tcPr>
            <w:tcW w:w="151" w:type="pct"/>
          </w:tcPr>
          <w:p w14:paraId="7632E9C8" w14:textId="77777777" w:rsidR="009E78B4" w:rsidRDefault="009E78B4" w:rsidP="009E78B4">
            <w:pPr>
              <w:pStyle w:val="TableHEADER"/>
            </w:pPr>
          </w:p>
        </w:tc>
        <w:tc>
          <w:tcPr>
            <w:tcW w:w="559" w:type="pct"/>
          </w:tcPr>
          <w:p w14:paraId="1A3F8D14" w14:textId="77777777" w:rsidR="009E78B4" w:rsidRDefault="009E78B4" w:rsidP="009E78B4">
            <w:pPr>
              <w:pStyle w:val="TableHEADER"/>
            </w:pPr>
            <w:r>
              <w:t>Type of study design*</w:t>
            </w:r>
          </w:p>
        </w:tc>
        <w:tc>
          <w:tcPr>
            <w:tcW w:w="1067" w:type="pct"/>
          </w:tcPr>
          <w:p w14:paraId="1313EFA4" w14:textId="77777777" w:rsidR="009E78B4" w:rsidRDefault="009E78B4" w:rsidP="009E78B4">
            <w:pPr>
              <w:pStyle w:val="TableHEADER"/>
            </w:pPr>
            <w:r>
              <w:t>Title of research (including any trial identifier if relevant)</w:t>
            </w:r>
          </w:p>
        </w:tc>
        <w:tc>
          <w:tcPr>
            <w:tcW w:w="1727" w:type="pct"/>
          </w:tcPr>
          <w:p w14:paraId="7EDD22F8" w14:textId="77777777" w:rsidR="009E78B4" w:rsidRDefault="009E78B4" w:rsidP="009E78B4">
            <w:pPr>
              <w:pStyle w:val="TableHEADER"/>
            </w:pPr>
            <w:r>
              <w:t>Short description of research (max 50 words)**</w:t>
            </w:r>
          </w:p>
        </w:tc>
        <w:tc>
          <w:tcPr>
            <w:tcW w:w="971" w:type="pct"/>
          </w:tcPr>
          <w:p w14:paraId="04936D5F" w14:textId="77777777" w:rsidR="009E78B4" w:rsidRDefault="009E78B4" w:rsidP="009E78B4">
            <w:pPr>
              <w:pStyle w:val="TableHEADER"/>
            </w:pPr>
            <w:r w:rsidRPr="00E82F54">
              <w:t xml:space="preserve">Website link to </w:t>
            </w:r>
            <w:r>
              <w:t>research (if available)</w:t>
            </w:r>
          </w:p>
        </w:tc>
        <w:tc>
          <w:tcPr>
            <w:tcW w:w="524" w:type="pct"/>
          </w:tcPr>
          <w:p w14:paraId="26D790EF" w14:textId="77777777" w:rsidR="009E78B4" w:rsidRDefault="009E78B4" w:rsidP="009E78B4">
            <w:pPr>
              <w:pStyle w:val="TableHEADER"/>
            </w:pPr>
            <w:r w:rsidRPr="00E82F54">
              <w:t>Date*</w:t>
            </w:r>
            <w:r>
              <w:t>**</w:t>
            </w:r>
          </w:p>
        </w:tc>
      </w:tr>
      <w:tr w:rsidR="009E78B4" w:rsidRPr="000956BD" w14:paraId="2B8599EB" w14:textId="77777777" w:rsidTr="009E78B4">
        <w:tc>
          <w:tcPr>
            <w:tcW w:w="151" w:type="pct"/>
          </w:tcPr>
          <w:p w14:paraId="441CBCEE" w14:textId="77777777" w:rsidR="009E78B4" w:rsidRPr="000956BD" w:rsidRDefault="009E78B4" w:rsidP="009E78B4">
            <w:pPr>
              <w:rPr>
                <w:rFonts w:cstheme="minorHAnsi"/>
                <w:szCs w:val="20"/>
              </w:rPr>
            </w:pPr>
            <w:r w:rsidRPr="000956BD">
              <w:rPr>
                <w:rFonts w:cstheme="minorHAnsi"/>
                <w:szCs w:val="20"/>
              </w:rPr>
              <w:t>1.</w:t>
            </w:r>
          </w:p>
        </w:tc>
        <w:tc>
          <w:tcPr>
            <w:tcW w:w="559" w:type="pct"/>
          </w:tcPr>
          <w:p w14:paraId="1D88C60A" w14:textId="77777777" w:rsidR="009E78B4" w:rsidRPr="00AE61D2" w:rsidRDefault="009E78B4" w:rsidP="009E78B4">
            <w:pPr>
              <w:rPr>
                <w:rFonts w:cstheme="minorHAnsi"/>
                <w:b/>
                <w:sz w:val="18"/>
                <w:szCs w:val="18"/>
              </w:rPr>
            </w:pPr>
            <w:r w:rsidRPr="00AE61D2">
              <w:rPr>
                <w:rFonts w:cstheme="minorHAnsi"/>
                <w:sz w:val="18"/>
                <w:szCs w:val="18"/>
              </w:rPr>
              <w:t>RCT, MC, OL</w:t>
            </w:r>
          </w:p>
        </w:tc>
        <w:tc>
          <w:tcPr>
            <w:tcW w:w="1067" w:type="pct"/>
          </w:tcPr>
          <w:p w14:paraId="23221D5D" w14:textId="7248A444" w:rsidR="009E78B4" w:rsidRPr="00AE61D2" w:rsidRDefault="009E78B4" w:rsidP="009E78B4">
            <w:pPr>
              <w:rPr>
                <w:rFonts w:cstheme="minorHAnsi"/>
                <w:sz w:val="18"/>
                <w:szCs w:val="18"/>
              </w:rPr>
            </w:pPr>
            <w:r w:rsidRPr="00AE61D2">
              <w:rPr>
                <w:rFonts w:cstheme="minorHAnsi"/>
                <w:sz w:val="18"/>
                <w:szCs w:val="18"/>
              </w:rPr>
              <w:t>MITRA-HR</w:t>
            </w:r>
          </w:p>
          <w:p w14:paraId="67D2B219" w14:textId="69FABDB8" w:rsidR="009E78B4" w:rsidRPr="00AE61D2" w:rsidRDefault="009E78B4" w:rsidP="009E78B4">
            <w:pPr>
              <w:rPr>
                <w:rFonts w:cstheme="minorHAnsi"/>
                <w:sz w:val="18"/>
                <w:szCs w:val="18"/>
              </w:rPr>
            </w:pPr>
            <w:r w:rsidRPr="00AE61D2">
              <w:rPr>
                <w:rFonts w:cstheme="minorHAnsi"/>
                <w:sz w:val="18"/>
                <w:szCs w:val="18"/>
              </w:rPr>
              <w:t>Multicentre Study of MITRACLIP® Transcatheter Mitral Valve Repair in Patients With Severe Primary Mitral Regurgitation Eligible for High-risk Surgery (MITRA-HR)</w:t>
            </w:r>
          </w:p>
          <w:p w14:paraId="6ECD474F" w14:textId="6D8C10A9" w:rsidR="009E78B4" w:rsidRPr="00AE61D2" w:rsidRDefault="009E78B4" w:rsidP="009E78B4">
            <w:pPr>
              <w:rPr>
                <w:rFonts w:cstheme="minorHAnsi"/>
                <w:b/>
                <w:sz w:val="18"/>
                <w:szCs w:val="18"/>
              </w:rPr>
            </w:pPr>
          </w:p>
        </w:tc>
        <w:tc>
          <w:tcPr>
            <w:tcW w:w="1727" w:type="pct"/>
          </w:tcPr>
          <w:p w14:paraId="54358953" w14:textId="77777777" w:rsidR="009E78B4" w:rsidRPr="00AE61D2" w:rsidRDefault="009E78B4" w:rsidP="009E78B4">
            <w:pPr>
              <w:rPr>
                <w:rFonts w:cstheme="minorHAnsi"/>
                <w:sz w:val="18"/>
                <w:szCs w:val="18"/>
                <w:u w:val="single"/>
              </w:rPr>
            </w:pPr>
            <w:r w:rsidRPr="00AE61D2">
              <w:rPr>
                <w:rFonts w:cstheme="minorHAnsi"/>
                <w:sz w:val="18"/>
                <w:szCs w:val="18"/>
                <w:u w:val="single"/>
              </w:rPr>
              <w:t>DMR</w:t>
            </w:r>
          </w:p>
          <w:p w14:paraId="24E21716" w14:textId="775E8929" w:rsidR="009E78B4" w:rsidRPr="00AE61D2" w:rsidRDefault="009E78B4" w:rsidP="009E78B4">
            <w:pPr>
              <w:rPr>
                <w:rFonts w:cstheme="minorHAnsi"/>
                <w:b/>
                <w:sz w:val="18"/>
                <w:szCs w:val="18"/>
              </w:rPr>
            </w:pPr>
            <w:r w:rsidRPr="00AE61D2">
              <w:rPr>
                <w:rFonts w:cstheme="minorHAnsi"/>
                <w:sz w:val="18"/>
                <w:szCs w:val="18"/>
              </w:rPr>
              <w:t xml:space="preserve">The study is recruiting patients with severe (grade3+ or 4+) DMR eligible for high-risk surgery (NYHA class II-IV). Patients will be randomised to MitraClip or cardiac surgery and clinically followed for two years. Primary outcome measure includes all-cause mortality, unplanned </w:t>
            </w:r>
            <w:r w:rsidR="000E6633" w:rsidRPr="00AE61D2">
              <w:rPr>
                <w:rFonts w:cstheme="minorHAnsi"/>
                <w:sz w:val="18"/>
                <w:szCs w:val="18"/>
              </w:rPr>
              <w:t>hosp</w:t>
            </w:r>
            <w:r w:rsidR="000E6633">
              <w:rPr>
                <w:rFonts w:cstheme="minorHAnsi"/>
                <w:sz w:val="18"/>
                <w:szCs w:val="18"/>
              </w:rPr>
              <w:t>italisations</w:t>
            </w:r>
            <w:r w:rsidRPr="00AE61D2">
              <w:rPr>
                <w:rFonts w:cstheme="minorHAnsi"/>
                <w:sz w:val="18"/>
                <w:szCs w:val="18"/>
              </w:rPr>
              <w:t xml:space="preserve"> for heart failure and mitral valve reinterventions. </w:t>
            </w:r>
          </w:p>
        </w:tc>
        <w:tc>
          <w:tcPr>
            <w:tcW w:w="971" w:type="pct"/>
          </w:tcPr>
          <w:p w14:paraId="109C69FB" w14:textId="7542348B" w:rsidR="009E78B4" w:rsidRPr="00AE61D2" w:rsidRDefault="009E78B4" w:rsidP="009E78B4">
            <w:pPr>
              <w:rPr>
                <w:rFonts w:cstheme="minorHAnsi"/>
                <w:sz w:val="18"/>
                <w:szCs w:val="18"/>
              </w:rPr>
            </w:pPr>
            <w:r w:rsidRPr="00AE61D2">
              <w:rPr>
                <w:rFonts w:cstheme="minorHAnsi"/>
                <w:sz w:val="18"/>
                <w:szCs w:val="18"/>
              </w:rPr>
              <w:t>NCT0327176</w:t>
            </w:r>
          </w:p>
        </w:tc>
        <w:tc>
          <w:tcPr>
            <w:tcW w:w="524" w:type="pct"/>
          </w:tcPr>
          <w:p w14:paraId="5B9A847E" w14:textId="77777777" w:rsidR="009E78B4" w:rsidRPr="00AE61D2" w:rsidRDefault="009E78B4" w:rsidP="009E78B4">
            <w:pPr>
              <w:rPr>
                <w:rFonts w:cstheme="minorHAnsi"/>
                <w:sz w:val="18"/>
                <w:szCs w:val="18"/>
              </w:rPr>
            </w:pPr>
            <w:r w:rsidRPr="00AE61D2">
              <w:rPr>
                <w:rFonts w:cstheme="minorHAnsi"/>
                <w:sz w:val="18"/>
                <w:szCs w:val="18"/>
              </w:rPr>
              <w:t>Recruiting</w:t>
            </w:r>
          </w:p>
          <w:p w14:paraId="51D9CC76" w14:textId="77777777" w:rsidR="009E78B4" w:rsidRPr="00AE61D2" w:rsidRDefault="009E78B4" w:rsidP="009E78B4">
            <w:pPr>
              <w:rPr>
                <w:rFonts w:cstheme="minorHAnsi"/>
                <w:sz w:val="18"/>
                <w:szCs w:val="18"/>
              </w:rPr>
            </w:pPr>
            <w:r w:rsidRPr="00AE61D2">
              <w:rPr>
                <w:rFonts w:cstheme="minorHAnsi"/>
                <w:sz w:val="18"/>
                <w:szCs w:val="18"/>
              </w:rPr>
              <w:t>Expected completion date June 2023</w:t>
            </w:r>
          </w:p>
        </w:tc>
      </w:tr>
      <w:tr w:rsidR="009E78B4" w:rsidRPr="000956BD" w14:paraId="0D0DDF51" w14:textId="77777777" w:rsidTr="009E78B4">
        <w:tc>
          <w:tcPr>
            <w:tcW w:w="151" w:type="pct"/>
          </w:tcPr>
          <w:p w14:paraId="3F6E980D" w14:textId="77777777" w:rsidR="009E78B4" w:rsidRPr="000956BD" w:rsidRDefault="009E78B4" w:rsidP="009E78B4">
            <w:pPr>
              <w:rPr>
                <w:rFonts w:cstheme="minorHAnsi"/>
                <w:szCs w:val="20"/>
              </w:rPr>
            </w:pPr>
            <w:r w:rsidRPr="000956BD">
              <w:rPr>
                <w:rFonts w:cstheme="minorHAnsi"/>
                <w:szCs w:val="20"/>
              </w:rPr>
              <w:t>2.</w:t>
            </w:r>
          </w:p>
        </w:tc>
        <w:tc>
          <w:tcPr>
            <w:tcW w:w="559" w:type="pct"/>
          </w:tcPr>
          <w:p w14:paraId="10CBEFBC" w14:textId="77777777" w:rsidR="009E78B4" w:rsidRPr="00AE61D2" w:rsidRDefault="009E78B4" w:rsidP="009E78B4">
            <w:pPr>
              <w:rPr>
                <w:rFonts w:cstheme="minorHAnsi"/>
                <w:sz w:val="18"/>
                <w:szCs w:val="18"/>
              </w:rPr>
            </w:pPr>
            <w:r w:rsidRPr="00AE61D2">
              <w:rPr>
                <w:rFonts w:cstheme="minorHAnsi"/>
                <w:sz w:val="18"/>
                <w:szCs w:val="18"/>
              </w:rPr>
              <w:t>RCT, OL</w:t>
            </w:r>
          </w:p>
        </w:tc>
        <w:tc>
          <w:tcPr>
            <w:tcW w:w="1067" w:type="pct"/>
          </w:tcPr>
          <w:p w14:paraId="7AB8BDEF" w14:textId="58BDE6BA" w:rsidR="009E78B4" w:rsidRPr="00AE61D2" w:rsidRDefault="009E78B4" w:rsidP="009E78B4">
            <w:pPr>
              <w:rPr>
                <w:rFonts w:cstheme="minorHAnsi"/>
                <w:sz w:val="18"/>
                <w:szCs w:val="18"/>
              </w:rPr>
            </w:pPr>
            <w:r w:rsidRPr="00AE61D2">
              <w:rPr>
                <w:rFonts w:cstheme="minorHAnsi"/>
                <w:sz w:val="18"/>
                <w:szCs w:val="18"/>
              </w:rPr>
              <w:t>ISAR-CLIP</w:t>
            </w:r>
          </w:p>
          <w:p w14:paraId="1C5B7456" w14:textId="375989EC" w:rsidR="009E78B4" w:rsidRPr="00AE61D2" w:rsidRDefault="00010BC5" w:rsidP="009E78B4">
            <w:pPr>
              <w:rPr>
                <w:rFonts w:cstheme="minorHAnsi"/>
                <w:sz w:val="18"/>
                <w:szCs w:val="18"/>
              </w:rPr>
            </w:pPr>
            <w:r w:rsidRPr="00AE61D2">
              <w:rPr>
                <w:rFonts w:cstheme="minorHAnsi"/>
                <w:sz w:val="18"/>
                <w:szCs w:val="18"/>
              </w:rPr>
              <w:t>Abrogation of Mitral Regurgitation Using the MitraClip System in High-Risk Patients Unsuitable for Surgery (ISAR-CLIP)</w:t>
            </w:r>
          </w:p>
        </w:tc>
        <w:tc>
          <w:tcPr>
            <w:tcW w:w="1727" w:type="pct"/>
          </w:tcPr>
          <w:p w14:paraId="7B8ABA1D" w14:textId="77777777" w:rsidR="009E78B4" w:rsidRPr="00AE61D2" w:rsidRDefault="009E78B4" w:rsidP="009E78B4">
            <w:pPr>
              <w:rPr>
                <w:rFonts w:cstheme="minorHAnsi"/>
                <w:sz w:val="18"/>
                <w:szCs w:val="18"/>
              </w:rPr>
            </w:pPr>
            <w:r w:rsidRPr="00AE61D2">
              <w:rPr>
                <w:rFonts w:cstheme="minorHAnsi"/>
                <w:sz w:val="18"/>
                <w:szCs w:val="18"/>
              </w:rPr>
              <w:t>The study will include symptomatic (NYHA ≥III) patients with severe (grade ≥2) mitral regurgitation. Patients will be randomised to MitraClip or OMT. The primary outcome measure is improvement of dyspnoea of at least one NYHA class after 6 months. Recruitment status unknown.</w:t>
            </w:r>
          </w:p>
        </w:tc>
        <w:tc>
          <w:tcPr>
            <w:tcW w:w="971" w:type="pct"/>
          </w:tcPr>
          <w:p w14:paraId="1412F78E" w14:textId="537CD9EF" w:rsidR="009E78B4" w:rsidRPr="00AE61D2" w:rsidRDefault="00010BC5" w:rsidP="009E78B4">
            <w:pPr>
              <w:rPr>
                <w:rFonts w:cstheme="minorHAnsi"/>
                <w:sz w:val="18"/>
                <w:szCs w:val="18"/>
              </w:rPr>
            </w:pPr>
            <w:r w:rsidRPr="00AE61D2">
              <w:rPr>
                <w:rFonts w:cstheme="minorHAnsi"/>
                <w:sz w:val="18"/>
                <w:szCs w:val="18"/>
              </w:rPr>
              <w:t>NCT01431222</w:t>
            </w:r>
          </w:p>
        </w:tc>
        <w:tc>
          <w:tcPr>
            <w:tcW w:w="524" w:type="pct"/>
          </w:tcPr>
          <w:p w14:paraId="36AFB05E" w14:textId="77777777" w:rsidR="009E78B4" w:rsidRPr="00AE61D2" w:rsidRDefault="009E78B4" w:rsidP="009E78B4">
            <w:pPr>
              <w:rPr>
                <w:rFonts w:cstheme="minorHAnsi"/>
                <w:sz w:val="18"/>
                <w:szCs w:val="18"/>
              </w:rPr>
            </w:pPr>
            <w:r w:rsidRPr="00AE61D2">
              <w:rPr>
                <w:rFonts w:cstheme="minorHAnsi"/>
                <w:sz w:val="18"/>
                <w:szCs w:val="18"/>
              </w:rPr>
              <w:t>Recruitment status unknown</w:t>
            </w:r>
          </w:p>
        </w:tc>
      </w:tr>
      <w:tr w:rsidR="009E78B4" w:rsidRPr="000956BD" w14:paraId="2DFD6BD4" w14:textId="77777777" w:rsidTr="009E78B4">
        <w:tc>
          <w:tcPr>
            <w:tcW w:w="151" w:type="pct"/>
          </w:tcPr>
          <w:p w14:paraId="683CDFBE" w14:textId="77777777" w:rsidR="009E78B4" w:rsidRPr="000956BD" w:rsidRDefault="009E78B4" w:rsidP="009E78B4">
            <w:pPr>
              <w:rPr>
                <w:rFonts w:cstheme="minorHAnsi"/>
                <w:szCs w:val="20"/>
              </w:rPr>
            </w:pPr>
            <w:r w:rsidRPr="000956BD">
              <w:rPr>
                <w:rFonts w:cstheme="minorHAnsi"/>
                <w:szCs w:val="20"/>
              </w:rPr>
              <w:t>3.</w:t>
            </w:r>
          </w:p>
        </w:tc>
        <w:tc>
          <w:tcPr>
            <w:tcW w:w="559" w:type="pct"/>
          </w:tcPr>
          <w:p w14:paraId="02607A82" w14:textId="77777777" w:rsidR="009E78B4" w:rsidRPr="00AE61D2" w:rsidRDefault="009E78B4" w:rsidP="009E78B4">
            <w:pPr>
              <w:rPr>
                <w:rFonts w:cstheme="minorHAnsi"/>
                <w:sz w:val="18"/>
                <w:szCs w:val="18"/>
              </w:rPr>
            </w:pPr>
            <w:r w:rsidRPr="00AE61D2">
              <w:rPr>
                <w:rFonts w:cstheme="minorHAnsi"/>
                <w:sz w:val="18"/>
                <w:szCs w:val="18"/>
              </w:rPr>
              <w:t>RCT, OL</w:t>
            </w:r>
          </w:p>
        </w:tc>
        <w:tc>
          <w:tcPr>
            <w:tcW w:w="1067" w:type="pct"/>
          </w:tcPr>
          <w:p w14:paraId="4A4871B7" w14:textId="65CDD81B" w:rsidR="009E78B4" w:rsidRPr="00AE61D2" w:rsidRDefault="009E78B4" w:rsidP="009E78B4">
            <w:pPr>
              <w:rPr>
                <w:rFonts w:cstheme="minorHAnsi"/>
                <w:sz w:val="18"/>
                <w:szCs w:val="18"/>
              </w:rPr>
            </w:pPr>
            <w:r w:rsidRPr="00AE61D2">
              <w:rPr>
                <w:rFonts w:cstheme="minorHAnsi"/>
                <w:sz w:val="18"/>
                <w:szCs w:val="18"/>
              </w:rPr>
              <w:t>Reshape-HF2</w:t>
            </w:r>
          </w:p>
          <w:p w14:paraId="24E88057" w14:textId="728F0D74" w:rsidR="00010BC5" w:rsidRPr="00AE61D2" w:rsidRDefault="00010BC5" w:rsidP="009E78B4">
            <w:pPr>
              <w:rPr>
                <w:rFonts w:cstheme="minorHAnsi"/>
                <w:sz w:val="18"/>
                <w:szCs w:val="18"/>
              </w:rPr>
            </w:pPr>
            <w:r w:rsidRPr="00AE61D2">
              <w:rPr>
                <w:rFonts w:cstheme="minorHAnsi"/>
                <w:sz w:val="18"/>
                <w:szCs w:val="18"/>
              </w:rPr>
              <w:t>A Clinical Evaluation of the Safety and Effectiveness of the MitraClip System in the Treatment of Clinically Significant Functional Mitral Regurgitation</w:t>
            </w:r>
          </w:p>
          <w:p w14:paraId="583F64EE" w14:textId="7539CD06" w:rsidR="009E78B4" w:rsidRPr="00AE61D2" w:rsidRDefault="009E78B4" w:rsidP="009E78B4">
            <w:pPr>
              <w:rPr>
                <w:rFonts w:cstheme="minorHAnsi"/>
                <w:sz w:val="18"/>
                <w:szCs w:val="18"/>
              </w:rPr>
            </w:pPr>
          </w:p>
        </w:tc>
        <w:tc>
          <w:tcPr>
            <w:tcW w:w="1727" w:type="pct"/>
          </w:tcPr>
          <w:p w14:paraId="130FDB13" w14:textId="77777777" w:rsidR="009E78B4" w:rsidRPr="00AE61D2" w:rsidRDefault="009E78B4" w:rsidP="009E78B4">
            <w:pPr>
              <w:rPr>
                <w:rFonts w:cstheme="minorHAnsi"/>
                <w:sz w:val="18"/>
                <w:szCs w:val="18"/>
                <w:u w:val="single"/>
              </w:rPr>
            </w:pPr>
            <w:r w:rsidRPr="00AE61D2">
              <w:rPr>
                <w:rFonts w:cstheme="minorHAnsi"/>
                <w:sz w:val="18"/>
                <w:szCs w:val="18"/>
                <w:u w:val="single"/>
              </w:rPr>
              <w:t>FMR</w:t>
            </w:r>
          </w:p>
          <w:p w14:paraId="62542EDC" w14:textId="77777777" w:rsidR="009E78B4" w:rsidRPr="00AE61D2" w:rsidRDefault="009E78B4" w:rsidP="009E78B4">
            <w:pPr>
              <w:rPr>
                <w:rFonts w:cstheme="minorHAnsi"/>
                <w:sz w:val="18"/>
                <w:szCs w:val="18"/>
              </w:rPr>
            </w:pPr>
            <w:r w:rsidRPr="00AE61D2">
              <w:rPr>
                <w:rFonts w:cstheme="minorHAnsi"/>
                <w:sz w:val="18"/>
                <w:szCs w:val="18"/>
              </w:rPr>
              <w:t>The study is recruiting symptomatic (NYHA class II-IV), moderate to severe FMR. Patients will be randomised to MitraClip or OMT. The primary outcome is cardiovascular death and recurrent heart failure hospitalisations at 24 months.</w:t>
            </w:r>
          </w:p>
        </w:tc>
        <w:tc>
          <w:tcPr>
            <w:tcW w:w="971" w:type="pct"/>
          </w:tcPr>
          <w:p w14:paraId="52968849" w14:textId="457B4A2E" w:rsidR="009E78B4" w:rsidRPr="00AE61D2" w:rsidRDefault="00010BC5" w:rsidP="009E78B4">
            <w:pPr>
              <w:rPr>
                <w:rFonts w:cstheme="minorHAnsi"/>
                <w:sz w:val="18"/>
                <w:szCs w:val="18"/>
              </w:rPr>
            </w:pPr>
            <w:r w:rsidRPr="00AE61D2">
              <w:rPr>
                <w:rFonts w:cstheme="minorHAnsi"/>
                <w:sz w:val="18"/>
                <w:szCs w:val="18"/>
              </w:rPr>
              <w:t>NCT02444338</w:t>
            </w:r>
          </w:p>
        </w:tc>
        <w:tc>
          <w:tcPr>
            <w:tcW w:w="524" w:type="pct"/>
          </w:tcPr>
          <w:p w14:paraId="73F7349B" w14:textId="77777777" w:rsidR="009E78B4" w:rsidRPr="00AE61D2" w:rsidRDefault="009E78B4" w:rsidP="009E78B4">
            <w:pPr>
              <w:rPr>
                <w:rFonts w:cstheme="minorHAnsi"/>
                <w:sz w:val="18"/>
                <w:szCs w:val="18"/>
              </w:rPr>
            </w:pPr>
            <w:r w:rsidRPr="00AE61D2">
              <w:rPr>
                <w:rFonts w:cstheme="minorHAnsi"/>
                <w:sz w:val="18"/>
                <w:szCs w:val="18"/>
              </w:rPr>
              <w:t>Recruiting</w:t>
            </w:r>
          </w:p>
          <w:p w14:paraId="6DAA0136" w14:textId="77777777" w:rsidR="009E78B4" w:rsidRPr="00AE61D2" w:rsidRDefault="009E78B4" w:rsidP="009E78B4">
            <w:pPr>
              <w:rPr>
                <w:rFonts w:cstheme="minorHAnsi"/>
                <w:sz w:val="18"/>
                <w:szCs w:val="18"/>
              </w:rPr>
            </w:pPr>
            <w:r w:rsidRPr="00AE61D2">
              <w:rPr>
                <w:rFonts w:cstheme="minorHAnsi"/>
                <w:sz w:val="18"/>
                <w:szCs w:val="18"/>
              </w:rPr>
              <w:t>Estimated completion date March 2021</w:t>
            </w:r>
          </w:p>
        </w:tc>
      </w:tr>
      <w:tr w:rsidR="00576476" w:rsidRPr="000956BD" w14:paraId="12F5D2E5" w14:textId="77777777" w:rsidTr="009E78B4">
        <w:tc>
          <w:tcPr>
            <w:tcW w:w="151" w:type="pct"/>
          </w:tcPr>
          <w:p w14:paraId="7A5323E2" w14:textId="6E019C5D" w:rsidR="00576476" w:rsidRPr="000956BD" w:rsidRDefault="00576476" w:rsidP="00576476">
            <w:pPr>
              <w:rPr>
                <w:rFonts w:cstheme="minorHAnsi"/>
                <w:szCs w:val="20"/>
              </w:rPr>
            </w:pPr>
            <w:r>
              <w:rPr>
                <w:szCs w:val="20"/>
              </w:rPr>
              <w:t>4.</w:t>
            </w:r>
          </w:p>
        </w:tc>
        <w:tc>
          <w:tcPr>
            <w:tcW w:w="559" w:type="pct"/>
          </w:tcPr>
          <w:p w14:paraId="62949095" w14:textId="4ED891B9" w:rsidR="00576476" w:rsidRPr="00AE61D2" w:rsidRDefault="00576476" w:rsidP="00576476">
            <w:pPr>
              <w:rPr>
                <w:rFonts w:cstheme="minorHAnsi"/>
                <w:sz w:val="18"/>
                <w:szCs w:val="18"/>
              </w:rPr>
            </w:pPr>
            <w:r w:rsidRPr="00AE61D2">
              <w:rPr>
                <w:sz w:val="18"/>
                <w:szCs w:val="18"/>
              </w:rPr>
              <w:t>RCT</w:t>
            </w:r>
          </w:p>
        </w:tc>
        <w:tc>
          <w:tcPr>
            <w:tcW w:w="1067" w:type="pct"/>
          </w:tcPr>
          <w:p w14:paraId="655B3C73" w14:textId="56FF2AC7" w:rsidR="00576476" w:rsidRPr="00AE61D2" w:rsidRDefault="00576476" w:rsidP="00DB4913">
            <w:pPr>
              <w:tabs>
                <w:tab w:val="right" w:pos="2761"/>
              </w:tabs>
              <w:rPr>
                <w:sz w:val="18"/>
                <w:szCs w:val="18"/>
              </w:rPr>
            </w:pPr>
            <w:r w:rsidRPr="00AE61D2">
              <w:rPr>
                <w:sz w:val="18"/>
                <w:szCs w:val="18"/>
              </w:rPr>
              <w:t>EVOLVE-MR</w:t>
            </w:r>
            <w:r w:rsidR="00DB4913">
              <w:rPr>
                <w:sz w:val="18"/>
                <w:szCs w:val="18"/>
              </w:rPr>
              <w:tab/>
            </w:r>
          </w:p>
          <w:p w14:paraId="787B8B27" w14:textId="7A4CFFBA" w:rsidR="00576476" w:rsidRPr="00AE61D2" w:rsidRDefault="00576476" w:rsidP="00576476">
            <w:pPr>
              <w:rPr>
                <w:sz w:val="18"/>
                <w:szCs w:val="18"/>
              </w:rPr>
            </w:pPr>
            <w:r w:rsidRPr="00AE61D2">
              <w:rPr>
                <w:sz w:val="18"/>
                <w:szCs w:val="18"/>
              </w:rPr>
              <w:t>MitraClip for the Treatment of Moderate Functional Mitral Regurgitation: EVOLVE-MR</w:t>
            </w:r>
          </w:p>
        </w:tc>
        <w:tc>
          <w:tcPr>
            <w:tcW w:w="1727" w:type="pct"/>
          </w:tcPr>
          <w:p w14:paraId="2082D78C" w14:textId="77777777" w:rsidR="00576476" w:rsidRPr="00AE61D2" w:rsidRDefault="00576476" w:rsidP="00576476">
            <w:pPr>
              <w:rPr>
                <w:sz w:val="18"/>
                <w:szCs w:val="18"/>
                <w:u w:val="single"/>
              </w:rPr>
            </w:pPr>
            <w:r w:rsidRPr="00AE61D2">
              <w:rPr>
                <w:sz w:val="18"/>
                <w:szCs w:val="18"/>
                <w:u w:val="single"/>
              </w:rPr>
              <w:t>FMR</w:t>
            </w:r>
          </w:p>
          <w:p w14:paraId="36964E01" w14:textId="5693D22D" w:rsidR="00576476" w:rsidRPr="00AE61D2" w:rsidRDefault="00576476" w:rsidP="00576476">
            <w:pPr>
              <w:rPr>
                <w:rFonts w:cstheme="minorHAnsi"/>
                <w:sz w:val="18"/>
                <w:szCs w:val="18"/>
                <w:u w:val="single"/>
              </w:rPr>
            </w:pPr>
            <w:r w:rsidRPr="00AE61D2">
              <w:rPr>
                <w:sz w:val="18"/>
                <w:szCs w:val="18"/>
              </w:rPr>
              <w:t>The study is not yet recruiting patients with symptomatic (NYHA Class II-IV), moderate (2+, 2-3+), low ejection fraction (LVEDV 75-110 ml/m2) FMR. Patients will be randomised to MitraClip or OMT. The primary outcome is change in LVEDV and change in distance walk on six-minute walk test at 12 months.</w:t>
            </w:r>
          </w:p>
        </w:tc>
        <w:tc>
          <w:tcPr>
            <w:tcW w:w="971" w:type="pct"/>
          </w:tcPr>
          <w:p w14:paraId="3F3B5980" w14:textId="146833D1" w:rsidR="00576476" w:rsidRPr="00AE61D2" w:rsidRDefault="00576476" w:rsidP="00576476">
            <w:pPr>
              <w:rPr>
                <w:rFonts w:cstheme="minorHAnsi"/>
                <w:sz w:val="18"/>
                <w:szCs w:val="18"/>
              </w:rPr>
            </w:pPr>
            <w:r w:rsidRPr="00AE61D2">
              <w:rPr>
                <w:sz w:val="18"/>
                <w:szCs w:val="18"/>
              </w:rPr>
              <w:t>NCT03705312</w:t>
            </w:r>
          </w:p>
        </w:tc>
        <w:tc>
          <w:tcPr>
            <w:tcW w:w="524" w:type="pct"/>
          </w:tcPr>
          <w:p w14:paraId="2520EE7F" w14:textId="77777777" w:rsidR="00576476" w:rsidRPr="00AE61D2" w:rsidRDefault="00576476" w:rsidP="00576476">
            <w:pPr>
              <w:rPr>
                <w:sz w:val="18"/>
                <w:szCs w:val="18"/>
              </w:rPr>
            </w:pPr>
            <w:r w:rsidRPr="00AE61D2">
              <w:rPr>
                <w:sz w:val="18"/>
                <w:szCs w:val="18"/>
              </w:rPr>
              <w:t>Not yet recruiting</w:t>
            </w:r>
          </w:p>
          <w:p w14:paraId="62E554DF" w14:textId="7B6A5247" w:rsidR="00576476" w:rsidRPr="00AE61D2" w:rsidRDefault="00576476" w:rsidP="00576476">
            <w:pPr>
              <w:rPr>
                <w:rFonts w:cstheme="minorHAnsi"/>
                <w:sz w:val="18"/>
                <w:szCs w:val="18"/>
              </w:rPr>
            </w:pPr>
            <w:r w:rsidRPr="00AE61D2">
              <w:rPr>
                <w:sz w:val="18"/>
                <w:szCs w:val="18"/>
              </w:rPr>
              <w:t>Estimated completion date January 2021</w:t>
            </w:r>
          </w:p>
        </w:tc>
      </w:tr>
    </w:tbl>
    <w:p w14:paraId="32D0314F" w14:textId="31D0D19F" w:rsidR="00D076D4" w:rsidRPr="00BE56D3" w:rsidRDefault="00D076D4" w:rsidP="00D076D4">
      <w:pPr>
        <w:spacing w:after="0"/>
        <w:ind w:left="426"/>
        <w:rPr>
          <w:rFonts w:cstheme="minorHAnsi"/>
          <w:szCs w:val="20"/>
        </w:rPr>
      </w:pPr>
      <w:r w:rsidRPr="003340F9">
        <w:rPr>
          <w:b/>
          <w:szCs w:val="20"/>
        </w:rPr>
        <w:lastRenderedPageBreak/>
        <w:t>Abbreviations:</w:t>
      </w:r>
      <w:r w:rsidRPr="0075245A">
        <w:rPr>
          <w:szCs w:val="20"/>
        </w:rPr>
        <w:t xml:space="preserve"> </w:t>
      </w:r>
      <w:r>
        <w:rPr>
          <w:szCs w:val="20"/>
        </w:rPr>
        <w:t xml:space="preserve">DMR, degenerative mitral regurgitation; </w:t>
      </w:r>
      <w:r w:rsidRPr="0075245A">
        <w:rPr>
          <w:szCs w:val="20"/>
        </w:rPr>
        <w:t>FMR, functional mitral regurgitation; MC, multicentre; MM, medical management; MN, multinational; NYHA, Ne</w:t>
      </w:r>
      <w:r>
        <w:rPr>
          <w:szCs w:val="20"/>
        </w:rPr>
        <w:t>w</w:t>
      </w:r>
      <w:r w:rsidRPr="0075245A">
        <w:rPr>
          <w:szCs w:val="20"/>
        </w:rPr>
        <w:t xml:space="preserve"> York Heart Association; OMT, optimal medical therapy; RCT, randomised controlled trial; SOC, standard of care</w:t>
      </w:r>
      <w:r w:rsidRPr="00BE56D3">
        <w:rPr>
          <w:rFonts w:cstheme="minorHAnsi"/>
          <w:szCs w:val="20"/>
        </w:rPr>
        <w:t xml:space="preserve">; </w:t>
      </w:r>
      <w:r w:rsidRPr="003340F9">
        <w:rPr>
          <w:rFonts w:cstheme="minorHAnsi"/>
          <w:szCs w:val="20"/>
        </w:rPr>
        <w:t>RCT</w:t>
      </w:r>
      <w:r w:rsidRPr="00BE56D3">
        <w:rPr>
          <w:rFonts w:cstheme="minorHAnsi"/>
          <w:b/>
          <w:szCs w:val="20"/>
        </w:rPr>
        <w:t>,</w:t>
      </w:r>
      <w:r w:rsidRPr="00BE56D3">
        <w:rPr>
          <w:rFonts w:cstheme="minorHAnsi"/>
          <w:szCs w:val="20"/>
        </w:rPr>
        <w:t xml:space="preserve"> Rand</w:t>
      </w:r>
      <w:r w:rsidRPr="00D076D4">
        <w:rPr>
          <w:rFonts w:cstheme="minorHAnsi"/>
          <w:szCs w:val="20"/>
        </w:rPr>
        <w:t>omised Controlled Trial; O</w:t>
      </w:r>
      <w:r w:rsidRPr="003340F9">
        <w:rPr>
          <w:rFonts w:cstheme="minorHAnsi"/>
          <w:szCs w:val="20"/>
        </w:rPr>
        <w:t>L, Open Label</w:t>
      </w:r>
      <w:r>
        <w:rPr>
          <w:rFonts w:cstheme="minorHAnsi"/>
          <w:szCs w:val="20"/>
        </w:rPr>
        <w:t>.</w:t>
      </w:r>
    </w:p>
    <w:p w14:paraId="0F866B54" w14:textId="77777777" w:rsidR="00D076D4" w:rsidRDefault="00D076D4" w:rsidP="00FA57EF">
      <w:pPr>
        <w:spacing w:after="0"/>
        <w:rPr>
          <w:i/>
          <w:szCs w:val="20"/>
        </w:rPr>
      </w:pPr>
    </w:p>
    <w:p w14:paraId="007755EC" w14:textId="34F7550C" w:rsidR="004C49EF" w:rsidRDefault="004C49EF" w:rsidP="004C49EF">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7D27F9C6" w14:textId="77777777" w:rsidR="004C49EF" w:rsidRDefault="004C49EF" w:rsidP="004C49EF">
      <w:pPr>
        <w:spacing w:after="0"/>
        <w:ind w:left="426"/>
        <w:rPr>
          <w:i/>
          <w:szCs w:val="20"/>
        </w:rPr>
      </w:pPr>
      <w:r>
        <w:rPr>
          <w:i/>
          <w:szCs w:val="20"/>
        </w:rPr>
        <w:t>**Provide high level information including population numbers and whether patients are being recruited or in post-recruitment.</w:t>
      </w:r>
    </w:p>
    <w:p w14:paraId="5E1569D7" w14:textId="4E1F2749" w:rsidR="00DD308E" w:rsidRDefault="004C49EF" w:rsidP="00010BC5">
      <w:pPr>
        <w:spacing w:after="0"/>
        <w:ind w:left="426"/>
        <w:rPr>
          <w:b/>
          <w:sz w:val="32"/>
          <w:szCs w:val="32"/>
        </w:rPr>
        <w:sectPr w:rsidR="00DD308E" w:rsidSect="00DB4913">
          <w:pgSz w:w="16838" w:h="11906" w:orient="landscape"/>
          <w:pgMar w:top="993" w:right="1440" w:bottom="1440" w:left="1440" w:header="708" w:footer="351" w:gutter="0"/>
          <w:cols w:space="708"/>
          <w:docGrid w:linePitch="360"/>
        </w:sectPr>
      </w:pPr>
      <w:r w:rsidRPr="00E82F54">
        <w:rPr>
          <w:i/>
          <w:szCs w:val="20"/>
        </w:rPr>
        <w:t>*</w:t>
      </w:r>
      <w:r>
        <w:rPr>
          <w:szCs w:val="20"/>
        </w:rPr>
        <w:t>**</w:t>
      </w:r>
      <w:r w:rsidRPr="00E82F54">
        <w:rPr>
          <w:i/>
          <w:szCs w:val="20"/>
        </w:rPr>
        <w:t xml:space="preserve">Date of when results </w:t>
      </w:r>
      <w:r>
        <w:rPr>
          <w:i/>
          <w:szCs w:val="20"/>
        </w:rPr>
        <w:t>will be</w:t>
      </w:r>
      <w:r w:rsidRPr="00E82F54">
        <w:rPr>
          <w:i/>
          <w:szCs w:val="20"/>
        </w:rPr>
        <w:t xml:space="preserve"> made available</w:t>
      </w:r>
      <w:r>
        <w:rPr>
          <w:i/>
          <w:szCs w:val="20"/>
        </w:rPr>
        <w:t xml:space="preserve"> (to the best of your knowledge)</w:t>
      </w:r>
      <w:r w:rsidRPr="00E82F54">
        <w:rPr>
          <w:i/>
          <w:szCs w:val="20"/>
        </w:rPr>
        <w:t>.</w:t>
      </w:r>
      <w:r w:rsidR="00F301F1">
        <w:rPr>
          <w:b/>
          <w:sz w:val="32"/>
          <w:szCs w:val="32"/>
        </w:rPr>
        <w:br w:type="page"/>
      </w:r>
    </w:p>
    <w:p w14:paraId="768A5716" w14:textId="77777777" w:rsidR="00E82F54" w:rsidRPr="00C776B1" w:rsidRDefault="005C3AE7" w:rsidP="00CA26DD">
      <w:pPr>
        <w:pStyle w:val="Heading1"/>
      </w:pPr>
      <w:r>
        <w:lastRenderedPageBreak/>
        <w:t>PART 5</w:t>
      </w:r>
      <w:r w:rsidR="00F93784">
        <w:t xml:space="preserve"> – </w:t>
      </w:r>
      <w:r w:rsidR="00E82F54" w:rsidRPr="00C776B1">
        <w:t>CLINICAL ENDORSEMENT AND CONSUMER INFORMATION</w:t>
      </w:r>
    </w:p>
    <w:p w14:paraId="343BE792"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75A1B7D7" w14:textId="19827BFF" w:rsidR="007C5098" w:rsidRDefault="007C5098" w:rsidP="00A727B6">
      <w:pPr>
        <w:ind w:left="426"/>
      </w:pPr>
      <w:r w:rsidRPr="007C5098">
        <w:t>Cardiac Society of Australian and New Zealand (CSANZ) and the Australia and New Zealand Society of Cardiac and Thoracic Surgeons (ANZSCTS)</w:t>
      </w:r>
      <w:r w:rsidR="009B03A1">
        <w:t xml:space="preserve"> </w:t>
      </w:r>
    </w:p>
    <w:p w14:paraId="323B0E96"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1EAB60BE" w14:textId="0AEEC007" w:rsidR="00EA173C" w:rsidRDefault="002A39C5" w:rsidP="00A727B6">
      <w:pPr>
        <w:ind w:left="426"/>
      </w:pPr>
      <w:r>
        <w:t xml:space="preserve">Cardiothoracic surgeons and </w:t>
      </w:r>
      <w:r w:rsidR="00546FE4">
        <w:t>I</w:t>
      </w:r>
      <w:r>
        <w:t>nterventional cardiologists.</w:t>
      </w:r>
    </w:p>
    <w:p w14:paraId="53514DD6" w14:textId="7AE83943" w:rsidR="00053E6D" w:rsidRPr="00053E6D" w:rsidRDefault="00E82F54" w:rsidP="00053E6D">
      <w:pPr>
        <w:pStyle w:val="Heading2"/>
      </w:pPr>
      <w:r w:rsidRPr="00154B00">
        <w:t>List the relevant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r w:rsidR="00053E6D">
        <w:t xml:space="preserve">  </w:t>
      </w:r>
      <w:r w:rsidR="00053E6D" w:rsidRPr="00053E6D">
        <w:rPr>
          <w:highlight w:val="black"/>
        </w:rPr>
        <w:t>XXXXXXX</w:t>
      </w:r>
      <w:r w:rsidR="00053E6D">
        <w:rPr>
          <w:highlight w:val="black"/>
        </w:rPr>
        <w:t>xxxxxx</w:t>
      </w:r>
      <w:r w:rsidR="00053E6D" w:rsidRPr="00053E6D">
        <w:rPr>
          <w:highlight w:val="black"/>
        </w:rPr>
        <w:t>X</w:t>
      </w:r>
    </w:p>
    <w:p w14:paraId="25A63793" w14:textId="77777777" w:rsidR="00053E6D" w:rsidRPr="00053E6D" w:rsidRDefault="00053E6D" w:rsidP="00053E6D"/>
    <w:p w14:paraId="547F9D4E" w14:textId="6E3EFCA3"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r w:rsidR="00053E6D">
        <w:t xml:space="preserve">  </w:t>
      </w:r>
      <w:r w:rsidR="00053E6D" w:rsidRPr="00053E6D">
        <w:rPr>
          <w:highlight w:val="black"/>
        </w:rPr>
        <w:t>XX</w:t>
      </w:r>
      <w:r w:rsidR="00053E6D">
        <w:rPr>
          <w:highlight w:val="black"/>
        </w:rPr>
        <w:t>xxxxxxxxx</w:t>
      </w:r>
      <w:r w:rsidR="00053E6D" w:rsidRPr="00053E6D">
        <w:rPr>
          <w:highlight w:val="black"/>
        </w:rPr>
        <w:t>XX</w:t>
      </w:r>
      <w:r w:rsidR="00382E0E">
        <w:t xml:space="preserve"> </w:t>
      </w:r>
    </w:p>
    <w:p w14:paraId="71611DEB" w14:textId="77777777" w:rsidR="00053E6D" w:rsidRPr="00053E6D" w:rsidRDefault="00053E6D" w:rsidP="00053E6D"/>
    <w:p w14:paraId="4BC85DAC" w14:textId="159196B6" w:rsidR="00E82F54" w:rsidRDefault="00E82F54" w:rsidP="00530204">
      <w:pPr>
        <w:pStyle w:val="Heading2"/>
      </w:pPr>
      <w:r w:rsidRPr="00154B00">
        <w:t>Nominate two experts who could be approached about the proposed medical service and the current clinical management of the service(s):</w:t>
      </w:r>
      <w:r w:rsidR="00053E6D">
        <w:t xml:space="preserve"> </w:t>
      </w:r>
      <w:r w:rsidR="00053E6D" w:rsidRPr="00053E6D">
        <w:rPr>
          <w:highlight w:val="black"/>
        </w:rPr>
        <w:t>XXXXXXX</w:t>
      </w:r>
      <w:r w:rsidR="00053E6D">
        <w:rPr>
          <w:highlight w:val="black"/>
        </w:rPr>
        <w:t>xxxxxx</w:t>
      </w:r>
      <w:r w:rsidR="00053E6D" w:rsidRPr="00053E6D">
        <w:rPr>
          <w:highlight w:val="black"/>
        </w:rPr>
        <w:t>X</w:t>
      </w:r>
    </w:p>
    <w:p w14:paraId="7597A3B7" w14:textId="119FFC16" w:rsidR="00987ABE" w:rsidRDefault="00987ABE" w:rsidP="00053E6D">
      <w:pPr>
        <w:rPr>
          <w:i/>
          <w:szCs w:val="20"/>
        </w:rPr>
      </w:pPr>
    </w:p>
    <w:p w14:paraId="55709838" w14:textId="77777777" w:rsidR="00E82F54" w:rsidRPr="00154B00" w:rsidRDefault="00E82F54" w:rsidP="00E82F54">
      <w:pPr>
        <w:ind w:left="426"/>
        <w:rPr>
          <w:i/>
          <w:szCs w:val="20"/>
        </w:rPr>
      </w:pPr>
      <w:r w:rsidRPr="00154B00">
        <w:rPr>
          <w:i/>
          <w:szCs w:val="20"/>
        </w:rPr>
        <w:t>Please note that the Department may also consult with other referrers, proceduralists and disease specialists to obtain their insight.</w:t>
      </w:r>
    </w:p>
    <w:p w14:paraId="5B8C762E" w14:textId="77777777" w:rsidR="003433D1" w:rsidRDefault="003433D1">
      <w:pPr>
        <w:rPr>
          <w:b/>
          <w:sz w:val="32"/>
          <w:szCs w:val="32"/>
        </w:rPr>
      </w:pPr>
      <w:r>
        <w:rPr>
          <w:b/>
          <w:sz w:val="32"/>
          <w:szCs w:val="32"/>
        </w:rPr>
        <w:br w:type="page"/>
      </w:r>
    </w:p>
    <w:p w14:paraId="369EBABF" w14:textId="77777777" w:rsidR="00E82F54" w:rsidRPr="00EA173C" w:rsidRDefault="00F93784" w:rsidP="00A96329">
      <w:pPr>
        <w:pStyle w:val="Heading1"/>
      </w:pPr>
      <w:r>
        <w:lastRenderedPageBreak/>
        <w:t>PAR</w:t>
      </w:r>
      <w:r w:rsidR="005C3AE7">
        <w:t>T 6</w:t>
      </w:r>
      <w:r>
        <w:t xml:space="preserve"> – POPULATION</w:t>
      </w:r>
      <w:r w:rsidR="000525BC">
        <w:t xml:space="preserve"> (AND PRIOR TESTS)</w:t>
      </w:r>
      <w:r>
        <w:t>, INDICATION, COMPARATOR, OUTCOME (PICO)</w:t>
      </w:r>
    </w:p>
    <w:p w14:paraId="026F0AC8" w14:textId="77777777" w:rsidR="0021185D" w:rsidRPr="005C3AE7" w:rsidRDefault="005C3AE7" w:rsidP="005C3AE7">
      <w:pPr>
        <w:pStyle w:val="Subtitle"/>
      </w:pPr>
      <w:bookmarkStart w:id="6" w:name="_Hlk2328166"/>
      <w:r w:rsidRPr="005C3AE7">
        <w:t xml:space="preserve">PART 6a – </w:t>
      </w:r>
      <w:r w:rsidR="0021185D" w:rsidRPr="005C3AE7">
        <w:t>INFORMATION ABOUT THE PROPOSED POPULATION</w:t>
      </w:r>
    </w:p>
    <w:p w14:paraId="78FD4284" w14:textId="5811E2A1"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r w:rsidR="004F41D2" w:rsidRPr="00A96329">
        <w:t>high-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bookmarkEnd w:id="6"/>
    <w:p w14:paraId="64CC9D72" w14:textId="77777777" w:rsidR="002A39C5" w:rsidRPr="002A39C5" w:rsidRDefault="002A39C5" w:rsidP="00D43D03">
      <w:pPr>
        <w:ind w:left="426"/>
        <w:jc w:val="both"/>
        <w:rPr>
          <w:szCs w:val="20"/>
        </w:rPr>
      </w:pPr>
      <w:r w:rsidRPr="002A39C5">
        <w:rPr>
          <w:szCs w:val="20"/>
        </w:rPr>
        <w:t>The mitral valve permits the flow of blood from the left atrium to the left ventricle. MR occurs when the leaflets (or flaps) of the heart’s mitral value do not close properly and leak. The mitral valve is a one-way valve that separates the left atrium (a chamber in the heart which collects blood from the lungs) from the left ventricle (a chamber in the heart which pumps blood to the rest of the body). During pumping, the leak in the mitral valve causes blood to flow backwards (MR) into the left atrium, thereby decreasing blood flow to the body. To maintain blood flow to the body and compensate for the MR, the left ventricle must pump harder. Back flow due to MR places an extra burden on the left ventricle and lungs. Eventually, this burden can cause other problems such as: stroke, sudden death, irregular heartbeat, increasing damage to the heart muscle (progressive myocardial injury); inability to maintain adequate circulation of blood (congestive heart failure).</w:t>
      </w:r>
    </w:p>
    <w:p w14:paraId="18D9F951" w14:textId="64851960" w:rsidR="002A39C5" w:rsidRPr="002A39C5" w:rsidRDefault="002A39C5" w:rsidP="00D43D03">
      <w:pPr>
        <w:ind w:left="426"/>
        <w:jc w:val="both"/>
        <w:rPr>
          <w:szCs w:val="20"/>
        </w:rPr>
      </w:pPr>
      <w:r w:rsidRPr="002A39C5">
        <w:rPr>
          <w:szCs w:val="20"/>
        </w:rPr>
        <w:t xml:space="preserve">There are two </w:t>
      </w:r>
      <w:r w:rsidR="00C75275">
        <w:rPr>
          <w:szCs w:val="20"/>
        </w:rPr>
        <w:t xml:space="preserve">aetiologies </w:t>
      </w:r>
      <w:r w:rsidRPr="002A39C5">
        <w:rPr>
          <w:szCs w:val="20"/>
        </w:rPr>
        <w:t xml:space="preserve">of chronic MR, </w:t>
      </w:r>
      <w:r w:rsidR="00F07ECA">
        <w:rPr>
          <w:szCs w:val="20"/>
        </w:rPr>
        <w:t>d</w:t>
      </w:r>
      <w:r w:rsidR="005C468F">
        <w:rPr>
          <w:szCs w:val="20"/>
        </w:rPr>
        <w:t xml:space="preserve">egenerative </w:t>
      </w:r>
      <w:r w:rsidR="00F07ECA" w:rsidRPr="002A39C5">
        <w:rPr>
          <w:szCs w:val="20"/>
        </w:rPr>
        <w:t>m</w:t>
      </w:r>
      <w:r w:rsidR="00F07ECA">
        <w:rPr>
          <w:szCs w:val="20"/>
        </w:rPr>
        <w:t xml:space="preserve">itral </w:t>
      </w:r>
      <w:r w:rsidR="00F07ECA" w:rsidRPr="002A39C5">
        <w:rPr>
          <w:szCs w:val="20"/>
        </w:rPr>
        <w:t>r</w:t>
      </w:r>
      <w:r w:rsidR="00F07ECA">
        <w:rPr>
          <w:szCs w:val="20"/>
        </w:rPr>
        <w:t xml:space="preserve">egurgitation </w:t>
      </w:r>
      <w:r w:rsidR="005C468F">
        <w:rPr>
          <w:szCs w:val="20"/>
        </w:rPr>
        <w:t>(DMR)</w:t>
      </w:r>
      <w:r w:rsidRPr="002A39C5">
        <w:rPr>
          <w:szCs w:val="20"/>
        </w:rPr>
        <w:t xml:space="preserve"> and </w:t>
      </w:r>
      <w:r w:rsidR="00F07ECA" w:rsidRPr="002A39C5">
        <w:rPr>
          <w:szCs w:val="20"/>
        </w:rPr>
        <w:t>f</w:t>
      </w:r>
      <w:r w:rsidR="00F07ECA">
        <w:rPr>
          <w:szCs w:val="20"/>
        </w:rPr>
        <w:t xml:space="preserve">unctional </w:t>
      </w:r>
      <w:r w:rsidR="00F07ECA" w:rsidRPr="002A39C5">
        <w:rPr>
          <w:szCs w:val="20"/>
        </w:rPr>
        <w:t>m</w:t>
      </w:r>
      <w:r w:rsidR="00F07ECA">
        <w:rPr>
          <w:szCs w:val="20"/>
        </w:rPr>
        <w:t xml:space="preserve">itral </w:t>
      </w:r>
      <w:r w:rsidR="00F07ECA" w:rsidRPr="002A39C5">
        <w:rPr>
          <w:szCs w:val="20"/>
        </w:rPr>
        <w:t>r</w:t>
      </w:r>
      <w:r w:rsidR="00F07ECA">
        <w:rPr>
          <w:szCs w:val="20"/>
        </w:rPr>
        <w:t xml:space="preserve">egurgitation </w:t>
      </w:r>
      <w:r w:rsidR="005C468F">
        <w:rPr>
          <w:szCs w:val="20"/>
        </w:rPr>
        <w:t>(FMR)</w:t>
      </w:r>
      <w:r w:rsidRPr="002A39C5">
        <w:rPr>
          <w:szCs w:val="20"/>
        </w:rPr>
        <w:t xml:space="preserve">. Alternate terms used for DMR and FMR are primary MR and secondary MR, however for the purpose of this </w:t>
      </w:r>
      <w:r w:rsidR="000956BD">
        <w:rPr>
          <w:szCs w:val="20"/>
        </w:rPr>
        <w:t>Application</w:t>
      </w:r>
      <w:r w:rsidRPr="002A39C5">
        <w:rPr>
          <w:szCs w:val="20"/>
        </w:rPr>
        <w:t xml:space="preserve"> DMR and FMR </w:t>
      </w:r>
      <w:r w:rsidR="00963FFE">
        <w:rPr>
          <w:szCs w:val="20"/>
        </w:rPr>
        <w:t>terms are</w:t>
      </w:r>
      <w:r w:rsidRPr="002A39C5">
        <w:rPr>
          <w:szCs w:val="20"/>
        </w:rPr>
        <w:t xml:space="preserve"> used.</w:t>
      </w:r>
      <w:r w:rsidR="00DC63B3">
        <w:rPr>
          <w:szCs w:val="20"/>
        </w:rPr>
        <w:t xml:space="preserve"> </w:t>
      </w:r>
      <w:r w:rsidRPr="002A39C5">
        <w:rPr>
          <w:szCs w:val="20"/>
        </w:rPr>
        <w:t>In DMR,</w:t>
      </w:r>
      <w:r w:rsidR="00920727">
        <w:rPr>
          <w:szCs w:val="20"/>
        </w:rPr>
        <w:t xml:space="preserve"> a disorder of the valvular apparatus, where</w:t>
      </w:r>
      <w:r w:rsidRPr="002A39C5">
        <w:rPr>
          <w:szCs w:val="20"/>
        </w:rPr>
        <w:t xml:space="preserve"> the pathology of at least one of the components of the valve, including the leaflets, </w:t>
      </w:r>
      <w:r w:rsidR="005C468F" w:rsidRPr="002A39C5">
        <w:rPr>
          <w:szCs w:val="20"/>
        </w:rPr>
        <w:t>chordae</w:t>
      </w:r>
      <w:r w:rsidRPr="002A39C5">
        <w:rPr>
          <w:szCs w:val="20"/>
        </w:rPr>
        <w:t xml:space="preserve"> tendineae, papillary muscles and annulus, cause the valve to be incompetent with consequent MR. The most common cause of DMR is mitral valve prolapse with other less common causes including infective endocarditis, connective tissue disorders, rheumatic heart disease. Prolonged volume overload of DMR causes myocardial damage, heart failure and </w:t>
      </w:r>
      <w:r w:rsidR="0044240C">
        <w:rPr>
          <w:szCs w:val="20"/>
        </w:rPr>
        <w:t>ultimately patient death</w:t>
      </w:r>
      <w:r w:rsidRPr="002A39C5">
        <w:rPr>
          <w:szCs w:val="20"/>
        </w:rPr>
        <w:t>.</w:t>
      </w:r>
      <w:r w:rsidR="0044240C">
        <w:rPr>
          <w:szCs w:val="20"/>
        </w:rPr>
        <w:t xml:space="preserve"> O</w:t>
      </w:r>
      <w:r w:rsidRPr="002A39C5">
        <w:rPr>
          <w:szCs w:val="20"/>
        </w:rPr>
        <w:t xml:space="preserve">nce the valve is corrected, </w:t>
      </w:r>
      <w:r w:rsidR="0044240C">
        <w:rPr>
          <w:szCs w:val="20"/>
        </w:rPr>
        <w:t xml:space="preserve">however, </w:t>
      </w:r>
      <w:r w:rsidRPr="002A39C5">
        <w:rPr>
          <w:szCs w:val="20"/>
        </w:rPr>
        <w:t xml:space="preserve">the condition is corrected (American College of Cardiology/American Heart Association [ACC/AHA] guidelines 2014). </w:t>
      </w:r>
    </w:p>
    <w:p w14:paraId="5A180CE8" w14:textId="6DB4C89D" w:rsidR="002A39C5" w:rsidRDefault="002A39C5" w:rsidP="00D43D03">
      <w:pPr>
        <w:ind w:left="426"/>
        <w:jc w:val="both"/>
        <w:rPr>
          <w:szCs w:val="20"/>
        </w:rPr>
      </w:pPr>
      <w:r w:rsidRPr="002A39C5">
        <w:rPr>
          <w:szCs w:val="20"/>
        </w:rPr>
        <w:t>In contrast, in FMR</w:t>
      </w:r>
      <w:r w:rsidR="00963FFE">
        <w:rPr>
          <w:szCs w:val="20"/>
        </w:rPr>
        <w:t>,</w:t>
      </w:r>
      <w:r w:rsidRPr="002A39C5">
        <w:rPr>
          <w:szCs w:val="20"/>
        </w:rPr>
        <w:t xml:space="preserve"> the regurgitation is caused by </w:t>
      </w:r>
      <w:r w:rsidR="001F5BA9">
        <w:rPr>
          <w:szCs w:val="20"/>
        </w:rPr>
        <w:t>left</w:t>
      </w:r>
      <w:r w:rsidRPr="002A39C5">
        <w:rPr>
          <w:szCs w:val="20"/>
        </w:rPr>
        <w:t xml:space="preserve"> ventric</w:t>
      </w:r>
      <w:r w:rsidR="001F5BA9">
        <w:rPr>
          <w:szCs w:val="20"/>
        </w:rPr>
        <w:t>ular dilatation and dysfunction.</w:t>
      </w:r>
      <w:r w:rsidRPr="002A39C5">
        <w:rPr>
          <w:szCs w:val="20"/>
        </w:rPr>
        <w:t xml:space="preserve"> That is, regional wall motion abnormalities, the displacement of the papillary muscles and the dilatation of the mitral annulus pulls on the mitral valve which in turn prevents it from sealing tight (coapting) and allows blood to leak back into the left atrium. Severe LV dysfunction is caused by </w:t>
      </w:r>
      <w:r w:rsidR="001F5BA9">
        <w:rPr>
          <w:szCs w:val="20"/>
        </w:rPr>
        <w:t xml:space="preserve">underlying </w:t>
      </w:r>
      <w:r w:rsidRPr="002A39C5">
        <w:rPr>
          <w:szCs w:val="20"/>
        </w:rPr>
        <w:t>coronary artery disease (CAD), related myocardial infarction or idiopathic myocardial disease. Ischaemic secondary MR is a subtype of FMR which is caused by CAD. Non-ischaemic MR refers to FMRs caused by non-CAD related conditions. Because MR is only one of the components of the disease, simply fixing the valve to ensure coapting is not by itself curative (AHA guidelines 2014).</w:t>
      </w:r>
    </w:p>
    <w:p w14:paraId="4762C520" w14:textId="06BC3EC8" w:rsidR="007D29FD" w:rsidRPr="007D29FD" w:rsidRDefault="007D29FD" w:rsidP="00D43D03">
      <w:pPr>
        <w:ind w:left="426"/>
        <w:jc w:val="both"/>
        <w:rPr>
          <w:szCs w:val="20"/>
        </w:rPr>
      </w:pPr>
      <w:r w:rsidRPr="007D29FD">
        <w:rPr>
          <w:szCs w:val="20"/>
        </w:rPr>
        <w:t>The severity of MR is graded using echocardiography and range from mild to severe</w:t>
      </w:r>
      <w:r w:rsidR="00D101DE">
        <w:rPr>
          <w:szCs w:val="20"/>
        </w:rPr>
        <w:t xml:space="preserve"> as further discussed in Q25. </w:t>
      </w:r>
    </w:p>
    <w:p w14:paraId="0FBB9C67" w14:textId="09B93B34" w:rsidR="00823556" w:rsidRDefault="00823556" w:rsidP="00D43D03">
      <w:pPr>
        <w:ind w:left="426"/>
        <w:jc w:val="both"/>
      </w:pPr>
      <w:r>
        <w:t>The prevalence of MR in a p</w:t>
      </w:r>
      <w:r w:rsidRPr="00020102">
        <w:t>rospective study of 79</w:t>
      </w:r>
      <w:r w:rsidR="00790438">
        <w:rPr>
          <w:rFonts w:ascii="Arial" w:hAnsi="Arial" w:cs="Arial"/>
        </w:rPr>
        <w:t>,</w:t>
      </w:r>
      <w:r w:rsidRPr="00020102">
        <w:t>043 patients who</w:t>
      </w:r>
      <w:r>
        <w:t>,</w:t>
      </w:r>
      <w:r w:rsidRPr="00020102">
        <w:t xml:space="preserve"> between 2001 and 2011</w:t>
      </w:r>
      <w:r>
        <w:t xml:space="preserve">, </w:t>
      </w:r>
      <w:r w:rsidRPr="00020102">
        <w:t>were referred to a community open access echocardiography service for suspected heart failure</w:t>
      </w:r>
      <w:r>
        <w:t>, was 12.5% and was the most common left-sided valve pathology (Marciniak et al., 2017).</w:t>
      </w:r>
      <w:r w:rsidRPr="00823556">
        <w:rPr>
          <w:szCs w:val="20"/>
        </w:rPr>
        <w:t xml:space="preserve"> </w:t>
      </w:r>
      <w:r w:rsidRPr="00F33B05">
        <w:rPr>
          <w:szCs w:val="20"/>
        </w:rPr>
        <w:t xml:space="preserve">The prevalence of </w:t>
      </w:r>
      <w:r>
        <w:rPr>
          <w:szCs w:val="20"/>
        </w:rPr>
        <w:t>mitral valve</w:t>
      </w:r>
      <w:r w:rsidRPr="00F33B05">
        <w:rPr>
          <w:szCs w:val="20"/>
        </w:rPr>
        <w:t xml:space="preserve"> disease increases with advancing age,</w:t>
      </w:r>
      <w:r>
        <w:rPr>
          <w:szCs w:val="20"/>
        </w:rPr>
        <w:t xml:space="preserve"> as outlined in</w:t>
      </w:r>
      <w:r w:rsidR="005B57D7">
        <w:rPr>
          <w:szCs w:val="20"/>
        </w:rPr>
        <w:t xml:space="preserve"> </w:t>
      </w:r>
      <w:r w:rsidR="005B57D7">
        <w:rPr>
          <w:szCs w:val="20"/>
        </w:rPr>
        <w:fldChar w:fldCharType="begin"/>
      </w:r>
      <w:r w:rsidR="005B57D7">
        <w:rPr>
          <w:szCs w:val="20"/>
        </w:rPr>
        <w:instrText xml:space="preserve"> REF _Ref2603501 \h </w:instrText>
      </w:r>
      <w:r w:rsidR="00607FA4">
        <w:rPr>
          <w:szCs w:val="20"/>
        </w:rPr>
        <w:instrText xml:space="preserve"> \* MERGEFORMAT </w:instrText>
      </w:r>
      <w:r w:rsidR="005B57D7">
        <w:rPr>
          <w:szCs w:val="20"/>
        </w:rPr>
      </w:r>
      <w:r w:rsidR="005B57D7">
        <w:rPr>
          <w:szCs w:val="20"/>
        </w:rPr>
        <w:fldChar w:fldCharType="separate"/>
      </w:r>
      <w:r w:rsidR="00A91C21">
        <w:t xml:space="preserve">Figure </w:t>
      </w:r>
      <w:r w:rsidR="00A91C21">
        <w:rPr>
          <w:noProof/>
        </w:rPr>
        <w:t>1</w:t>
      </w:r>
      <w:r w:rsidR="005B57D7">
        <w:rPr>
          <w:szCs w:val="20"/>
        </w:rPr>
        <w:fldChar w:fldCharType="end"/>
      </w:r>
      <w:r w:rsidR="005B57D7">
        <w:rPr>
          <w:szCs w:val="20"/>
        </w:rPr>
        <w:t xml:space="preserve"> </w:t>
      </w:r>
      <w:r w:rsidRPr="00F33B05">
        <w:rPr>
          <w:szCs w:val="20"/>
        </w:rPr>
        <w:t>.</w:t>
      </w:r>
    </w:p>
    <w:p w14:paraId="525480FF" w14:textId="75418DDE" w:rsidR="00721787" w:rsidRPr="00F33B05" w:rsidRDefault="00721787" w:rsidP="00D43D03">
      <w:pPr>
        <w:ind w:left="426"/>
        <w:jc w:val="both"/>
        <w:rPr>
          <w:szCs w:val="20"/>
        </w:rPr>
      </w:pPr>
      <w:r>
        <w:rPr>
          <w:szCs w:val="20"/>
        </w:rPr>
        <w:t>Disease progression commonly leads to severe symptomatic MR. A</w:t>
      </w:r>
      <w:r>
        <w:t xml:space="preserve"> study of heart valve disease, conducted in multiple centres in Europe (Euro Heart Study, Mirabel et al., 2007), reported that 45% of patients presenting with MR were severe and symptomatic. </w:t>
      </w:r>
      <w:r>
        <w:rPr>
          <w:szCs w:val="20"/>
        </w:rPr>
        <w:t xml:space="preserve">These patients present with </w:t>
      </w:r>
      <w:r w:rsidRPr="004D6733">
        <w:rPr>
          <w:szCs w:val="20"/>
        </w:rPr>
        <w:t xml:space="preserve">HF symptoms due to MR </w:t>
      </w:r>
      <w:r>
        <w:rPr>
          <w:szCs w:val="20"/>
        </w:rPr>
        <w:t xml:space="preserve">which </w:t>
      </w:r>
      <w:r w:rsidRPr="004D6733">
        <w:rPr>
          <w:szCs w:val="20"/>
        </w:rPr>
        <w:t xml:space="preserve">persist </w:t>
      </w:r>
      <w:r>
        <w:rPr>
          <w:szCs w:val="20"/>
        </w:rPr>
        <w:t>despite either or both</w:t>
      </w:r>
      <w:r w:rsidRPr="004D6733">
        <w:rPr>
          <w:szCs w:val="20"/>
        </w:rPr>
        <w:t xml:space="preserve"> revascularization </w:t>
      </w:r>
      <w:r>
        <w:rPr>
          <w:szCs w:val="20"/>
        </w:rPr>
        <w:t>and</w:t>
      </w:r>
      <w:r w:rsidRPr="004D6733">
        <w:rPr>
          <w:szCs w:val="20"/>
        </w:rPr>
        <w:t xml:space="preserve"> optimization of medical therapy</w:t>
      </w:r>
      <w:r>
        <w:rPr>
          <w:szCs w:val="20"/>
        </w:rPr>
        <w:t>, as well as d</w:t>
      </w:r>
      <w:r w:rsidRPr="004D6733">
        <w:rPr>
          <w:szCs w:val="20"/>
        </w:rPr>
        <w:t>ecreased exercise tolerance</w:t>
      </w:r>
      <w:r>
        <w:rPr>
          <w:szCs w:val="20"/>
        </w:rPr>
        <w:t xml:space="preserve"> and e</w:t>
      </w:r>
      <w:r w:rsidRPr="004D6733">
        <w:rPr>
          <w:szCs w:val="20"/>
        </w:rPr>
        <w:t>xertional dyspnoea</w:t>
      </w:r>
      <w:r>
        <w:rPr>
          <w:szCs w:val="20"/>
        </w:rPr>
        <w:t xml:space="preserve"> (</w:t>
      </w:r>
      <w:r>
        <w:t xml:space="preserve">AHA/ACC guidelines, 2017, Table 2, pg. e1167). </w:t>
      </w:r>
    </w:p>
    <w:p w14:paraId="1BECCAA1" w14:textId="34DCE2D9" w:rsidR="00F33B05" w:rsidRPr="00F33B05" w:rsidRDefault="005B57D7" w:rsidP="00F33B05">
      <w:pPr>
        <w:ind w:left="426"/>
        <w:rPr>
          <w:szCs w:val="20"/>
        </w:rPr>
      </w:pPr>
      <w:r>
        <w:rPr>
          <w:noProof/>
          <w:szCs w:val="20"/>
          <w:lang w:eastAsia="en-AU"/>
        </w:rPr>
        <w:lastRenderedPageBreak/>
        <w:drawing>
          <wp:inline distT="0" distB="0" distL="0" distR="0" wp14:anchorId="18F7662B" wp14:editId="6958C15A">
            <wp:extent cx="5365115" cy="3035935"/>
            <wp:effectExtent l="0" t="0" r="6985" b="0"/>
            <wp:docPr id="11" name="Picture 11" descr="Source: AIHW National Hospital Morbidity Database&#10;The annual rate of mortality among patients with severe symptomatic MR is reported to range between 6–10%; rising to 20–90% within 5–10 years (Prakash et al., 2014; Goel et al., 2014). Among those with DMR due to flail leaflet morphology, the 5 and 10-year mortality rates are reported to be around 25% and 46%, respectively (Avierinos et al., 2013)." title="Figure 1 Prevalence of I34.0 Mitral (valve) insufficiency by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65115" cy="3035935"/>
                    </a:xfrm>
                    <a:prstGeom prst="rect">
                      <a:avLst/>
                    </a:prstGeom>
                    <a:noFill/>
                  </pic:spPr>
                </pic:pic>
              </a:graphicData>
            </a:graphic>
          </wp:inline>
        </w:drawing>
      </w:r>
    </w:p>
    <w:p w14:paraId="6EF9AD0A" w14:textId="76A6ECB6" w:rsidR="00F33B05" w:rsidRDefault="00F33B05" w:rsidP="0031109F">
      <w:pPr>
        <w:pStyle w:val="TableHEADER"/>
        <w:ind w:firstLine="426"/>
      </w:pPr>
      <w:bookmarkStart w:id="7" w:name="_Ref2603501"/>
      <w:r>
        <w:t xml:space="preserve">Figure </w:t>
      </w:r>
      <w:r w:rsidR="009E78B4">
        <w:rPr>
          <w:noProof/>
        </w:rPr>
        <w:fldChar w:fldCharType="begin"/>
      </w:r>
      <w:r w:rsidR="009E78B4">
        <w:rPr>
          <w:noProof/>
        </w:rPr>
        <w:instrText xml:space="preserve"> SEQ Figure \* ARABIC </w:instrText>
      </w:r>
      <w:r w:rsidR="009E78B4">
        <w:rPr>
          <w:noProof/>
        </w:rPr>
        <w:fldChar w:fldCharType="separate"/>
      </w:r>
      <w:r w:rsidR="00A91C21">
        <w:rPr>
          <w:noProof/>
        </w:rPr>
        <w:t>1</w:t>
      </w:r>
      <w:r w:rsidR="009E78B4">
        <w:rPr>
          <w:noProof/>
        </w:rPr>
        <w:fldChar w:fldCharType="end"/>
      </w:r>
      <w:bookmarkEnd w:id="7"/>
      <w:r>
        <w:tab/>
        <w:t xml:space="preserve">Prevalence of </w:t>
      </w:r>
      <w:r w:rsidR="0031109F" w:rsidRPr="0031109F">
        <w:t>I34.0 Mitral (valve) insufficiency</w:t>
      </w:r>
      <w:r>
        <w:t xml:space="preserve"> by age</w:t>
      </w:r>
    </w:p>
    <w:p w14:paraId="6626531C" w14:textId="674B3E03" w:rsidR="00F33B05" w:rsidRPr="00F33B05" w:rsidRDefault="00F33B05" w:rsidP="00F33B05">
      <w:pPr>
        <w:ind w:left="426"/>
        <w:rPr>
          <w:szCs w:val="20"/>
        </w:rPr>
      </w:pPr>
      <w:r w:rsidRPr="00F33B05">
        <w:rPr>
          <w:szCs w:val="20"/>
        </w:rPr>
        <w:t xml:space="preserve">Source: </w:t>
      </w:r>
      <w:r w:rsidR="0031109F" w:rsidRPr="0031109F">
        <w:rPr>
          <w:szCs w:val="20"/>
        </w:rPr>
        <w:t>AIHW National Hospital Morbidity Database</w:t>
      </w:r>
    </w:p>
    <w:p w14:paraId="3349548F" w14:textId="77777777" w:rsidR="00557A6B" w:rsidRDefault="00557A6B" w:rsidP="00D43D03">
      <w:pPr>
        <w:ind w:left="426"/>
        <w:jc w:val="both"/>
        <w:rPr>
          <w:szCs w:val="20"/>
        </w:rPr>
      </w:pPr>
      <w:r w:rsidRPr="00F33B05">
        <w:rPr>
          <w:szCs w:val="20"/>
        </w:rPr>
        <w:t>The annual rate of mortality among patients with severe symptomatic MR is reported to range between 6–10%; rising to 20–90% within 5–10 years</w:t>
      </w:r>
      <w:r>
        <w:rPr>
          <w:szCs w:val="20"/>
        </w:rPr>
        <w:t xml:space="preserve"> </w:t>
      </w:r>
      <w:r w:rsidRPr="00F33B05">
        <w:rPr>
          <w:szCs w:val="20"/>
        </w:rPr>
        <w:t>(</w:t>
      </w:r>
      <w:r>
        <w:rPr>
          <w:szCs w:val="20"/>
        </w:rPr>
        <w:t>Prakash et al., 2014; Goel et al., 2014).</w:t>
      </w:r>
      <w:r w:rsidRPr="00F33B05">
        <w:rPr>
          <w:szCs w:val="20"/>
        </w:rPr>
        <w:t xml:space="preserve"> Among those with DMR due to flail leaflet</w:t>
      </w:r>
      <w:r>
        <w:rPr>
          <w:szCs w:val="20"/>
        </w:rPr>
        <w:t xml:space="preserve"> morphology</w:t>
      </w:r>
      <w:r w:rsidRPr="00F33B05">
        <w:rPr>
          <w:szCs w:val="20"/>
        </w:rPr>
        <w:t>, the 5 and 10-year mortality rates are reported to be around 25% and 46%, respectively</w:t>
      </w:r>
      <w:r>
        <w:rPr>
          <w:szCs w:val="20"/>
        </w:rPr>
        <w:t xml:space="preserve"> (Avierinos et al., 2013</w:t>
      </w:r>
      <w:r w:rsidRPr="00F33B05">
        <w:rPr>
          <w:szCs w:val="20"/>
        </w:rPr>
        <w:t>)</w:t>
      </w:r>
      <w:r>
        <w:rPr>
          <w:szCs w:val="20"/>
        </w:rPr>
        <w:t>.</w:t>
      </w:r>
    </w:p>
    <w:p w14:paraId="3E5FBF94" w14:textId="008B87FF" w:rsidR="00D101DE" w:rsidRDefault="00646F0D" w:rsidP="00D43D03">
      <w:pPr>
        <w:ind w:left="426"/>
        <w:jc w:val="both"/>
        <w:rPr>
          <w:szCs w:val="20"/>
        </w:rPr>
      </w:pPr>
      <w:r w:rsidRPr="00F33B05">
        <w:rPr>
          <w:szCs w:val="20"/>
        </w:rPr>
        <w:t>Regardless of aetiology, the prognosis for patients with MR is poor</w:t>
      </w:r>
      <w:r>
        <w:rPr>
          <w:szCs w:val="20"/>
        </w:rPr>
        <w:t xml:space="preserve"> with the risk of mortality</w:t>
      </w:r>
      <w:r w:rsidRPr="00F33B05">
        <w:rPr>
          <w:szCs w:val="20"/>
        </w:rPr>
        <w:t xml:space="preserve"> </w:t>
      </w:r>
      <w:r>
        <w:rPr>
          <w:szCs w:val="20"/>
        </w:rPr>
        <w:t>increasing with</w:t>
      </w:r>
      <w:r w:rsidRPr="00F33B05">
        <w:rPr>
          <w:szCs w:val="20"/>
        </w:rPr>
        <w:t xml:space="preserve"> MR severity, left atrial size, LV ejection fraction, NYHA class, advanced age, diabetes, and the presence of multiple comorbiditie</w:t>
      </w:r>
      <w:r>
        <w:rPr>
          <w:szCs w:val="20"/>
        </w:rPr>
        <w:t xml:space="preserve">s (Trochu et al., 2014). </w:t>
      </w:r>
      <w:r w:rsidR="00D101DE">
        <w:rPr>
          <w:szCs w:val="20"/>
        </w:rPr>
        <w:t xml:space="preserve">A </w:t>
      </w:r>
      <w:r w:rsidR="001B3AFD">
        <w:rPr>
          <w:szCs w:val="20"/>
        </w:rPr>
        <w:t xml:space="preserve">study by </w:t>
      </w:r>
      <w:r w:rsidR="001A4F78">
        <w:rPr>
          <w:szCs w:val="20"/>
        </w:rPr>
        <w:t>Goel</w:t>
      </w:r>
      <w:r w:rsidR="001B3AFD">
        <w:rPr>
          <w:szCs w:val="20"/>
        </w:rPr>
        <w:t xml:space="preserve"> et al. (2014) </w:t>
      </w:r>
      <w:r w:rsidR="00D101DE">
        <w:rPr>
          <w:szCs w:val="20"/>
        </w:rPr>
        <w:t xml:space="preserve">reported that </w:t>
      </w:r>
      <w:r w:rsidR="00557A6B">
        <w:rPr>
          <w:szCs w:val="20"/>
        </w:rPr>
        <w:t>t</w:t>
      </w:r>
      <w:r w:rsidR="00557A6B" w:rsidRPr="00557A6B">
        <w:rPr>
          <w:szCs w:val="20"/>
        </w:rPr>
        <w:t>he overall 1-year and 5-year mortality rate in unoperated patients</w:t>
      </w:r>
      <w:r w:rsidR="00D101DE">
        <w:rPr>
          <w:szCs w:val="20"/>
        </w:rPr>
        <w:t xml:space="preserve"> with</w:t>
      </w:r>
      <w:r w:rsidR="00557A6B">
        <w:rPr>
          <w:szCs w:val="20"/>
        </w:rPr>
        <w:t xml:space="preserve"> </w:t>
      </w:r>
      <w:r w:rsidR="00D101DE">
        <w:rPr>
          <w:szCs w:val="20"/>
        </w:rPr>
        <w:t xml:space="preserve">severe MR </w:t>
      </w:r>
      <w:r w:rsidR="00557A6B" w:rsidRPr="00557A6B">
        <w:rPr>
          <w:szCs w:val="20"/>
        </w:rPr>
        <w:t xml:space="preserve">was 20% and 50%, respectively </w:t>
      </w:r>
      <w:r w:rsidR="00557A6B">
        <w:rPr>
          <w:szCs w:val="20"/>
        </w:rPr>
        <w:t>and</w:t>
      </w:r>
      <w:r w:rsidR="00557A6B" w:rsidRPr="00557A6B">
        <w:rPr>
          <w:szCs w:val="20"/>
        </w:rPr>
        <w:t xml:space="preserve"> </w:t>
      </w:r>
      <w:r w:rsidR="00557A6B">
        <w:rPr>
          <w:szCs w:val="20"/>
        </w:rPr>
        <w:t>i</w:t>
      </w:r>
      <w:r w:rsidR="00557A6B" w:rsidRPr="00557A6B">
        <w:rPr>
          <w:szCs w:val="20"/>
        </w:rPr>
        <w:t>n these unoperated patients,</w:t>
      </w:r>
      <w:r w:rsidR="00557A6B">
        <w:rPr>
          <w:szCs w:val="20"/>
        </w:rPr>
        <w:t xml:space="preserve"> </w:t>
      </w:r>
      <w:r w:rsidR="00557A6B" w:rsidRPr="00557A6B">
        <w:rPr>
          <w:szCs w:val="20"/>
        </w:rPr>
        <w:t>the proportion of surviving patients hospitalized for heart</w:t>
      </w:r>
      <w:r w:rsidR="00557A6B">
        <w:rPr>
          <w:szCs w:val="20"/>
        </w:rPr>
        <w:t xml:space="preserve"> </w:t>
      </w:r>
      <w:r w:rsidR="00557A6B" w:rsidRPr="00557A6B">
        <w:rPr>
          <w:szCs w:val="20"/>
        </w:rPr>
        <w:t>failure increased from 41% in the first year to 90% by 5 years</w:t>
      </w:r>
      <w:r w:rsidR="00557A6B">
        <w:rPr>
          <w:szCs w:val="20"/>
        </w:rPr>
        <w:t xml:space="preserve">, see </w:t>
      </w:r>
      <w:r w:rsidR="00557A6B">
        <w:rPr>
          <w:szCs w:val="20"/>
        </w:rPr>
        <w:fldChar w:fldCharType="begin"/>
      </w:r>
      <w:r w:rsidR="00557A6B">
        <w:rPr>
          <w:szCs w:val="20"/>
        </w:rPr>
        <w:instrText xml:space="preserve"> REF _Ref2608647 \h </w:instrText>
      </w:r>
      <w:r w:rsidR="00D43D03">
        <w:rPr>
          <w:szCs w:val="20"/>
        </w:rPr>
        <w:instrText xml:space="preserve"> \* MERGEFORMAT </w:instrText>
      </w:r>
      <w:r w:rsidR="00557A6B">
        <w:rPr>
          <w:szCs w:val="20"/>
        </w:rPr>
      </w:r>
      <w:r w:rsidR="00557A6B">
        <w:rPr>
          <w:szCs w:val="20"/>
        </w:rPr>
        <w:fldChar w:fldCharType="separate"/>
      </w:r>
      <w:r w:rsidR="00A91C21">
        <w:t xml:space="preserve">Figure </w:t>
      </w:r>
      <w:r w:rsidR="00A91C21">
        <w:rPr>
          <w:noProof/>
        </w:rPr>
        <w:t>2</w:t>
      </w:r>
      <w:r w:rsidR="00557A6B">
        <w:rPr>
          <w:szCs w:val="20"/>
        </w:rPr>
        <w:fldChar w:fldCharType="end"/>
      </w:r>
      <w:r w:rsidR="00557A6B">
        <w:rPr>
          <w:szCs w:val="20"/>
        </w:rPr>
        <w:t>.</w:t>
      </w:r>
      <w:r w:rsidR="00322E15">
        <w:rPr>
          <w:szCs w:val="20"/>
        </w:rPr>
        <w:t xml:space="preserve"> </w:t>
      </w:r>
    </w:p>
    <w:p w14:paraId="55FD5820" w14:textId="77777777" w:rsidR="00D101DE" w:rsidRDefault="00D101DE" w:rsidP="00557A6B">
      <w:pPr>
        <w:keepNext/>
        <w:ind w:left="426"/>
        <w:rPr>
          <w:szCs w:val="20"/>
        </w:rPr>
      </w:pPr>
    </w:p>
    <w:p w14:paraId="6C23503C" w14:textId="4052AA65" w:rsidR="00557A6B" w:rsidRDefault="00557A6B" w:rsidP="00557A6B">
      <w:pPr>
        <w:keepNext/>
        <w:ind w:left="426"/>
      </w:pPr>
      <w:r w:rsidRPr="00557A6B">
        <w:rPr>
          <w:noProof/>
          <w:szCs w:val="20"/>
          <w:lang w:eastAsia="en-AU"/>
        </w:rPr>
        <w:drawing>
          <wp:inline distT="0" distB="0" distL="0" distR="0" wp14:anchorId="15744A6C" wp14:editId="6DBDA087">
            <wp:extent cx="3856382" cy="2346057"/>
            <wp:effectExtent l="0" t="0" r="0" b="0"/>
            <wp:docPr id="7" name="Picture 7" descr="y-axis % of patients, x-axis Years 1 to 5" title="Figure 2 Outcomes of unoperated patients with severe symptomatic MR and heart 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00955" cy="2373173"/>
                    </a:xfrm>
                    <a:prstGeom prst="rect">
                      <a:avLst/>
                    </a:prstGeom>
                    <a:noFill/>
                    <a:ln>
                      <a:noFill/>
                    </a:ln>
                  </pic:spPr>
                </pic:pic>
              </a:graphicData>
            </a:graphic>
          </wp:inline>
        </w:drawing>
      </w:r>
    </w:p>
    <w:p w14:paraId="1DDAA33C" w14:textId="023A4259" w:rsidR="001A4F78" w:rsidRDefault="00557A6B" w:rsidP="00557A6B">
      <w:pPr>
        <w:pStyle w:val="TableHEADER"/>
        <w:ind w:firstLine="426"/>
      </w:pPr>
      <w:bookmarkStart w:id="8" w:name="_Ref2608647"/>
      <w:r>
        <w:t xml:space="preserve">Figure </w:t>
      </w:r>
      <w:r w:rsidR="008B36DB">
        <w:rPr>
          <w:noProof/>
        </w:rPr>
        <w:fldChar w:fldCharType="begin"/>
      </w:r>
      <w:r w:rsidR="008B36DB">
        <w:rPr>
          <w:noProof/>
        </w:rPr>
        <w:instrText xml:space="preserve"> SEQ Figure \* ARABIC </w:instrText>
      </w:r>
      <w:r w:rsidR="008B36DB">
        <w:rPr>
          <w:noProof/>
        </w:rPr>
        <w:fldChar w:fldCharType="separate"/>
      </w:r>
      <w:r w:rsidR="00A91C21">
        <w:rPr>
          <w:noProof/>
        </w:rPr>
        <w:t>2</w:t>
      </w:r>
      <w:r w:rsidR="008B36DB">
        <w:rPr>
          <w:noProof/>
        </w:rPr>
        <w:fldChar w:fldCharType="end"/>
      </w:r>
      <w:bookmarkEnd w:id="8"/>
      <w:r>
        <w:tab/>
        <w:t xml:space="preserve">Outcomes of </w:t>
      </w:r>
      <w:r w:rsidR="00D101DE">
        <w:t xml:space="preserve">unoperated patients with severe symptomatic </w:t>
      </w:r>
      <w:r>
        <w:t xml:space="preserve">MR and </w:t>
      </w:r>
      <w:r w:rsidR="00D101DE">
        <w:t xml:space="preserve">heart </w:t>
      </w:r>
      <w:r>
        <w:t>Failure</w:t>
      </w:r>
    </w:p>
    <w:p w14:paraId="05DE1F7C" w14:textId="06CCFAE8" w:rsidR="00557A6B" w:rsidRDefault="00557A6B" w:rsidP="00790438">
      <w:pPr>
        <w:pStyle w:val="TableNote"/>
        <w:ind w:firstLine="426"/>
      </w:pPr>
      <w:r>
        <w:t>Source: Goel et al., 2014, Figure 1, p. 185</w:t>
      </w:r>
    </w:p>
    <w:p w14:paraId="00C24783" w14:textId="77777777" w:rsidR="00D101DE" w:rsidRPr="00557A6B" w:rsidRDefault="00D101DE" w:rsidP="00790438">
      <w:pPr>
        <w:pStyle w:val="TableNote"/>
        <w:ind w:firstLine="426"/>
      </w:pPr>
    </w:p>
    <w:p w14:paraId="3BFD1443" w14:textId="18E65701" w:rsidR="00002E12" w:rsidRPr="00002E12" w:rsidRDefault="00557A6B" w:rsidP="00607FA4">
      <w:pPr>
        <w:ind w:left="426"/>
        <w:jc w:val="both"/>
        <w:rPr>
          <w:szCs w:val="20"/>
        </w:rPr>
      </w:pPr>
      <w:r>
        <w:rPr>
          <w:szCs w:val="20"/>
        </w:rPr>
        <w:t>As demonstrated in Goel (2014), t</w:t>
      </w:r>
      <w:r w:rsidR="00002E12" w:rsidRPr="00F33B05">
        <w:rPr>
          <w:szCs w:val="20"/>
        </w:rPr>
        <w:t xml:space="preserve">he economic burden of </w:t>
      </w:r>
      <w:r>
        <w:rPr>
          <w:szCs w:val="20"/>
        </w:rPr>
        <w:t>MR</w:t>
      </w:r>
      <w:r w:rsidR="00002E12" w:rsidRPr="00F33B05">
        <w:rPr>
          <w:szCs w:val="20"/>
        </w:rPr>
        <w:t xml:space="preserve"> is related to repeat HF-related hospitalisations</w:t>
      </w:r>
      <w:r w:rsidR="00002E12">
        <w:rPr>
          <w:szCs w:val="20"/>
        </w:rPr>
        <w:t xml:space="preserve"> and premature death</w:t>
      </w:r>
      <w:r w:rsidR="00002E12" w:rsidRPr="00F33B05">
        <w:rPr>
          <w:szCs w:val="20"/>
        </w:rPr>
        <w:t xml:space="preserve">. </w:t>
      </w:r>
      <w:r>
        <w:rPr>
          <w:szCs w:val="20"/>
        </w:rPr>
        <w:t xml:space="preserve">The cost of hospitalisations for HF-related illness can vary widely. </w:t>
      </w:r>
      <w:r>
        <w:rPr>
          <w:szCs w:val="20"/>
        </w:rPr>
        <w:lastRenderedPageBreak/>
        <w:t>For example,</w:t>
      </w:r>
      <w:r w:rsidR="00002E12">
        <w:rPr>
          <w:szCs w:val="20"/>
        </w:rPr>
        <w:t xml:space="preserve"> in</w:t>
      </w:r>
      <w:r w:rsidR="00092072">
        <w:rPr>
          <w:szCs w:val="20"/>
        </w:rPr>
        <w:t xml:space="preserve"> 312</w:t>
      </w:r>
      <w:r w:rsidR="00002E12">
        <w:rPr>
          <w:szCs w:val="20"/>
        </w:rPr>
        <w:t xml:space="preserve"> medical managed patients in COAPT</w:t>
      </w:r>
      <w:r w:rsidR="00D101DE">
        <w:rPr>
          <w:szCs w:val="20"/>
        </w:rPr>
        <w:t xml:space="preserve"> (FMR)</w:t>
      </w:r>
      <w:r w:rsidR="00002E12">
        <w:rPr>
          <w:szCs w:val="20"/>
        </w:rPr>
        <w:t>,</w:t>
      </w:r>
      <w:r w:rsidR="00092072">
        <w:rPr>
          <w:szCs w:val="20"/>
        </w:rPr>
        <w:t xml:space="preserve"> 151 </w:t>
      </w:r>
      <w:r w:rsidR="007D29F2">
        <w:rPr>
          <w:szCs w:val="20"/>
        </w:rPr>
        <w:t>hospitalisations</w:t>
      </w:r>
      <w:r w:rsidR="00092072">
        <w:rPr>
          <w:szCs w:val="20"/>
        </w:rPr>
        <w:t xml:space="preserve"> </w:t>
      </w:r>
      <w:r w:rsidR="00D101DE">
        <w:rPr>
          <w:szCs w:val="20"/>
        </w:rPr>
        <w:t xml:space="preserve">related to heart failure </w:t>
      </w:r>
      <w:r w:rsidR="00092072">
        <w:rPr>
          <w:szCs w:val="20"/>
        </w:rPr>
        <w:t>occurred</w:t>
      </w:r>
      <w:r w:rsidR="00D101DE">
        <w:rPr>
          <w:szCs w:val="20"/>
        </w:rPr>
        <w:t>,</w:t>
      </w:r>
      <w:r w:rsidR="00092072">
        <w:rPr>
          <w:szCs w:val="20"/>
        </w:rPr>
        <w:t xml:space="preserve"> of which 22 (14.6%) involved LVAD implantation or heart transplantation </w:t>
      </w:r>
      <w:r w:rsidR="00002E12">
        <w:rPr>
          <w:szCs w:val="20"/>
        </w:rPr>
        <w:t>which are</w:t>
      </w:r>
      <w:r w:rsidR="00092072">
        <w:rPr>
          <w:szCs w:val="20"/>
        </w:rPr>
        <w:t xml:space="preserve"> highly costly</w:t>
      </w:r>
      <w:r w:rsidR="00002E12">
        <w:rPr>
          <w:szCs w:val="20"/>
        </w:rPr>
        <w:t xml:space="preserve"> procedures</w:t>
      </w:r>
      <w:r w:rsidR="00092072">
        <w:rPr>
          <w:szCs w:val="20"/>
        </w:rPr>
        <w:t>, for example hospitalisation for heart transplant costs $</w:t>
      </w:r>
      <w:r w:rsidR="00092072" w:rsidRPr="00092072">
        <w:rPr>
          <w:szCs w:val="20"/>
        </w:rPr>
        <w:t>180,914</w:t>
      </w:r>
      <w:r w:rsidR="00092072">
        <w:rPr>
          <w:szCs w:val="20"/>
        </w:rPr>
        <w:t xml:space="preserve"> (</w:t>
      </w:r>
      <w:r w:rsidR="007D29F2">
        <w:rPr>
          <w:szCs w:val="20"/>
        </w:rPr>
        <w:t>NHCDC,</w:t>
      </w:r>
      <w:r w:rsidR="00092072">
        <w:rPr>
          <w:szCs w:val="20"/>
        </w:rPr>
        <w:t xml:space="preserve"> Round 20,</w:t>
      </w:r>
      <w:r w:rsidR="007D29F2">
        <w:rPr>
          <w:szCs w:val="20"/>
        </w:rPr>
        <w:t xml:space="preserve"> AR-DRG:</w:t>
      </w:r>
      <w:r w:rsidR="00092072">
        <w:rPr>
          <w:szCs w:val="20"/>
        </w:rPr>
        <w:t xml:space="preserve"> A05Z)</w:t>
      </w:r>
      <w:r w:rsidR="00002E12">
        <w:rPr>
          <w:szCs w:val="20"/>
        </w:rPr>
        <w:t>.</w:t>
      </w:r>
    </w:p>
    <w:p w14:paraId="0821F986" w14:textId="77777777" w:rsidR="00AA5FDA" w:rsidRPr="00154B00"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1A6E3B23" w14:textId="5E3905D0" w:rsidR="00AA5FDA" w:rsidRDefault="00D67AA5" w:rsidP="00E357B9">
      <w:pPr>
        <w:ind w:left="426"/>
        <w:rPr>
          <w:szCs w:val="20"/>
        </w:rPr>
      </w:pPr>
      <w:r>
        <w:rPr>
          <w:szCs w:val="20"/>
        </w:rPr>
        <w:t>The proposed populations are as follows:</w:t>
      </w:r>
    </w:p>
    <w:p w14:paraId="5F5D8CB1" w14:textId="71DFC19C" w:rsidR="00D67AA5" w:rsidRPr="00D67AA5" w:rsidRDefault="00D67AA5" w:rsidP="00D67AA5">
      <w:pPr>
        <w:ind w:left="426"/>
        <w:rPr>
          <w:b/>
          <w:szCs w:val="20"/>
          <w:u w:val="single"/>
        </w:rPr>
      </w:pPr>
      <w:r w:rsidRPr="00D67AA5">
        <w:rPr>
          <w:b/>
          <w:szCs w:val="20"/>
          <w:u w:val="single"/>
        </w:rPr>
        <w:t>Population 1: DMR</w:t>
      </w:r>
    </w:p>
    <w:p w14:paraId="22EB5C70" w14:textId="01852571" w:rsidR="00D67AA5" w:rsidRDefault="00D67AA5" w:rsidP="00D43D03">
      <w:pPr>
        <w:ind w:left="426"/>
        <w:jc w:val="both"/>
        <w:rPr>
          <w:szCs w:val="20"/>
        </w:rPr>
      </w:pPr>
      <w:r w:rsidRPr="00D67AA5">
        <w:rPr>
          <w:szCs w:val="20"/>
        </w:rPr>
        <w:t xml:space="preserve">Patients with </w:t>
      </w:r>
      <w:r w:rsidR="00780A67">
        <w:rPr>
          <w:szCs w:val="20"/>
        </w:rPr>
        <w:t xml:space="preserve">moderate-severe or </w:t>
      </w:r>
      <w:r w:rsidRPr="000B0288">
        <w:rPr>
          <w:szCs w:val="20"/>
        </w:rPr>
        <w:t>severe</w:t>
      </w:r>
      <w:r w:rsidRPr="00D67AA5">
        <w:rPr>
          <w:szCs w:val="20"/>
        </w:rPr>
        <w:t xml:space="preserve"> DMR</w:t>
      </w:r>
      <w:r w:rsidR="006F2F81" w:rsidRPr="00D67AA5">
        <w:rPr>
          <w:szCs w:val="20"/>
        </w:rPr>
        <w:t xml:space="preserve"> </w:t>
      </w:r>
      <w:r w:rsidRPr="00D67AA5">
        <w:rPr>
          <w:szCs w:val="20"/>
        </w:rPr>
        <w:t>as determined by echocardiography and objective and subjective measures (i.e. MR grading of 3+ [moderate-severe] or 4+ [severe])</w:t>
      </w:r>
      <w:r w:rsidR="00D609EF">
        <w:rPr>
          <w:szCs w:val="20"/>
        </w:rPr>
        <w:t>, who are symptomatic (NYHA functional class II or greater),</w:t>
      </w:r>
      <w:r w:rsidRPr="00D67AA5">
        <w:rPr>
          <w:szCs w:val="20"/>
        </w:rPr>
        <w:t xml:space="preserve"> who are determined by a </w:t>
      </w:r>
      <w:r w:rsidR="00AF6108">
        <w:rPr>
          <w:szCs w:val="20"/>
        </w:rPr>
        <w:t>multi</w:t>
      </w:r>
      <w:r w:rsidR="00A95F6C">
        <w:rPr>
          <w:szCs w:val="20"/>
        </w:rPr>
        <w:t>-</w:t>
      </w:r>
      <w:r w:rsidR="00AF6108">
        <w:rPr>
          <w:szCs w:val="20"/>
        </w:rPr>
        <w:t>disciplinary heart team (</w:t>
      </w:r>
      <w:r w:rsidRPr="00D67AA5">
        <w:rPr>
          <w:szCs w:val="20"/>
        </w:rPr>
        <w:t>MDHT</w:t>
      </w:r>
      <w:r w:rsidR="00AF6108">
        <w:rPr>
          <w:szCs w:val="20"/>
        </w:rPr>
        <w:t>)</w:t>
      </w:r>
      <w:r w:rsidRPr="00D67AA5">
        <w:rPr>
          <w:szCs w:val="20"/>
        </w:rPr>
        <w:t xml:space="preserve"> to be at high risk of </w:t>
      </w:r>
      <w:r w:rsidR="005D4B9D">
        <w:rPr>
          <w:szCs w:val="20"/>
        </w:rPr>
        <w:t xml:space="preserve">complications with </w:t>
      </w:r>
      <w:r w:rsidRPr="00D67AA5">
        <w:rPr>
          <w:szCs w:val="20"/>
        </w:rPr>
        <w:t>surgical intervention</w:t>
      </w:r>
      <w:r w:rsidR="00D609EF">
        <w:rPr>
          <w:szCs w:val="20"/>
        </w:rPr>
        <w:t>.</w:t>
      </w:r>
      <w:r w:rsidRPr="00D67AA5">
        <w:rPr>
          <w:szCs w:val="20"/>
        </w:rPr>
        <w:t xml:space="preserve"> </w:t>
      </w:r>
    </w:p>
    <w:p w14:paraId="55B4CC65" w14:textId="462189AE" w:rsidR="00D67AA5" w:rsidRPr="006862E7" w:rsidRDefault="00D67AA5" w:rsidP="00D43D03">
      <w:pPr>
        <w:ind w:left="426"/>
        <w:jc w:val="both"/>
        <w:rPr>
          <w:i/>
          <w:szCs w:val="20"/>
          <w:u w:val="single"/>
        </w:rPr>
      </w:pPr>
      <w:r w:rsidRPr="006862E7">
        <w:rPr>
          <w:i/>
          <w:szCs w:val="20"/>
          <w:u w:val="single"/>
        </w:rPr>
        <w:t>Rationale</w:t>
      </w:r>
    </w:p>
    <w:p w14:paraId="0FABC430" w14:textId="372D8C0A" w:rsidR="00D67AA5" w:rsidRPr="00D67AA5" w:rsidRDefault="00D67AA5" w:rsidP="00D43D03">
      <w:pPr>
        <w:ind w:left="426"/>
        <w:jc w:val="both"/>
        <w:rPr>
          <w:szCs w:val="20"/>
        </w:rPr>
      </w:pPr>
      <w:r>
        <w:rPr>
          <w:szCs w:val="20"/>
        </w:rPr>
        <w:t xml:space="preserve">The proposed population for DMR is consistent with that in MSAC Application 1192.2 for DMR. </w:t>
      </w:r>
      <w:r w:rsidR="006862E7">
        <w:t xml:space="preserve">MSAC has recognised that </w:t>
      </w:r>
      <w:r w:rsidR="006862E7" w:rsidRPr="00940584">
        <w:rPr>
          <w:i/>
        </w:rPr>
        <w:t>“there is a clinical need in a small patient population identified as being eligible for the intervention</w:t>
      </w:r>
      <w:r w:rsidR="006862E7">
        <w:rPr>
          <w:i/>
        </w:rPr>
        <w:t xml:space="preserve">” </w:t>
      </w:r>
      <w:r w:rsidR="006862E7">
        <w:t xml:space="preserve">(MSAC Application 1192.2 public summary document [PSD]). </w:t>
      </w:r>
      <w:r w:rsidR="00AB6412">
        <w:t xml:space="preserve">Clinicians </w:t>
      </w:r>
      <w:r w:rsidR="006862E7">
        <w:t>feedback confirmed that there is an unmet clinical need in patients with DMR that are determined to be at high risk of</w:t>
      </w:r>
      <w:r w:rsidR="00D609EF">
        <w:t xml:space="preserve"> complications with</w:t>
      </w:r>
      <w:r w:rsidR="006862E7">
        <w:t xml:space="preserve"> surgical intervention, consistent with the population proposed.</w:t>
      </w:r>
      <w:r w:rsidR="005B57D7">
        <w:t xml:space="preserve"> </w:t>
      </w:r>
      <w:r w:rsidR="0092297F">
        <w:t xml:space="preserve">As discussed below, the MDHT will provide a key role in determining which patients are or ‘high risk of </w:t>
      </w:r>
      <w:r w:rsidR="00D609EF">
        <w:t xml:space="preserve">complications with </w:t>
      </w:r>
      <w:r w:rsidR="0092297F">
        <w:t xml:space="preserve">surgical intervention’ and that would benefit from the TMVr procedure. </w:t>
      </w:r>
      <w:r w:rsidR="00AD5153">
        <w:t>Further details</w:t>
      </w:r>
      <w:r w:rsidR="0092297F">
        <w:t xml:space="preserve"> of the </w:t>
      </w:r>
      <w:r w:rsidR="005B57D7">
        <w:t xml:space="preserve">MDHT is provided below. </w:t>
      </w:r>
    </w:p>
    <w:p w14:paraId="3A45EB03" w14:textId="104911B0" w:rsidR="00D67AA5" w:rsidRPr="006862E7" w:rsidRDefault="00D67AA5" w:rsidP="00D67AA5">
      <w:pPr>
        <w:ind w:left="426"/>
        <w:rPr>
          <w:b/>
          <w:szCs w:val="20"/>
          <w:u w:val="single"/>
        </w:rPr>
      </w:pPr>
      <w:bookmarkStart w:id="9" w:name="_Hlk3299600"/>
      <w:r w:rsidRPr="006862E7">
        <w:rPr>
          <w:b/>
          <w:szCs w:val="20"/>
          <w:u w:val="single"/>
        </w:rPr>
        <w:t>Population 2: FMR</w:t>
      </w:r>
    </w:p>
    <w:p w14:paraId="6BDE0B38" w14:textId="68D08917" w:rsidR="008401E7" w:rsidRDefault="00D67AA5" w:rsidP="00D43D03">
      <w:pPr>
        <w:ind w:left="426"/>
        <w:jc w:val="both"/>
        <w:rPr>
          <w:szCs w:val="20"/>
        </w:rPr>
      </w:pPr>
      <w:r w:rsidRPr="00D67AA5">
        <w:rPr>
          <w:szCs w:val="20"/>
        </w:rPr>
        <w:t>Patients with</w:t>
      </w:r>
      <w:r w:rsidR="009925F0">
        <w:rPr>
          <w:szCs w:val="20"/>
        </w:rPr>
        <w:t xml:space="preserve"> </w:t>
      </w:r>
      <w:r w:rsidR="008401E7">
        <w:rPr>
          <w:szCs w:val="20"/>
        </w:rPr>
        <w:t>moderate-severe</w:t>
      </w:r>
      <w:r w:rsidR="008401E7" w:rsidRPr="00D67AA5">
        <w:rPr>
          <w:szCs w:val="20"/>
        </w:rPr>
        <w:t xml:space="preserve"> </w:t>
      </w:r>
      <w:r w:rsidR="008401E7">
        <w:rPr>
          <w:szCs w:val="20"/>
        </w:rPr>
        <w:t>or severe</w:t>
      </w:r>
      <w:r w:rsidR="00780A67">
        <w:rPr>
          <w:szCs w:val="20"/>
        </w:rPr>
        <w:t xml:space="preserve"> </w:t>
      </w:r>
      <w:r w:rsidRPr="00D67AA5">
        <w:rPr>
          <w:szCs w:val="20"/>
        </w:rPr>
        <w:t>FMR</w:t>
      </w:r>
      <w:r w:rsidR="00D609EF">
        <w:rPr>
          <w:szCs w:val="20"/>
        </w:rPr>
        <w:t xml:space="preserve"> </w:t>
      </w:r>
      <w:r w:rsidR="00AD5153" w:rsidRPr="00D67AA5">
        <w:rPr>
          <w:szCs w:val="20"/>
        </w:rPr>
        <w:t>,</w:t>
      </w:r>
      <w:r w:rsidRPr="00D67AA5">
        <w:rPr>
          <w:szCs w:val="20"/>
        </w:rPr>
        <w:t xml:space="preserve"> as determined by echocardiography and objective and subjective measures (i.e. MR grading of 3+ [moderate-severe] or 4+ [severe])</w:t>
      </w:r>
      <w:r w:rsidR="00D609EF">
        <w:rPr>
          <w:szCs w:val="20"/>
        </w:rPr>
        <w:t xml:space="preserve">, </w:t>
      </w:r>
      <w:r w:rsidR="00D609EF" w:rsidRPr="00AD5153">
        <w:rPr>
          <w:szCs w:val="20"/>
        </w:rPr>
        <w:t xml:space="preserve">who have </w:t>
      </w:r>
      <w:r w:rsidR="000D7000">
        <w:rPr>
          <w:szCs w:val="20"/>
        </w:rPr>
        <w:t>left ventricular ejection fraction (</w:t>
      </w:r>
      <w:r w:rsidR="00D609EF" w:rsidRPr="00AD5153">
        <w:rPr>
          <w:szCs w:val="20"/>
        </w:rPr>
        <w:t>LVEF</w:t>
      </w:r>
      <w:r w:rsidR="000D7000">
        <w:rPr>
          <w:szCs w:val="20"/>
        </w:rPr>
        <w:t>)</w:t>
      </w:r>
      <w:r w:rsidR="00D609EF" w:rsidRPr="00AD5153">
        <w:rPr>
          <w:szCs w:val="20"/>
        </w:rPr>
        <w:t xml:space="preserve"> 20-50%</w:t>
      </w:r>
      <w:r w:rsidR="00D609EF">
        <w:rPr>
          <w:szCs w:val="20"/>
        </w:rPr>
        <w:t>,</w:t>
      </w:r>
      <w:r w:rsidRPr="00D67AA5">
        <w:rPr>
          <w:szCs w:val="20"/>
        </w:rPr>
        <w:t xml:space="preserve"> considered by </w:t>
      </w:r>
      <w:r w:rsidR="00AF6108">
        <w:rPr>
          <w:szCs w:val="20"/>
        </w:rPr>
        <w:t>the MDHT</w:t>
      </w:r>
      <w:r w:rsidRPr="00D67AA5">
        <w:rPr>
          <w:szCs w:val="20"/>
        </w:rPr>
        <w:t xml:space="preserve"> to be at high risk of </w:t>
      </w:r>
      <w:r w:rsidR="005D4B9D">
        <w:rPr>
          <w:szCs w:val="20"/>
        </w:rPr>
        <w:t xml:space="preserve">complications with </w:t>
      </w:r>
      <w:r w:rsidRPr="00D67AA5">
        <w:rPr>
          <w:szCs w:val="20"/>
        </w:rPr>
        <w:t xml:space="preserve">surgical intervention, </w:t>
      </w:r>
      <w:r w:rsidR="00780A67">
        <w:rPr>
          <w:szCs w:val="20"/>
        </w:rPr>
        <w:t xml:space="preserve">and </w:t>
      </w:r>
      <w:r w:rsidR="008401E7" w:rsidRPr="00780A67">
        <w:rPr>
          <w:szCs w:val="20"/>
        </w:rPr>
        <w:t xml:space="preserve">whose symptoms </w:t>
      </w:r>
      <w:r w:rsidR="005D4B9D">
        <w:rPr>
          <w:szCs w:val="20"/>
        </w:rPr>
        <w:t xml:space="preserve">(NYHA functional class II or greater) </w:t>
      </w:r>
      <w:r w:rsidR="008401E7" w:rsidRPr="00780A67">
        <w:rPr>
          <w:szCs w:val="20"/>
        </w:rPr>
        <w:t xml:space="preserve">persist despite maximally tolerated </w:t>
      </w:r>
      <w:r w:rsidR="00780A67">
        <w:rPr>
          <w:szCs w:val="20"/>
        </w:rPr>
        <w:t>guideline</w:t>
      </w:r>
      <w:r w:rsidR="008401E7">
        <w:rPr>
          <w:szCs w:val="20"/>
        </w:rPr>
        <w:t xml:space="preserve"> directed medical therapy (</w:t>
      </w:r>
      <w:r w:rsidR="008401E7" w:rsidRPr="00780A67">
        <w:rPr>
          <w:szCs w:val="20"/>
        </w:rPr>
        <w:t>GDMT</w:t>
      </w:r>
      <w:r w:rsidR="008401E7">
        <w:rPr>
          <w:szCs w:val="20"/>
        </w:rPr>
        <w:t>)</w:t>
      </w:r>
      <w:r w:rsidR="008401E7" w:rsidRPr="00780A67">
        <w:rPr>
          <w:szCs w:val="20"/>
        </w:rPr>
        <w:t xml:space="preserve"> as determined by </w:t>
      </w:r>
      <w:r w:rsidR="00780A67">
        <w:rPr>
          <w:szCs w:val="20"/>
        </w:rPr>
        <w:t>the</w:t>
      </w:r>
      <w:r w:rsidR="005B57D7">
        <w:rPr>
          <w:szCs w:val="20"/>
        </w:rPr>
        <w:t xml:space="preserve"> MDHT</w:t>
      </w:r>
      <w:r w:rsidR="00FA57EF">
        <w:rPr>
          <w:szCs w:val="20"/>
        </w:rPr>
        <w:t xml:space="preserve">, </w:t>
      </w:r>
      <w:r w:rsidR="00780A67">
        <w:rPr>
          <w:szCs w:val="20"/>
        </w:rPr>
        <w:t>whose MR is disproportionate to their left ventricular end diastolic volume (LVEDV)</w:t>
      </w:r>
      <w:r w:rsidR="00E92F3B">
        <w:rPr>
          <w:szCs w:val="20"/>
        </w:rPr>
        <w:t>.</w:t>
      </w:r>
    </w:p>
    <w:bookmarkEnd w:id="9"/>
    <w:p w14:paraId="0B5C195D" w14:textId="7182AE62" w:rsidR="00D67AA5" w:rsidRPr="006862E7" w:rsidRDefault="006862E7" w:rsidP="00D43D03">
      <w:pPr>
        <w:ind w:left="426"/>
        <w:jc w:val="both"/>
        <w:rPr>
          <w:i/>
          <w:szCs w:val="20"/>
          <w:u w:val="single"/>
        </w:rPr>
      </w:pPr>
      <w:r w:rsidRPr="006862E7">
        <w:rPr>
          <w:i/>
          <w:szCs w:val="20"/>
          <w:u w:val="single"/>
        </w:rPr>
        <w:t>Rationale</w:t>
      </w:r>
    </w:p>
    <w:p w14:paraId="775428F5" w14:textId="77777777" w:rsidR="003116D4" w:rsidRDefault="006862E7" w:rsidP="00D43D03">
      <w:pPr>
        <w:ind w:left="426"/>
        <w:jc w:val="both"/>
        <w:rPr>
          <w:szCs w:val="20"/>
        </w:rPr>
      </w:pPr>
      <w:r>
        <w:rPr>
          <w:szCs w:val="20"/>
        </w:rPr>
        <w:t xml:space="preserve">The proposed restriction of the FMR population is consistent with feedback from </w:t>
      </w:r>
      <w:r w:rsidR="00F21BEE">
        <w:rPr>
          <w:szCs w:val="20"/>
        </w:rPr>
        <w:t xml:space="preserve">the clinicians </w:t>
      </w:r>
      <w:r>
        <w:rPr>
          <w:szCs w:val="20"/>
        </w:rPr>
        <w:t xml:space="preserve">that expressed a clinical need for </w:t>
      </w:r>
      <w:r w:rsidR="008702F9">
        <w:t>TMVr</w:t>
      </w:r>
      <w:r w:rsidR="009B449C">
        <w:rPr>
          <w:szCs w:val="20"/>
        </w:rPr>
        <w:t xml:space="preserve"> </w:t>
      </w:r>
      <w:r>
        <w:rPr>
          <w:szCs w:val="20"/>
        </w:rPr>
        <w:t xml:space="preserve">in FMR patients considered to be at high risk of surgical </w:t>
      </w:r>
      <w:r w:rsidR="00D609EF">
        <w:rPr>
          <w:szCs w:val="20"/>
        </w:rPr>
        <w:t>complications</w:t>
      </w:r>
      <w:r>
        <w:rPr>
          <w:szCs w:val="20"/>
        </w:rPr>
        <w:t xml:space="preserve"> and that are symptomatic despite maximal dose of </w:t>
      </w:r>
      <w:r w:rsidR="00780A67">
        <w:rPr>
          <w:szCs w:val="20"/>
        </w:rPr>
        <w:t xml:space="preserve">guideline directed </w:t>
      </w:r>
      <w:r>
        <w:rPr>
          <w:szCs w:val="20"/>
        </w:rPr>
        <w:t>medical therapy.</w:t>
      </w:r>
      <w:r w:rsidR="005B57D7">
        <w:rPr>
          <w:szCs w:val="20"/>
        </w:rPr>
        <w:t xml:space="preserve"> </w:t>
      </w:r>
    </w:p>
    <w:p w14:paraId="43F54954" w14:textId="34469497" w:rsidR="00D609EF" w:rsidRDefault="00D609EF" w:rsidP="00D43D03">
      <w:pPr>
        <w:ind w:left="426"/>
        <w:jc w:val="both"/>
        <w:rPr>
          <w:szCs w:val="20"/>
        </w:rPr>
      </w:pPr>
      <w:r>
        <w:rPr>
          <w:szCs w:val="20"/>
        </w:rPr>
        <w:t xml:space="preserve">The rationale for the proposed FMR </w:t>
      </w:r>
      <w:r w:rsidR="002626B7">
        <w:rPr>
          <w:szCs w:val="20"/>
        </w:rPr>
        <w:t>indication</w:t>
      </w:r>
      <w:r>
        <w:rPr>
          <w:szCs w:val="20"/>
        </w:rPr>
        <w:t xml:space="preserve"> is to ensure </w:t>
      </w:r>
      <w:r w:rsidR="003116D4">
        <w:rPr>
          <w:szCs w:val="20"/>
        </w:rPr>
        <w:t xml:space="preserve">the eligibility </w:t>
      </w:r>
      <w:r w:rsidR="002626B7">
        <w:rPr>
          <w:szCs w:val="20"/>
        </w:rPr>
        <w:t xml:space="preserve">for </w:t>
      </w:r>
      <w:r w:rsidR="00F56016">
        <w:rPr>
          <w:szCs w:val="20"/>
        </w:rPr>
        <w:t xml:space="preserve">public funding for </w:t>
      </w:r>
      <w:r w:rsidR="002626B7">
        <w:rPr>
          <w:szCs w:val="20"/>
        </w:rPr>
        <w:t xml:space="preserve">the patient population </w:t>
      </w:r>
      <w:r>
        <w:rPr>
          <w:szCs w:val="20"/>
        </w:rPr>
        <w:t xml:space="preserve">where </w:t>
      </w:r>
      <w:r w:rsidR="003116D4">
        <w:rPr>
          <w:szCs w:val="20"/>
        </w:rPr>
        <w:t xml:space="preserve">the therapy </w:t>
      </w:r>
      <w:r>
        <w:rPr>
          <w:szCs w:val="20"/>
        </w:rPr>
        <w:t xml:space="preserve">has proven </w:t>
      </w:r>
      <w:r w:rsidR="003116D4">
        <w:rPr>
          <w:szCs w:val="20"/>
        </w:rPr>
        <w:t>its comparative</w:t>
      </w:r>
      <w:r w:rsidR="00FD3C18">
        <w:rPr>
          <w:szCs w:val="20"/>
        </w:rPr>
        <w:t xml:space="preserve"> </w:t>
      </w:r>
      <w:r>
        <w:rPr>
          <w:szCs w:val="20"/>
        </w:rPr>
        <w:t>effective</w:t>
      </w:r>
      <w:r w:rsidR="003116D4">
        <w:rPr>
          <w:szCs w:val="20"/>
        </w:rPr>
        <w:t>ness</w:t>
      </w:r>
      <w:r>
        <w:rPr>
          <w:szCs w:val="20"/>
        </w:rPr>
        <w:t xml:space="preserve"> (as per the COAPT trial) and not </w:t>
      </w:r>
      <w:r w:rsidR="002626B7">
        <w:rPr>
          <w:szCs w:val="20"/>
        </w:rPr>
        <w:t>for</w:t>
      </w:r>
      <w:r>
        <w:rPr>
          <w:szCs w:val="20"/>
        </w:rPr>
        <w:t xml:space="preserve"> those where comparative effectiveness is more uncertain (as per the MITRA-FR trial).</w:t>
      </w:r>
    </w:p>
    <w:p w14:paraId="0E41D724" w14:textId="120A7FEE" w:rsidR="00DE3E9A" w:rsidRDefault="00E27A96" w:rsidP="00D43D03">
      <w:pPr>
        <w:ind w:left="426"/>
        <w:jc w:val="both"/>
        <w:rPr>
          <w:szCs w:val="20"/>
        </w:rPr>
      </w:pPr>
      <w:r>
        <w:rPr>
          <w:szCs w:val="20"/>
        </w:rPr>
        <w:t>T</w:t>
      </w:r>
      <w:r w:rsidR="005B57D7">
        <w:rPr>
          <w:szCs w:val="20"/>
        </w:rPr>
        <w:t xml:space="preserve">o be eligible for TMVr based on the proposed </w:t>
      </w:r>
      <w:r w:rsidR="007A551A">
        <w:rPr>
          <w:szCs w:val="20"/>
        </w:rPr>
        <w:t xml:space="preserve">FMR </w:t>
      </w:r>
      <w:r w:rsidR="005B57D7">
        <w:rPr>
          <w:szCs w:val="20"/>
        </w:rPr>
        <w:t>population, the MDHT must consider a patient</w:t>
      </w:r>
      <w:r w:rsidR="0092297F">
        <w:rPr>
          <w:szCs w:val="20"/>
        </w:rPr>
        <w:t>’</w:t>
      </w:r>
      <w:r w:rsidR="005B57D7">
        <w:rPr>
          <w:szCs w:val="20"/>
        </w:rPr>
        <w:t>s MR to be disproportionate to their L</w:t>
      </w:r>
      <w:r w:rsidR="003D32F6">
        <w:rPr>
          <w:szCs w:val="20"/>
        </w:rPr>
        <w:t>VEDV</w:t>
      </w:r>
      <w:r w:rsidR="006F0044">
        <w:rPr>
          <w:szCs w:val="20"/>
        </w:rPr>
        <w:t>.</w:t>
      </w:r>
    </w:p>
    <w:p w14:paraId="6B895865" w14:textId="1AF88839" w:rsidR="003D32F6" w:rsidRDefault="003D32F6" w:rsidP="004737D7">
      <w:pPr>
        <w:ind w:left="426"/>
      </w:pPr>
      <w:r>
        <w:rPr>
          <w:szCs w:val="20"/>
        </w:rPr>
        <w:t xml:space="preserve">This is </w:t>
      </w:r>
      <w:r w:rsidR="007A551A">
        <w:rPr>
          <w:szCs w:val="20"/>
        </w:rPr>
        <w:t>also demonstrated in</w:t>
      </w:r>
      <w:r>
        <w:rPr>
          <w:szCs w:val="20"/>
        </w:rPr>
        <w:t xml:space="preserve"> the </w:t>
      </w:r>
      <w:r w:rsidR="005B57D7">
        <w:rPr>
          <w:szCs w:val="20"/>
        </w:rPr>
        <w:t>framework put forward by Grayburn et al., (2018),</w:t>
      </w:r>
      <w:r>
        <w:rPr>
          <w:szCs w:val="20"/>
        </w:rPr>
        <w:t xml:space="preserve"> which</w:t>
      </w:r>
      <w:r w:rsidR="005B57D7">
        <w:rPr>
          <w:szCs w:val="20"/>
        </w:rPr>
        <w:t xml:space="preserve"> characterise</w:t>
      </w:r>
      <w:r w:rsidR="00923FA7">
        <w:rPr>
          <w:szCs w:val="20"/>
        </w:rPr>
        <w:t>s</w:t>
      </w:r>
      <w:r w:rsidR="005B57D7">
        <w:rPr>
          <w:szCs w:val="20"/>
        </w:rPr>
        <w:t xml:space="preserve"> the severity of MR as proportionate or disproportionate to LVEDV (</w:t>
      </w:r>
      <w:r w:rsidR="005B57D7">
        <w:rPr>
          <w:szCs w:val="20"/>
        </w:rPr>
        <w:fldChar w:fldCharType="begin"/>
      </w:r>
      <w:r w:rsidR="005B57D7">
        <w:rPr>
          <w:szCs w:val="20"/>
        </w:rPr>
        <w:instrText xml:space="preserve"> REF _Ref1653563 \h </w:instrText>
      </w:r>
      <w:r w:rsidR="00A82051">
        <w:rPr>
          <w:szCs w:val="20"/>
        </w:rPr>
        <w:instrText xml:space="preserve"> \* MERGEFORMAT </w:instrText>
      </w:r>
      <w:r w:rsidR="005B57D7">
        <w:rPr>
          <w:szCs w:val="20"/>
        </w:rPr>
      </w:r>
      <w:r w:rsidR="005B57D7">
        <w:rPr>
          <w:szCs w:val="20"/>
        </w:rPr>
        <w:fldChar w:fldCharType="separate"/>
      </w:r>
      <w:r w:rsidR="00A91C21" w:rsidRPr="008222A5">
        <w:rPr>
          <w:rFonts w:cstheme="minorHAnsi"/>
        </w:rPr>
        <w:t xml:space="preserve">Figure </w:t>
      </w:r>
      <w:r w:rsidR="00A91C21">
        <w:rPr>
          <w:rFonts w:cstheme="minorHAnsi"/>
          <w:noProof/>
        </w:rPr>
        <w:t>3</w:t>
      </w:r>
      <w:r w:rsidR="005B57D7">
        <w:rPr>
          <w:szCs w:val="20"/>
        </w:rPr>
        <w:fldChar w:fldCharType="end"/>
      </w:r>
      <w:r w:rsidR="005B57D7">
        <w:rPr>
          <w:szCs w:val="20"/>
        </w:rPr>
        <w:t xml:space="preserve">). </w:t>
      </w:r>
      <w:r>
        <w:rPr>
          <w:szCs w:val="20"/>
        </w:rPr>
        <w:t>That is, a</w:t>
      </w:r>
      <w:r w:rsidR="005B57D7">
        <w:rPr>
          <w:szCs w:val="20"/>
        </w:rPr>
        <w:t xml:space="preserve">ccording </w:t>
      </w:r>
      <w:r w:rsidR="00E92F3B">
        <w:rPr>
          <w:szCs w:val="20"/>
        </w:rPr>
        <w:t xml:space="preserve">to Grayburn et al., (2018) the FMR population can be subdivided </w:t>
      </w:r>
      <w:r w:rsidR="00E6030F" w:rsidRPr="00E6030F">
        <w:rPr>
          <w:szCs w:val="20"/>
        </w:rPr>
        <w:t>based on</w:t>
      </w:r>
      <w:r w:rsidR="00E92F3B">
        <w:rPr>
          <w:szCs w:val="20"/>
        </w:rPr>
        <w:t xml:space="preserve"> the</w:t>
      </w:r>
      <w:r w:rsidR="00E6030F" w:rsidRPr="00E6030F">
        <w:rPr>
          <w:szCs w:val="20"/>
        </w:rPr>
        <w:t xml:space="preserve"> </w:t>
      </w:r>
      <w:r w:rsidR="00E92F3B">
        <w:rPr>
          <w:szCs w:val="20"/>
        </w:rPr>
        <w:t>concept</w:t>
      </w:r>
      <w:r w:rsidR="00E6030F" w:rsidRPr="00E6030F">
        <w:rPr>
          <w:szCs w:val="20"/>
        </w:rPr>
        <w:t xml:space="preserve"> that the effective regurgitant orifice area (EROA) is</w:t>
      </w:r>
      <w:r w:rsidR="00E6030F">
        <w:rPr>
          <w:szCs w:val="20"/>
        </w:rPr>
        <w:t xml:space="preserve"> </w:t>
      </w:r>
      <w:r w:rsidR="00E6030F" w:rsidRPr="00E6030F">
        <w:rPr>
          <w:szCs w:val="20"/>
        </w:rPr>
        <w:t>dependent on LVEDV</w:t>
      </w:r>
      <w:r w:rsidR="00E92F3B">
        <w:rPr>
          <w:szCs w:val="20"/>
        </w:rPr>
        <w:t>,</w:t>
      </w:r>
      <w:r w:rsidR="00E6030F">
        <w:rPr>
          <w:szCs w:val="20"/>
        </w:rPr>
        <w:t xml:space="preserve"> utilising the </w:t>
      </w:r>
      <w:r w:rsidR="00E6030F" w:rsidRPr="00E6030F">
        <w:rPr>
          <w:szCs w:val="20"/>
        </w:rPr>
        <w:t>Gorlin hydraulic orifice equation.</w:t>
      </w:r>
      <w:r w:rsidR="00E92F3B">
        <w:rPr>
          <w:szCs w:val="20"/>
        </w:rPr>
        <w:t xml:space="preserve"> </w:t>
      </w:r>
      <w:r w:rsidR="006862E7">
        <w:rPr>
          <w:szCs w:val="20"/>
        </w:rPr>
        <w:t>Based on this relationship, a patient in whom the MR severity is consistent with the amount of LV dilatation would fall close to the line of proportionality (blue area</w:t>
      </w:r>
      <w:r w:rsidR="00D94198">
        <w:rPr>
          <w:szCs w:val="20"/>
        </w:rPr>
        <w:t>). In this patient, the MR can be entirely explained</w:t>
      </w:r>
      <w:r w:rsidR="009E02FC">
        <w:rPr>
          <w:szCs w:val="20"/>
        </w:rPr>
        <w:t xml:space="preserve"> by</w:t>
      </w:r>
      <w:r w:rsidR="00D94198">
        <w:rPr>
          <w:szCs w:val="20"/>
        </w:rPr>
        <w:t xml:space="preserve"> left ventricular enlargement that in turn leads to distortions in the valve function, </w:t>
      </w:r>
      <w:r w:rsidR="006862E7">
        <w:rPr>
          <w:szCs w:val="20"/>
        </w:rPr>
        <w:t xml:space="preserve">and as such we would not </w:t>
      </w:r>
      <w:r w:rsidR="006862E7" w:rsidRPr="006862E7">
        <w:rPr>
          <w:szCs w:val="20"/>
        </w:rPr>
        <w:t>expect this patient to improve following interventions directed towards fixing the mitral valve</w:t>
      </w:r>
      <w:r w:rsidR="006862E7">
        <w:rPr>
          <w:szCs w:val="20"/>
        </w:rPr>
        <w:t xml:space="preserve">. </w:t>
      </w:r>
      <w:r w:rsidR="006862E7">
        <w:t xml:space="preserve">In contrast, a patient with </w:t>
      </w:r>
      <w:r w:rsidR="00C92027">
        <w:t xml:space="preserve">a </w:t>
      </w:r>
      <w:r w:rsidR="006862E7">
        <w:t>disproportionately large degree of MR compared with the degree of LV enlargement (pink area), could be expected to respond to a mitral valve repair intervention</w:t>
      </w:r>
      <w:r w:rsidR="009E02FC">
        <w:t xml:space="preserve"> that works to directly ameliorate the degree of MR</w:t>
      </w:r>
      <w:r w:rsidR="006862E7">
        <w:t xml:space="preserve">. </w:t>
      </w:r>
      <w:r w:rsidR="009E02FC">
        <w:t xml:space="preserve">In this patient, </w:t>
      </w:r>
      <w:r w:rsidR="009E02FC">
        <w:rPr>
          <w:szCs w:val="20"/>
        </w:rPr>
        <w:t xml:space="preserve">it is the disease process within the left </w:t>
      </w:r>
      <w:r w:rsidR="009E02FC">
        <w:rPr>
          <w:szCs w:val="20"/>
        </w:rPr>
        <w:lastRenderedPageBreak/>
        <w:t xml:space="preserve">ventricle itself that disproportionally injure the ventricular muscles that support normal mitral valve </w:t>
      </w:r>
      <w:r w:rsidR="009E02FC" w:rsidRPr="00DE3E9A">
        <w:rPr>
          <w:szCs w:val="20"/>
        </w:rPr>
        <w:t>coaptation</w:t>
      </w:r>
      <w:r w:rsidR="009E02FC">
        <w:rPr>
          <w:szCs w:val="20"/>
        </w:rPr>
        <w:t xml:space="preserve"> </w:t>
      </w:r>
      <w:r w:rsidR="006862E7">
        <w:t>The green area in the figure represent patient</w:t>
      </w:r>
      <w:r w:rsidR="00A95F6C">
        <w:t>s</w:t>
      </w:r>
      <w:r w:rsidR="006862E7">
        <w:t xml:space="preserve"> with an EROA to LVEDV ratio that is well below the line of proportionality consistent with non-sever</w:t>
      </w:r>
      <w:r w:rsidR="00D609EF">
        <w:t>e</w:t>
      </w:r>
      <w:r w:rsidR="006862E7">
        <w:t xml:space="preserve"> MR that is unlikely to benefit from a procedure directed towards fixing the mitral valve.</w:t>
      </w:r>
      <w:r w:rsidR="00A95F6C">
        <w:t xml:space="preserve"> </w:t>
      </w:r>
    </w:p>
    <w:p w14:paraId="5EF5BADD" w14:textId="078565B7" w:rsidR="0092297F" w:rsidRDefault="00E6030F" w:rsidP="00D43D03">
      <w:pPr>
        <w:ind w:left="426"/>
        <w:jc w:val="both"/>
      </w:pPr>
      <w:r>
        <w:t>As it turns out, the results from the two trials COAPT and MITRA FR, supported the concept put forward by Grayburn et al., (2018</w:t>
      </w:r>
      <w:r w:rsidR="001D0ADF">
        <w:t xml:space="preserve">). </w:t>
      </w:r>
      <w:r w:rsidR="0092297F">
        <w:t xml:space="preserve">The MR of the patients included in the MITRA-FR trial </w:t>
      </w:r>
      <w:r w:rsidR="001D0ADF">
        <w:t xml:space="preserve">was </w:t>
      </w:r>
      <w:r w:rsidR="0092297F">
        <w:t xml:space="preserve">proportionate to the degree of LV dilatation, </w:t>
      </w:r>
      <w:r w:rsidR="001D0ADF">
        <w:t>and consistent with the concept by Grayburn et al., (2018), the</w:t>
      </w:r>
      <w:r w:rsidR="0092297F">
        <w:t xml:space="preserve"> LVEDV and clinical outcomes of these patients </w:t>
      </w:r>
      <w:r w:rsidR="001D0ADF">
        <w:t>were not significantly different to those on optimal medical management.</w:t>
      </w:r>
      <w:r w:rsidR="0092297F">
        <w:t xml:space="preserve"> In </w:t>
      </w:r>
      <w:r w:rsidR="001D0ADF">
        <w:t>contrast</w:t>
      </w:r>
      <w:r w:rsidR="0092297F">
        <w:t xml:space="preserve">, the patients </w:t>
      </w:r>
      <w:r w:rsidR="001D0ADF">
        <w:t>included</w:t>
      </w:r>
      <w:r w:rsidR="0092297F">
        <w:t xml:space="preserve"> in the COAPT trial had an EROA </w:t>
      </w:r>
      <w:r w:rsidR="001D0ADF">
        <w:t xml:space="preserve">that were approximately </w:t>
      </w:r>
      <w:r w:rsidR="0092297F">
        <w:t xml:space="preserve">30% higher but LV volumes that were </w:t>
      </w:r>
      <w:r w:rsidR="001D0ADF">
        <w:t xml:space="preserve">approximately </w:t>
      </w:r>
      <w:r w:rsidR="0092297F">
        <w:t xml:space="preserve">30% smaller, </w:t>
      </w:r>
      <w:r w:rsidR="001D0ADF">
        <w:t>consistent with</w:t>
      </w:r>
      <w:r w:rsidR="0092297F">
        <w:t xml:space="preserve"> disproportionate MR. In </w:t>
      </w:r>
      <w:r w:rsidR="001D0ADF">
        <w:t>COAPT</w:t>
      </w:r>
      <w:r w:rsidR="0092297F">
        <w:t xml:space="preserve">, </w:t>
      </w:r>
      <w:r w:rsidR="001D0ADF">
        <w:t>TMVr</w:t>
      </w:r>
      <w:r w:rsidR="0092297F">
        <w:t xml:space="preserve"> reduced the risk of death and hospitalization for heart failure, and </w:t>
      </w:r>
      <w:r w:rsidR="001D0ADF">
        <w:t>on average patients achieved meaningful reduction in</w:t>
      </w:r>
      <w:r w:rsidR="0092297F">
        <w:t xml:space="preserve"> LVEDV. </w:t>
      </w:r>
      <w:r w:rsidR="001D0ADF">
        <w:t xml:space="preserve">Therefore, </w:t>
      </w:r>
      <w:r w:rsidR="0092297F">
        <w:t xml:space="preserve">characterization of MR as proportionate or disproportionate to LVEDV appears to </w:t>
      </w:r>
      <w:r w:rsidR="001D0ADF">
        <w:t xml:space="preserve">important in the </w:t>
      </w:r>
      <w:r w:rsidR="0092297F">
        <w:t xml:space="preserve">selection of patients </w:t>
      </w:r>
      <w:r w:rsidR="001D0ADF">
        <w:t xml:space="preserve">with FMR who would benefit the most from TMVr. </w:t>
      </w:r>
    </w:p>
    <w:p w14:paraId="239BCB1D" w14:textId="400D1747" w:rsidR="001D0ADF" w:rsidRDefault="001D0ADF" w:rsidP="00D43D03">
      <w:pPr>
        <w:ind w:left="426"/>
        <w:jc w:val="both"/>
      </w:pPr>
      <w:r>
        <w:t xml:space="preserve">To </w:t>
      </w:r>
      <w:r w:rsidR="001E7B01">
        <w:t xml:space="preserve">better </w:t>
      </w:r>
      <w:r>
        <w:t>ensure appropriate selection of patients eligible for TMVr</w:t>
      </w:r>
      <w:r w:rsidR="001E7B01">
        <w:t xml:space="preserve"> </w:t>
      </w:r>
      <w:r>
        <w:t xml:space="preserve">on the MBS, </w:t>
      </w:r>
      <w:r w:rsidR="001D40EA">
        <w:t>the</w:t>
      </w:r>
      <w:r w:rsidR="00FA57EF">
        <w:t xml:space="preserve"> </w:t>
      </w:r>
      <w:r>
        <w:t>Applicant</w:t>
      </w:r>
      <w:r w:rsidR="001D40EA">
        <w:t xml:space="preserve"> </w:t>
      </w:r>
      <w:r w:rsidR="00FA57EF">
        <w:t xml:space="preserve">anticipates a consensus/position statement from the Australian Clinical society to </w:t>
      </w:r>
      <w:r>
        <w:t xml:space="preserve">provide a set of guidelines to be used by the MDHT in identifying patients. Further details of the MDHT and Position Paper is provided below. </w:t>
      </w:r>
    </w:p>
    <w:p w14:paraId="7CAD12D6" w14:textId="29C76E85" w:rsidR="00E92F3B" w:rsidRDefault="00E92F3B" w:rsidP="00E6030F">
      <w:pPr>
        <w:ind w:left="426"/>
      </w:pPr>
    </w:p>
    <w:p w14:paraId="0C418C19" w14:textId="7AE13EF0" w:rsidR="001E7B01" w:rsidRDefault="001E7B01" w:rsidP="00E27B32">
      <w:pPr>
        <w:pStyle w:val="CaptionNotes"/>
        <w:jc w:val="center"/>
      </w:pPr>
      <w:bookmarkStart w:id="10" w:name="_Ref1653563"/>
      <w:bookmarkStart w:id="11" w:name="_Hlk3299405"/>
      <w:r w:rsidRPr="001E7B01">
        <w:rPr>
          <w:noProof/>
        </w:rPr>
        <w:drawing>
          <wp:inline distT="0" distB="0" distL="0" distR="0" wp14:anchorId="2E386809" wp14:editId="711ED3C4">
            <wp:extent cx="3956050" cy="2309814"/>
            <wp:effectExtent l="0" t="0" r="6350" b="0"/>
            <wp:docPr id="6" name="Content Placeholder 4" descr="Figure 3 Relationship between EROA and LVEDV illustrating domains that define disproportionately severe, proportionately severe and non-severe FMR" title="Figure 3 Relationship between EROA and LVEDV">
              <a:extLst xmlns:a="http://schemas.openxmlformats.org/drawingml/2006/main">
                <a:ext uri="{FF2B5EF4-FFF2-40B4-BE49-F238E27FC236}">
                  <a16:creationId xmlns:a16="http://schemas.microsoft.com/office/drawing/2014/main" id="{4A1EC139-5AA9-4AB4-AB35-7DCE78240BB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screenshot of a cell phone screen with text&#10;&#10;Description generated with very high confidence">
                      <a:extLst>
                        <a:ext uri="{FF2B5EF4-FFF2-40B4-BE49-F238E27FC236}">
                          <a16:creationId xmlns:a16="http://schemas.microsoft.com/office/drawing/2014/main" id="{4A1EC139-5AA9-4AB4-AB35-7DCE78240BB8}"/>
                        </a:ext>
                      </a:extLst>
                    </pic:cNvPr>
                    <pic:cNvPicPr>
                      <a:picLocks noGrp="1"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956050" cy="2309814"/>
                    </a:xfrm>
                    <a:prstGeom prst="rect">
                      <a:avLst/>
                    </a:prstGeom>
                  </pic:spPr>
                </pic:pic>
              </a:graphicData>
            </a:graphic>
          </wp:inline>
        </w:drawing>
      </w:r>
    </w:p>
    <w:p w14:paraId="5B2ABAFB" w14:textId="77777777" w:rsidR="001E7B01" w:rsidRDefault="001E7B01" w:rsidP="00534249">
      <w:pPr>
        <w:pStyle w:val="CaptionNotes"/>
      </w:pPr>
    </w:p>
    <w:p w14:paraId="7572E99E" w14:textId="7D68EDC5" w:rsidR="007D1FC0" w:rsidRPr="008222A5" w:rsidRDefault="007D1FC0" w:rsidP="008222A5">
      <w:pPr>
        <w:pStyle w:val="CaptionNotes"/>
        <w:ind w:left="426"/>
        <w:jc w:val="left"/>
        <w:rPr>
          <w:rFonts w:asciiTheme="minorHAnsi" w:hAnsiTheme="minorHAnsi" w:cstheme="minorHAnsi"/>
        </w:rPr>
      </w:pPr>
      <w:r w:rsidRPr="008222A5">
        <w:rPr>
          <w:rFonts w:asciiTheme="minorHAnsi" w:hAnsiTheme="minorHAnsi" w:cstheme="minorHAnsi"/>
        </w:rPr>
        <w:t xml:space="preserve">Figure </w:t>
      </w:r>
      <w:r w:rsidR="002D7397" w:rsidRPr="008222A5">
        <w:rPr>
          <w:rFonts w:asciiTheme="minorHAnsi" w:hAnsiTheme="minorHAnsi" w:cstheme="minorHAnsi"/>
          <w:noProof/>
        </w:rPr>
        <w:fldChar w:fldCharType="begin"/>
      </w:r>
      <w:r w:rsidR="002D7397" w:rsidRPr="008222A5">
        <w:rPr>
          <w:rFonts w:asciiTheme="minorHAnsi" w:hAnsiTheme="minorHAnsi" w:cstheme="minorHAnsi"/>
          <w:noProof/>
        </w:rPr>
        <w:instrText xml:space="preserve"> SEQ Figure \* ARABIC </w:instrText>
      </w:r>
      <w:r w:rsidR="002D7397" w:rsidRPr="008222A5">
        <w:rPr>
          <w:rFonts w:asciiTheme="minorHAnsi" w:hAnsiTheme="minorHAnsi" w:cstheme="minorHAnsi"/>
          <w:noProof/>
        </w:rPr>
        <w:fldChar w:fldCharType="separate"/>
      </w:r>
      <w:r w:rsidR="00A91C21">
        <w:rPr>
          <w:rFonts w:asciiTheme="minorHAnsi" w:hAnsiTheme="minorHAnsi" w:cstheme="minorHAnsi"/>
          <w:noProof/>
        </w:rPr>
        <w:t>3</w:t>
      </w:r>
      <w:r w:rsidR="002D7397" w:rsidRPr="008222A5">
        <w:rPr>
          <w:rFonts w:asciiTheme="minorHAnsi" w:hAnsiTheme="minorHAnsi" w:cstheme="minorHAnsi"/>
          <w:noProof/>
        </w:rPr>
        <w:fldChar w:fldCharType="end"/>
      </w:r>
      <w:bookmarkEnd w:id="10"/>
      <w:r w:rsidRPr="008222A5">
        <w:rPr>
          <w:rFonts w:asciiTheme="minorHAnsi" w:hAnsiTheme="minorHAnsi" w:cstheme="minorHAnsi"/>
        </w:rPr>
        <w:t xml:space="preserve"> Relationship between EROA and LVEDV illustrating domains that define disproportionately severe, proportionately severe and non-severe FMR</w:t>
      </w:r>
    </w:p>
    <w:bookmarkEnd w:id="11"/>
    <w:p w14:paraId="5479511A" w14:textId="1E36C90A" w:rsidR="007D1FC0" w:rsidRDefault="007D1FC0" w:rsidP="00482ADA">
      <w:pPr>
        <w:ind w:left="426"/>
        <w:rPr>
          <w:lang w:eastAsia="en-GB"/>
        </w:rPr>
      </w:pPr>
      <w:r>
        <w:rPr>
          <w:lang w:eastAsia="en-GB"/>
        </w:rPr>
        <w:t>Source: Gr</w:t>
      </w:r>
      <w:r w:rsidR="00217807">
        <w:rPr>
          <w:lang w:eastAsia="en-GB"/>
        </w:rPr>
        <w:t>a</w:t>
      </w:r>
      <w:r>
        <w:rPr>
          <w:lang w:eastAsia="en-GB"/>
        </w:rPr>
        <w:t>yburn et al (2018), Figure 2.</w:t>
      </w:r>
    </w:p>
    <w:p w14:paraId="6EFB8C30" w14:textId="49D031FE" w:rsidR="00E92F3B" w:rsidRDefault="00E92F3B" w:rsidP="00E27B32">
      <w:pPr>
        <w:ind w:left="426"/>
        <w:jc w:val="both"/>
        <w:rPr>
          <w:szCs w:val="20"/>
        </w:rPr>
      </w:pPr>
      <w:r>
        <w:rPr>
          <w:szCs w:val="20"/>
        </w:rPr>
        <w:t>It should also be noted that the Food and Drug Authority (FDA), recently approved the use of MitraClip in patients with FMR, based on the following</w:t>
      </w:r>
      <w:r w:rsidR="001E7A6D">
        <w:rPr>
          <w:szCs w:val="20"/>
        </w:rPr>
        <w:t xml:space="preserve"> conditions</w:t>
      </w:r>
      <w:r>
        <w:rPr>
          <w:szCs w:val="20"/>
        </w:rPr>
        <w:t>:</w:t>
      </w:r>
    </w:p>
    <w:p w14:paraId="608CE9AF" w14:textId="5C859DBE" w:rsidR="00E92F3B" w:rsidRPr="00E92F3B" w:rsidRDefault="00E92F3B" w:rsidP="00D43D03">
      <w:pPr>
        <w:ind w:left="426"/>
        <w:jc w:val="both"/>
        <w:rPr>
          <w:i/>
          <w:szCs w:val="20"/>
        </w:rPr>
      </w:pPr>
      <w:r w:rsidRPr="00E92F3B">
        <w:rPr>
          <w:i/>
          <w:szCs w:val="20"/>
        </w:rPr>
        <w:t>“The MitraClip</w:t>
      </w:r>
      <w:r w:rsidRPr="00E27A96">
        <w:rPr>
          <w:i/>
          <w:szCs w:val="20"/>
          <w:vertAlign w:val="superscript"/>
        </w:rPr>
        <w:t>TM</w:t>
      </w:r>
      <w:r w:rsidRPr="00E92F3B">
        <w:rPr>
          <w:i/>
          <w:szCs w:val="20"/>
        </w:rPr>
        <w:t xml:space="preserve"> NTR/XTR Clip Delivery System, when used with maximally tolerated guideline-directed medical therapy (GDMT), is indicated for the treatment of symptomatic, moderate-to-severe or severe secondary (or functional) mitral regurgitation (MR; MR ≥ Grade III  per American Society of Echocardiography criteria) in patients with a left ventricular ejection fraction (LVEF) ≥ 20% and ≤ 50%, and a left ventricular end systolic dimension (LVESD) ≤ 70 mm whose symptoms and MR severity persist despite maximally tolerated GDMT as determined by a multidisciplinary heart team experienced in the evaluation and treatment of heart failure and mitral valve disease”.</w:t>
      </w:r>
    </w:p>
    <w:p w14:paraId="565B7CA0" w14:textId="1E08C5DA" w:rsidR="00A01584" w:rsidRDefault="00A01584" w:rsidP="00D43D03">
      <w:pPr>
        <w:ind w:left="426"/>
        <w:jc w:val="both"/>
        <w:rPr>
          <w:szCs w:val="20"/>
          <w:u w:val="single"/>
        </w:rPr>
      </w:pPr>
      <w:r w:rsidRPr="00A95F6C">
        <w:rPr>
          <w:szCs w:val="20"/>
          <w:u w:val="single"/>
        </w:rPr>
        <w:t>MDHT</w:t>
      </w:r>
      <w:r w:rsidR="00E92F3B">
        <w:rPr>
          <w:szCs w:val="20"/>
          <w:u w:val="single"/>
        </w:rPr>
        <w:t xml:space="preserve"> and </w:t>
      </w:r>
      <w:r w:rsidR="00530385">
        <w:rPr>
          <w:szCs w:val="20"/>
          <w:u w:val="single"/>
        </w:rPr>
        <w:t>Consensus/</w:t>
      </w:r>
      <w:r w:rsidR="00E92F3B">
        <w:rPr>
          <w:szCs w:val="20"/>
          <w:u w:val="single"/>
        </w:rPr>
        <w:t>Positio</w:t>
      </w:r>
      <w:r w:rsidR="00530385">
        <w:rPr>
          <w:szCs w:val="20"/>
          <w:u w:val="single"/>
        </w:rPr>
        <w:t>n</w:t>
      </w:r>
      <w:r w:rsidR="00E92F3B">
        <w:rPr>
          <w:szCs w:val="20"/>
          <w:u w:val="single"/>
        </w:rPr>
        <w:t xml:space="preserve"> </w:t>
      </w:r>
      <w:r w:rsidR="00530385">
        <w:rPr>
          <w:szCs w:val="20"/>
          <w:u w:val="single"/>
        </w:rPr>
        <w:t>Statement</w:t>
      </w:r>
    </w:p>
    <w:p w14:paraId="3332F9A8" w14:textId="665111B6" w:rsidR="0097065A" w:rsidRDefault="00D860D6" w:rsidP="00D43D03">
      <w:pPr>
        <w:ind w:left="426"/>
        <w:jc w:val="both"/>
      </w:pPr>
      <w:r>
        <w:rPr>
          <w:szCs w:val="20"/>
        </w:rPr>
        <w:t xml:space="preserve">Based on feedback from Australian clinical experts, it is proposed that the MBS item descriptor for TMVr be based on the TAVI MBS item descriptor, and that similarly, eligibility </w:t>
      </w:r>
      <w:r w:rsidR="00F16467">
        <w:rPr>
          <w:szCs w:val="20"/>
        </w:rPr>
        <w:t>be</w:t>
      </w:r>
      <w:r>
        <w:rPr>
          <w:szCs w:val="20"/>
        </w:rPr>
        <w:t xml:space="preserve"> determined by a MDHT. </w:t>
      </w:r>
      <w:r w:rsidR="00530385">
        <w:rPr>
          <w:szCs w:val="20"/>
        </w:rPr>
        <w:t>The</w:t>
      </w:r>
      <w:r>
        <w:rPr>
          <w:szCs w:val="20"/>
        </w:rPr>
        <w:t xml:space="preserve"> </w:t>
      </w:r>
      <w:r w:rsidR="00BA7374">
        <w:rPr>
          <w:szCs w:val="20"/>
        </w:rPr>
        <w:t xml:space="preserve">framework for the </w:t>
      </w:r>
      <w:r w:rsidR="00530385">
        <w:rPr>
          <w:szCs w:val="20"/>
        </w:rPr>
        <w:t xml:space="preserve">patient eligibility and the service criteria </w:t>
      </w:r>
      <w:r w:rsidR="00BA7374">
        <w:rPr>
          <w:szCs w:val="20"/>
        </w:rPr>
        <w:t>is anticipated</w:t>
      </w:r>
      <w:r w:rsidR="00F50C12">
        <w:rPr>
          <w:szCs w:val="20"/>
        </w:rPr>
        <w:t xml:space="preserve"> to </w:t>
      </w:r>
      <w:r>
        <w:rPr>
          <w:szCs w:val="20"/>
        </w:rPr>
        <w:t xml:space="preserve">be </w:t>
      </w:r>
      <w:r w:rsidR="00530385">
        <w:rPr>
          <w:szCs w:val="20"/>
        </w:rPr>
        <w:t xml:space="preserve">provided in </w:t>
      </w:r>
      <w:r>
        <w:rPr>
          <w:szCs w:val="20"/>
        </w:rPr>
        <w:t xml:space="preserve">a </w:t>
      </w:r>
      <w:r w:rsidR="00530385">
        <w:rPr>
          <w:szCs w:val="20"/>
        </w:rPr>
        <w:t>Consensus/Position Statement</w:t>
      </w:r>
      <w:r>
        <w:rPr>
          <w:szCs w:val="20"/>
        </w:rPr>
        <w:t xml:space="preserve">, prepared by a </w:t>
      </w:r>
      <w:r w:rsidR="00BA7374">
        <w:t xml:space="preserve">Working </w:t>
      </w:r>
      <w:r>
        <w:t xml:space="preserve">Group, including multi-disciplinary key opinion leaders in the treatment of heart failure and mitral valve disease, that provide guidelines to the MDHT in </w:t>
      </w:r>
      <w:r>
        <w:lastRenderedPageBreak/>
        <w:t>determining which patients with FMR and DMR</w:t>
      </w:r>
      <w:r w:rsidR="0097065A">
        <w:t xml:space="preserve"> that should get access to the TMVr procedure should it be reimbursed on the MBS. Th</w:t>
      </w:r>
      <w:r w:rsidR="00530385">
        <w:t>is Statement</w:t>
      </w:r>
      <w:r w:rsidR="0097065A">
        <w:t xml:space="preserve"> will provide guidance on how to determine which patients are </w:t>
      </w:r>
      <w:r w:rsidR="00F16467">
        <w:t>considered ‘high risk</w:t>
      </w:r>
      <w:r w:rsidR="00D609EF">
        <w:t>’ surgical candidates</w:t>
      </w:r>
      <w:r w:rsidR="00F16467">
        <w:t>. In the case of FMR, the position paper will also provide context around the framework by Grayburn et al., (2018) and how to apply this framework in identifying patient</w:t>
      </w:r>
      <w:r w:rsidR="0097065A">
        <w:t>s</w:t>
      </w:r>
      <w:r w:rsidR="00F16467">
        <w:t xml:space="preserve"> whose MR is disproportionate to the LVEDV and thus constitute </w:t>
      </w:r>
      <w:r w:rsidR="0097065A">
        <w:t xml:space="preserve">suitable </w:t>
      </w:r>
      <w:r w:rsidR="00F16467">
        <w:t xml:space="preserve">candidates for TMVr. The </w:t>
      </w:r>
      <w:r w:rsidR="004D2E9D">
        <w:t>Working</w:t>
      </w:r>
      <w:r w:rsidR="00F16467">
        <w:t xml:space="preserve"> Group will include </w:t>
      </w:r>
      <w:r w:rsidR="00F16467">
        <w:rPr>
          <w:noProof/>
        </w:rPr>
        <w:t xml:space="preserve">representative of the </w:t>
      </w:r>
      <w:r w:rsidR="00F16467" w:rsidRPr="00E91B57">
        <w:rPr>
          <w:noProof/>
        </w:rPr>
        <w:t xml:space="preserve">Cardiac Society of </w:t>
      </w:r>
      <w:r w:rsidR="00530385">
        <w:rPr>
          <w:noProof/>
        </w:rPr>
        <w:t xml:space="preserve">the </w:t>
      </w:r>
      <w:r w:rsidR="00F16467" w:rsidRPr="00E91B57">
        <w:rPr>
          <w:noProof/>
        </w:rPr>
        <w:t>Australian and New Zealand (CSANZ) and the Australia and New Zealand Society of Cardiac and Thoracic Surgeons (ANZSCTS)</w:t>
      </w:r>
      <w:r w:rsidR="00F16467">
        <w:rPr>
          <w:noProof/>
        </w:rPr>
        <w:t xml:space="preserve"> but would also include other specialists such as echocardiographers. </w:t>
      </w:r>
      <w:r w:rsidR="00D43D03">
        <w:t xml:space="preserve">It is proposed that this </w:t>
      </w:r>
      <w:r w:rsidR="005167AB">
        <w:t>Consensus/</w:t>
      </w:r>
      <w:r w:rsidR="0097065A">
        <w:t xml:space="preserve">Position </w:t>
      </w:r>
      <w:r w:rsidR="00530385">
        <w:t xml:space="preserve">Statement should </w:t>
      </w:r>
      <w:r w:rsidR="0097065A">
        <w:t xml:space="preserve">underpin the </w:t>
      </w:r>
      <w:r w:rsidR="00530385">
        <w:t xml:space="preserve">criteria </w:t>
      </w:r>
      <w:r w:rsidR="0097065A">
        <w:t xml:space="preserve">for TMVr on the MBS, similar to the TAVI listing. </w:t>
      </w:r>
    </w:p>
    <w:p w14:paraId="41036F12" w14:textId="4571EE13" w:rsidR="0097065A" w:rsidRDefault="0097065A" w:rsidP="00D43D03">
      <w:pPr>
        <w:ind w:left="426"/>
        <w:jc w:val="both"/>
      </w:pPr>
      <w:r>
        <w:t xml:space="preserve">The proposed MBS item descriptor for TMVr (refer to Q53), stipulates that TMVr be performed by TMVr practitioners at a TMVr hospitals on a TMVr patient. The Position paper will provide guidelines on what constitute a TMVr hospital, practitioner and patients to ensure appropriate access of treatment. </w:t>
      </w:r>
    </w:p>
    <w:p w14:paraId="59347BB0" w14:textId="607CA771" w:rsidR="001D0ADF" w:rsidRDefault="00A95F6C" w:rsidP="00D43D03">
      <w:pPr>
        <w:ind w:left="426"/>
        <w:jc w:val="both"/>
      </w:pPr>
      <w:r>
        <w:t xml:space="preserve">The </w:t>
      </w:r>
      <w:r w:rsidR="00F16467">
        <w:t>TMVr</w:t>
      </w:r>
      <w:r>
        <w:t xml:space="preserve"> </w:t>
      </w:r>
      <w:r w:rsidR="0097065A">
        <w:t>practitioner</w:t>
      </w:r>
      <w:r w:rsidR="00F16467">
        <w:t xml:space="preserve"> </w:t>
      </w:r>
      <w:r>
        <w:t xml:space="preserve">will </w:t>
      </w:r>
      <w:r w:rsidR="0097065A">
        <w:t>include</w:t>
      </w:r>
      <w:r>
        <w:t xml:space="preserve"> interventional cardiologists and cardiothoracic surgeons. I</w:t>
      </w:r>
      <w:r w:rsidR="003D32F6">
        <w:t>t is</w:t>
      </w:r>
      <w:r w:rsidR="0097065A">
        <w:t xml:space="preserve"> also</w:t>
      </w:r>
      <w:r w:rsidR="003D32F6">
        <w:t xml:space="preserve"> proposed that an initial </w:t>
      </w:r>
      <w:r>
        <w:t>case conference be conducted by the MDHT compris</w:t>
      </w:r>
      <w:r w:rsidR="0097065A">
        <w:t>ing</w:t>
      </w:r>
      <w:r>
        <w:t xml:space="preserve"> </w:t>
      </w:r>
      <w:r w:rsidR="00790438">
        <w:t xml:space="preserve">at least an interventional cardiologist, a cardiothoracic surgeon and </w:t>
      </w:r>
      <w:r>
        <w:t xml:space="preserve">an echocardiologist. </w:t>
      </w:r>
      <w:r w:rsidRPr="0021626D">
        <w:t>An extended team could additionally include: a general cardiologist, a geriatrician, a cardiac anaesthetist, or an intensive care physician.</w:t>
      </w:r>
      <w:r>
        <w:t xml:space="preserve"> </w:t>
      </w:r>
      <w:r w:rsidR="0097065A">
        <w:t>Utilising the Position Paper, t</w:t>
      </w:r>
      <w:r>
        <w:rPr>
          <w:lang w:eastAsia="en-GB"/>
        </w:rPr>
        <w:t>he</w:t>
      </w:r>
      <w:r w:rsidRPr="00A95F6C">
        <w:rPr>
          <w:lang w:eastAsia="en-GB"/>
        </w:rPr>
        <w:t xml:space="preserve"> MDHT act as a gatekeeper for patient access by screening patients deemed to be ‘high risk’ surg</w:t>
      </w:r>
      <w:r w:rsidR="00D609EF">
        <w:rPr>
          <w:lang w:eastAsia="en-GB"/>
        </w:rPr>
        <w:t>ical candidates</w:t>
      </w:r>
      <w:r w:rsidRPr="00A95F6C">
        <w:rPr>
          <w:lang w:eastAsia="en-GB"/>
        </w:rPr>
        <w:t xml:space="preserve"> as determined by combining surgical risk assessment, frailty, major organ system dysfunction, and procedure-specific impediments.</w:t>
      </w:r>
      <w:r w:rsidR="00D860D6">
        <w:rPr>
          <w:lang w:eastAsia="en-GB"/>
        </w:rPr>
        <w:t xml:space="preserve"> Pertinent to the FMR population, the MDHT will also identify patients that have disproportionately severe MR and that are symptomatic despite maximum tolerated guideline directed therapy. </w:t>
      </w:r>
      <w:r w:rsidR="006E43F1" w:rsidRPr="00A95F6C">
        <w:rPr>
          <w:lang w:eastAsia="en-GB"/>
        </w:rPr>
        <w:t>Other eligibility considerations for the MDHT include a patient’s anatomical suitability for MitraClip</w:t>
      </w:r>
      <w:r w:rsidR="006E43F1">
        <w:rPr>
          <w:lang w:eastAsia="en-GB"/>
        </w:rPr>
        <w:t xml:space="preserve">. </w:t>
      </w:r>
      <w:r w:rsidR="006E43F1">
        <w:t>It is proposed that the functioning of this MDHT be built around the framework of the TAVI case conference associated with the MBS item for TAVI</w:t>
      </w:r>
      <w:r w:rsidR="003D32F6">
        <w:t xml:space="preserve"> (MBS item 38495)</w:t>
      </w:r>
      <w:r w:rsidR="006E43F1">
        <w:t>.</w:t>
      </w:r>
      <w:r w:rsidR="00F16467">
        <w:t xml:space="preserve"> </w:t>
      </w:r>
    </w:p>
    <w:p w14:paraId="3FA1E72B" w14:textId="6DB34650" w:rsidR="00644697" w:rsidRDefault="001E7214" w:rsidP="00E357B9">
      <w:pPr>
        <w:ind w:left="426"/>
        <w:rPr>
          <w:szCs w:val="20"/>
          <w:u w:val="single"/>
        </w:rPr>
      </w:pPr>
      <w:r>
        <w:rPr>
          <w:szCs w:val="20"/>
          <w:u w:val="single"/>
        </w:rPr>
        <w:t xml:space="preserve">Mitral valve pathologies: DMR and </w:t>
      </w:r>
      <w:r w:rsidR="00D860D6">
        <w:rPr>
          <w:szCs w:val="20"/>
          <w:u w:val="single"/>
        </w:rPr>
        <w:t>FMR</w:t>
      </w:r>
    </w:p>
    <w:p w14:paraId="15239725" w14:textId="116A2C34" w:rsidR="00270F44" w:rsidRDefault="00270F44" w:rsidP="00E357B9">
      <w:pPr>
        <w:ind w:left="426"/>
        <w:rPr>
          <w:szCs w:val="20"/>
          <w:u w:val="single"/>
        </w:rPr>
      </w:pPr>
      <w:r w:rsidRPr="001D55BF">
        <w:rPr>
          <w:lang w:eastAsia="en-GB"/>
        </w:rPr>
        <w:t>A patient will generally be referred by a general practitioner to a cardiologist if the presence of MR is suspected, who in turn refers the patient to either an interventional cardiologist or a cardiothoracic surgeon.</w:t>
      </w:r>
    </w:p>
    <w:p w14:paraId="31B5E75A" w14:textId="689AF727" w:rsidR="006D7FE6" w:rsidRPr="009C2982" w:rsidRDefault="008C586B" w:rsidP="006D7FE6">
      <w:pPr>
        <w:ind w:left="426"/>
        <w:rPr>
          <w:lang w:eastAsia="en-GB"/>
        </w:rPr>
      </w:pPr>
      <w:r>
        <w:rPr>
          <w:szCs w:val="20"/>
        </w:rPr>
        <w:t>The first step after MR has been detected is to perform an assessment of the anatomy to determine the mechanism of regurgitation, FMR or DMR.</w:t>
      </w:r>
      <w:r w:rsidR="00F015F1">
        <w:rPr>
          <w:szCs w:val="20"/>
        </w:rPr>
        <w:t xml:space="preserve"> </w:t>
      </w:r>
      <w:r w:rsidR="005412E4">
        <w:rPr>
          <w:szCs w:val="20"/>
        </w:rPr>
        <w:t>In DMR</w:t>
      </w:r>
      <w:r w:rsidR="0023758F">
        <w:rPr>
          <w:szCs w:val="20"/>
        </w:rPr>
        <w:t xml:space="preserve"> there is leaflet abnormally </w:t>
      </w:r>
      <w:r w:rsidR="006D7FE6">
        <w:rPr>
          <w:szCs w:val="20"/>
        </w:rPr>
        <w:t>whereas</w:t>
      </w:r>
      <w:r w:rsidR="0023758F">
        <w:rPr>
          <w:szCs w:val="20"/>
        </w:rPr>
        <w:t xml:space="preserve"> in FMR there is </w:t>
      </w:r>
      <w:r w:rsidR="006D7FE6">
        <w:rPr>
          <w:szCs w:val="20"/>
        </w:rPr>
        <w:t>ventricular</w:t>
      </w:r>
      <w:r w:rsidR="0023758F">
        <w:rPr>
          <w:szCs w:val="20"/>
        </w:rPr>
        <w:t xml:space="preserve"> remodelling</w:t>
      </w:r>
      <w:r w:rsidR="001E7214">
        <w:rPr>
          <w:szCs w:val="20"/>
        </w:rPr>
        <w:t xml:space="preserve"> (</w:t>
      </w:r>
      <w:r w:rsidR="001E7214">
        <w:rPr>
          <w:szCs w:val="20"/>
        </w:rPr>
        <w:fldChar w:fldCharType="begin"/>
      </w:r>
      <w:r w:rsidR="001E7214">
        <w:rPr>
          <w:szCs w:val="20"/>
        </w:rPr>
        <w:instrText xml:space="preserve"> REF _Ref2328812 \h </w:instrText>
      </w:r>
      <w:r w:rsidR="001E7214">
        <w:rPr>
          <w:szCs w:val="20"/>
        </w:rPr>
      </w:r>
      <w:r w:rsidR="001E7214">
        <w:rPr>
          <w:szCs w:val="20"/>
        </w:rPr>
        <w:fldChar w:fldCharType="separate"/>
      </w:r>
      <w:r w:rsidR="00A91C21">
        <w:t xml:space="preserve">Figure </w:t>
      </w:r>
      <w:r w:rsidR="00A91C21">
        <w:rPr>
          <w:noProof/>
        </w:rPr>
        <w:t>4</w:t>
      </w:r>
      <w:r w:rsidR="001E7214">
        <w:rPr>
          <w:szCs w:val="20"/>
        </w:rPr>
        <w:fldChar w:fldCharType="end"/>
      </w:r>
      <w:r w:rsidR="001E7214">
        <w:rPr>
          <w:szCs w:val="20"/>
        </w:rPr>
        <w:t xml:space="preserve">, </w:t>
      </w:r>
      <w:r w:rsidR="001E7214">
        <w:rPr>
          <w:szCs w:val="20"/>
        </w:rPr>
        <w:fldChar w:fldCharType="begin"/>
      </w:r>
      <w:r w:rsidR="001E7214">
        <w:rPr>
          <w:szCs w:val="20"/>
        </w:rPr>
        <w:instrText xml:space="preserve"> REF _Ref2328820 \h </w:instrText>
      </w:r>
      <w:r w:rsidR="001E7214">
        <w:rPr>
          <w:szCs w:val="20"/>
        </w:rPr>
      </w:r>
      <w:r w:rsidR="001E7214">
        <w:rPr>
          <w:szCs w:val="20"/>
        </w:rPr>
        <w:fldChar w:fldCharType="separate"/>
      </w:r>
      <w:r w:rsidR="00A91C21">
        <w:t xml:space="preserve">Table </w:t>
      </w:r>
      <w:r w:rsidR="00A91C21">
        <w:rPr>
          <w:noProof/>
        </w:rPr>
        <w:t>2</w:t>
      </w:r>
      <w:r w:rsidR="001E7214">
        <w:rPr>
          <w:szCs w:val="20"/>
        </w:rPr>
        <w:fldChar w:fldCharType="end"/>
      </w:r>
      <w:r w:rsidR="001E7214">
        <w:rPr>
          <w:szCs w:val="20"/>
        </w:rPr>
        <w:t>)</w:t>
      </w:r>
      <w:r w:rsidR="001E7214">
        <w:rPr>
          <w:lang w:eastAsia="en-GB"/>
        </w:rPr>
        <w:t xml:space="preserve"> (Nishimura et al 2014, Zhogbi et al 2017) .</w:t>
      </w:r>
      <w:r w:rsidR="006D7FE6" w:rsidRPr="009C2982">
        <w:rPr>
          <w:vertAlign w:val="superscript"/>
          <w:lang w:eastAsia="en-GB"/>
        </w:rPr>
        <w:fldChar w:fldCharType="begin">
          <w:fldData xml:space="preserve">PFJlZm1hbj48Q2l0ZT48QXV0aG9yPk5pc2hpbXVyYTwvQXV0aG9yPjxZZWFyPjIwMTQ8L1llYXI+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</w:fldData>
        </w:fldChar>
      </w:r>
      <w:r w:rsidR="006D7FE6" w:rsidRPr="009C2982">
        <w:rPr>
          <w:vertAlign w:val="superscript"/>
          <w:lang w:eastAsia="en-GB"/>
        </w:rPr>
        <w:instrText xml:space="preserve"> ADDIN REFMGR.CITE </w:instrText>
      </w:r>
      <w:r w:rsidR="006D7FE6" w:rsidRPr="009C2982">
        <w:rPr>
          <w:vertAlign w:val="superscript"/>
          <w:lang w:eastAsia="en-GB"/>
        </w:rPr>
        <w:fldChar w:fldCharType="begin">
          <w:fldData xml:space="preserve">PFJlZm1hbj48Q2l0ZT48QXV0aG9yPk5pc2hpbXVyYTwvQXV0aG9yPjxZZWFyPjIwMTQ8L1llYXI+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</w:fldData>
        </w:fldChar>
      </w:r>
      <w:r w:rsidR="006D7FE6" w:rsidRPr="009C2982">
        <w:rPr>
          <w:vertAlign w:val="superscript"/>
          <w:lang w:eastAsia="en-GB"/>
        </w:rPr>
        <w:instrText xml:space="preserve"> ADDIN EN.CITE.DATA </w:instrText>
      </w:r>
      <w:r w:rsidR="006D7FE6" w:rsidRPr="009C2982">
        <w:rPr>
          <w:vertAlign w:val="superscript"/>
          <w:lang w:eastAsia="en-GB"/>
        </w:rPr>
      </w:r>
      <w:r w:rsidR="006D7FE6" w:rsidRPr="009C2982">
        <w:rPr>
          <w:vertAlign w:val="superscript"/>
          <w:lang w:eastAsia="en-GB"/>
        </w:rPr>
        <w:fldChar w:fldCharType="end"/>
      </w:r>
      <w:r w:rsidR="006D7FE6" w:rsidRPr="009C2982">
        <w:rPr>
          <w:vertAlign w:val="superscript"/>
          <w:lang w:eastAsia="en-GB"/>
        </w:rPr>
      </w:r>
      <w:r w:rsidR="006D7FE6" w:rsidRPr="009C2982">
        <w:rPr>
          <w:vertAlign w:val="superscript"/>
          <w:lang w:eastAsia="en-GB"/>
        </w:rPr>
        <w:fldChar w:fldCharType="end"/>
      </w:r>
    </w:p>
    <w:p w14:paraId="2A793759" w14:textId="1824D7C5" w:rsidR="006D7FE6" w:rsidRPr="006D7FE6" w:rsidRDefault="006D7FE6" w:rsidP="00024021">
      <w:pPr>
        <w:pStyle w:val="ListParagraph"/>
        <w:numPr>
          <w:ilvl w:val="0"/>
          <w:numId w:val="38"/>
        </w:numPr>
        <w:jc w:val="both"/>
        <w:rPr>
          <w:szCs w:val="20"/>
        </w:rPr>
      </w:pPr>
      <w:r w:rsidRPr="001E7214">
        <w:rPr>
          <w:iCs/>
          <w:szCs w:val="20"/>
        </w:rPr>
        <w:t>DMR</w:t>
      </w:r>
      <w:r w:rsidRPr="006D7FE6">
        <w:rPr>
          <w:szCs w:val="20"/>
        </w:rPr>
        <w:t xml:space="preserve"> is characterised by pathology of the mitral valve and/or sub-valvular apparatus that causes a structural abnormality. For example, abnormally thickened leaflets lead to mitral valve prolapse and elongation or rupture of the chordae tendineae results in flail leaflets. Common aetiologies of DMR include myxomatous degeneration (seen more often in younger populations) and fibroelastic deficiency disease (seen more often in older populations), in which lack of connective tissue leads to chordal rupture. The left ventricle is usually normal in size and function, but with the onset of MR, LV contractility increases to cope with the increased volume load. Over time LV dilatation and systolic impairment occur. In the case of severe DMR there may be a prolonged asymptomatic phase, followed by substantial morbidity and mortality due to arrhythmia and HF. In patients with DMR, complete restoration of mitral valve competence is curative.</w:t>
      </w:r>
    </w:p>
    <w:p w14:paraId="074D0809" w14:textId="0DEC0CEC" w:rsidR="006D7FE6" w:rsidRDefault="006D7FE6" w:rsidP="00024021">
      <w:pPr>
        <w:pStyle w:val="ListParagraph"/>
        <w:numPr>
          <w:ilvl w:val="0"/>
          <w:numId w:val="38"/>
        </w:numPr>
        <w:jc w:val="both"/>
        <w:rPr>
          <w:szCs w:val="20"/>
        </w:rPr>
      </w:pPr>
      <w:r w:rsidRPr="006D7FE6">
        <w:rPr>
          <w:szCs w:val="20"/>
        </w:rPr>
        <w:t>FMR is where the valve anatomy is normal however there is incomplete coaptation of the mitral leaflets due to lack of valve support secondary to leaflet tethering with associated annular dilatation. This occurs as result of LV dysfunction that is due to either localised (e.g. coronary artery disease, myocardial infarction) or global (e.g. idiopathic cardiomyopathy) pathologies. Patients with FMR usually have a poorer LV contractile reserve and, as such, are less able to increase LV stroke volume in response to MR. FMR is associated with a poorer prognosis than DMR, and correction of the MR does not address the other components of the disease.</w:t>
      </w:r>
    </w:p>
    <w:p w14:paraId="62517D19" w14:textId="36345401" w:rsidR="001E7214" w:rsidRPr="006D7FE6" w:rsidRDefault="001E7214" w:rsidP="00024021">
      <w:pPr>
        <w:pStyle w:val="ListParagraph"/>
        <w:ind w:left="786"/>
        <w:jc w:val="both"/>
        <w:rPr>
          <w:szCs w:val="20"/>
        </w:rPr>
      </w:pPr>
    </w:p>
    <w:p w14:paraId="3139E550" w14:textId="4CF3560D" w:rsidR="006D7FE6" w:rsidRPr="009C2982" w:rsidRDefault="001E7214" w:rsidP="001E7214">
      <w:pPr>
        <w:pStyle w:val="Caption"/>
      </w:pPr>
      <w:bookmarkStart w:id="12" w:name="_Ref2328812"/>
      <w:bookmarkStart w:id="13" w:name="_Toc432590295"/>
      <w:bookmarkStart w:id="14" w:name="_Toc442523111"/>
      <w:r>
        <w:lastRenderedPageBreak/>
        <w:t xml:space="preserve">Figure </w:t>
      </w:r>
      <w:r w:rsidR="002D7397">
        <w:rPr>
          <w:noProof/>
        </w:rPr>
        <w:fldChar w:fldCharType="begin"/>
      </w:r>
      <w:r w:rsidR="002D7397">
        <w:rPr>
          <w:noProof/>
        </w:rPr>
        <w:instrText xml:space="preserve"> SEQ Figure \* ARABIC </w:instrText>
      </w:r>
      <w:r w:rsidR="002D7397">
        <w:rPr>
          <w:noProof/>
        </w:rPr>
        <w:fldChar w:fldCharType="separate"/>
      </w:r>
      <w:r w:rsidR="00A91C21">
        <w:rPr>
          <w:noProof/>
        </w:rPr>
        <w:t>4</w:t>
      </w:r>
      <w:r w:rsidR="002D7397">
        <w:rPr>
          <w:noProof/>
        </w:rPr>
        <w:fldChar w:fldCharType="end"/>
      </w:r>
      <w:bookmarkEnd w:id="12"/>
      <w:r w:rsidR="006D7FE6" w:rsidRPr="009C2982">
        <w:tab/>
        <w:t>Mitral valve pathologies: DMR and FMR</w:t>
      </w:r>
      <w:bookmarkEnd w:id="13"/>
      <w:bookmarkEnd w:id="14"/>
    </w:p>
    <w:p w14:paraId="151EEFB4" w14:textId="77777777" w:rsidR="006D7FE6" w:rsidRPr="009C2982" w:rsidRDefault="006D7FE6" w:rsidP="006D7FE6">
      <w:pPr>
        <w:pStyle w:val="TableFigNotes0"/>
      </w:pPr>
      <w:r>
        <w:rPr>
          <w:noProof/>
          <w:lang w:val="en-AU"/>
        </w:rPr>
        <w:drawing>
          <wp:inline distT="0" distB="0" distL="0" distR="0" wp14:anchorId="1988B190" wp14:editId="6D8C6A45">
            <wp:extent cx="5425440" cy="2148840"/>
            <wp:effectExtent l="0" t="0" r="3810" b="3810"/>
            <wp:docPr id="62" name="Picture 62" descr="1 Normal Mitral valve, 2 Degenerative MR caused by mitral valve prolapse, 3 Degenerative MR caused by flail leaflet, 4 Functional MR" title="Figure 4-Illustration showing mitravalve pathologies DMR and FM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25440" cy="2148840"/>
                    </a:xfrm>
                    <a:prstGeom prst="rect">
                      <a:avLst/>
                    </a:prstGeom>
                  </pic:spPr>
                </pic:pic>
              </a:graphicData>
            </a:graphic>
          </wp:inline>
        </w:drawing>
      </w:r>
    </w:p>
    <w:p w14:paraId="2432F4F8" w14:textId="51ECA084" w:rsidR="006D7FE6" w:rsidRDefault="006D7FE6" w:rsidP="00E357B9">
      <w:pPr>
        <w:ind w:left="426"/>
        <w:rPr>
          <w:szCs w:val="20"/>
        </w:rPr>
      </w:pPr>
    </w:p>
    <w:p w14:paraId="1D322FD6" w14:textId="6EDC7A57" w:rsidR="0023758F" w:rsidRDefault="0023758F" w:rsidP="00790438">
      <w:pPr>
        <w:pStyle w:val="CaptionNotes"/>
        <w:widowControl w:val="0"/>
      </w:pPr>
      <w:bookmarkStart w:id="15" w:name="_Ref2328820"/>
      <w:r>
        <w:t xml:space="preserve">Table </w:t>
      </w:r>
      <w:r w:rsidR="002D7397">
        <w:rPr>
          <w:noProof/>
        </w:rPr>
        <w:fldChar w:fldCharType="begin"/>
      </w:r>
      <w:r w:rsidR="002D7397">
        <w:rPr>
          <w:noProof/>
        </w:rPr>
        <w:instrText xml:space="preserve"> SEQ Table \* ARABIC </w:instrText>
      </w:r>
      <w:r w:rsidR="002D7397">
        <w:rPr>
          <w:noProof/>
        </w:rPr>
        <w:fldChar w:fldCharType="separate"/>
      </w:r>
      <w:r w:rsidR="00A91C21">
        <w:rPr>
          <w:noProof/>
        </w:rPr>
        <w:t>2</w:t>
      </w:r>
      <w:r w:rsidR="002D7397">
        <w:rPr>
          <w:noProof/>
        </w:rPr>
        <w:fldChar w:fldCharType="end"/>
      </w:r>
      <w:bookmarkEnd w:id="15"/>
      <w:r>
        <w:tab/>
        <w:t>Aetiology of DMR and FMR</w:t>
      </w:r>
    </w:p>
    <w:tbl>
      <w:tblPr>
        <w:tblStyle w:val="TableGrid"/>
        <w:tblW w:w="0" w:type="auto"/>
        <w:tblInd w:w="-5" w:type="dxa"/>
        <w:tblLook w:val="04A0" w:firstRow="1" w:lastRow="0" w:firstColumn="1" w:lastColumn="0" w:noHBand="0" w:noVBand="1"/>
        <w:tblCaption w:val="Table 2 Aetiology of DMR and FMR Source: Zhogbi et al 2017 table 5"/>
        <w:tblDescription w:val="Description of the aetiology of DMR and FMR"/>
      </w:tblPr>
      <w:tblGrid>
        <w:gridCol w:w="4734"/>
        <w:gridCol w:w="4287"/>
      </w:tblGrid>
      <w:tr w:rsidR="0023758F" w:rsidRPr="001E7214" w14:paraId="4E2E7712" w14:textId="77777777" w:rsidTr="00222934">
        <w:trPr>
          <w:tblHeader/>
        </w:trPr>
        <w:tc>
          <w:tcPr>
            <w:tcW w:w="4758" w:type="dxa"/>
            <w:tcBorders>
              <w:right w:val="nil"/>
            </w:tcBorders>
            <w:shd w:val="clear" w:color="auto" w:fill="D9D9D9" w:themeFill="background1" w:themeFillShade="D9"/>
          </w:tcPr>
          <w:p w14:paraId="77329204" w14:textId="7B0DB55D" w:rsidR="0023758F" w:rsidRPr="001E7214" w:rsidRDefault="0023758F" w:rsidP="00790438">
            <w:pPr>
              <w:pStyle w:val="Tabletext"/>
              <w:keepNext/>
              <w:keepLines/>
              <w:widowControl w:val="0"/>
            </w:pPr>
            <w:r w:rsidRPr="001E7214">
              <w:t>DMR</w:t>
            </w:r>
          </w:p>
        </w:tc>
        <w:tc>
          <w:tcPr>
            <w:tcW w:w="4307" w:type="dxa"/>
            <w:tcBorders>
              <w:left w:val="nil"/>
            </w:tcBorders>
            <w:shd w:val="clear" w:color="auto" w:fill="D9D9D9" w:themeFill="background1" w:themeFillShade="D9"/>
          </w:tcPr>
          <w:p w14:paraId="6A18A2E7" w14:textId="77777777" w:rsidR="0023758F" w:rsidRPr="001E7214" w:rsidRDefault="0023758F" w:rsidP="00790438">
            <w:pPr>
              <w:pStyle w:val="Tabletext"/>
              <w:keepNext/>
              <w:keepLines/>
              <w:widowControl w:val="0"/>
            </w:pPr>
          </w:p>
        </w:tc>
      </w:tr>
      <w:tr w:rsidR="0023758F" w14:paraId="724E695D" w14:textId="77777777" w:rsidTr="00482ADA">
        <w:tc>
          <w:tcPr>
            <w:tcW w:w="4758" w:type="dxa"/>
          </w:tcPr>
          <w:p w14:paraId="679AD0BE" w14:textId="23BA82A4" w:rsidR="0023758F" w:rsidRDefault="0023758F" w:rsidP="00790438">
            <w:pPr>
              <w:pStyle w:val="Tabletext"/>
              <w:keepNext/>
              <w:keepLines/>
              <w:widowControl w:val="0"/>
            </w:pPr>
            <w:r w:rsidRPr="0023758F">
              <w:t>MVP myxomatous</w:t>
            </w:r>
          </w:p>
        </w:tc>
        <w:tc>
          <w:tcPr>
            <w:tcW w:w="4307" w:type="dxa"/>
          </w:tcPr>
          <w:p w14:paraId="3946F5BF" w14:textId="746BEE6B" w:rsidR="0023758F" w:rsidRDefault="0023758F" w:rsidP="00790438">
            <w:pPr>
              <w:pStyle w:val="Tabletext"/>
              <w:keepNext/>
              <w:keepLines/>
              <w:widowControl w:val="0"/>
            </w:pPr>
            <w:r w:rsidRPr="0023758F">
              <w:t>Prolapse, flail, ruptured or</w:t>
            </w:r>
            <w:r w:rsidR="00EA21D5">
              <w:t xml:space="preserve"> </w:t>
            </w:r>
            <w:r w:rsidRPr="0023758F">
              <w:t>elongated chordae</w:t>
            </w:r>
          </w:p>
        </w:tc>
      </w:tr>
      <w:tr w:rsidR="0023758F" w14:paraId="70F150FB" w14:textId="77777777" w:rsidTr="00482ADA">
        <w:tc>
          <w:tcPr>
            <w:tcW w:w="4758" w:type="dxa"/>
          </w:tcPr>
          <w:p w14:paraId="452D11D7" w14:textId="149E84CE" w:rsidR="0023758F" w:rsidRDefault="0023758F" w:rsidP="00790438">
            <w:pPr>
              <w:pStyle w:val="Tabletext"/>
              <w:keepNext/>
              <w:keepLines/>
              <w:widowControl w:val="0"/>
            </w:pPr>
            <w:r w:rsidRPr="0023758F">
              <w:t>Degenerative changes</w:t>
            </w:r>
          </w:p>
        </w:tc>
        <w:tc>
          <w:tcPr>
            <w:tcW w:w="4307" w:type="dxa"/>
          </w:tcPr>
          <w:p w14:paraId="6D124516" w14:textId="35645A46" w:rsidR="0023758F" w:rsidRPr="0023758F" w:rsidRDefault="0023758F" w:rsidP="00790438">
            <w:pPr>
              <w:pStyle w:val="Tabletext"/>
              <w:keepNext/>
              <w:keepLines/>
              <w:widowControl w:val="0"/>
            </w:pPr>
            <w:r w:rsidRPr="0023758F">
              <w:t>Calcification, thickening</w:t>
            </w:r>
          </w:p>
        </w:tc>
      </w:tr>
      <w:tr w:rsidR="0023758F" w14:paraId="2A54EC79" w14:textId="77777777" w:rsidTr="00482ADA">
        <w:tc>
          <w:tcPr>
            <w:tcW w:w="4758" w:type="dxa"/>
          </w:tcPr>
          <w:p w14:paraId="74BC8DEA" w14:textId="6A592355" w:rsidR="0023758F" w:rsidRDefault="0023758F" w:rsidP="00790438">
            <w:pPr>
              <w:pStyle w:val="Tabletext"/>
              <w:keepNext/>
              <w:keepLines/>
              <w:widowControl w:val="0"/>
            </w:pPr>
            <w:r w:rsidRPr="0023758F">
              <w:t>Infectious</w:t>
            </w:r>
          </w:p>
        </w:tc>
        <w:tc>
          <w:tcPr>
            <w:tcW w:w="4307" w:type="dxa"/>
          </w:tcPr>
          <w:p w14:paraId="5334BAED" w14:textId="77777777" w:rsidR="0023758F" w:rsidRPr="0023758F" w:rsidRDefault="0023758F" w:rsidP="00790438">
            <w:pPr>
              <w:pStyle w:val="Tabletext"/>
              <w:keepNext/>
              <w:keepLines/>
              <w:widowControl w:val="0"/>
            </w:pPr>
            <w:r w:rsidRPr="0023758F">
              <w:t>Endocarditis vegetations,</w:t>
            </w:r>
          </w:p>
          <w:p w14:paraId="009D3708" w14:textId="28F3E812" w:rsidR="0023758F" w:rsidRDefault="0023758F" w:rsidP="00790438">
            <w:pPr>
              <w:pStyle w:val="Tabletext"/>
              <w:keepNext/>
              <w:keepLines/>
              <w:widowControl w:val="0"/>
            </w:pPr>
            <w:r w:rsidRPr="0023758F">
              <w:t>perforations, aneurysm</w:t>
            </w:r>
          </w:p>
        </w:tc>
      </w:tr>
      <w:tr w:rsidR="0023758F" w14:paraId="46FB54B5" w14:textId="77777777" w:rsidTr="00482ADA">
        <w:tc>
          <w:tcPr>
            <w:tcW w:w="4758" w:type="dxa"/>
          </w:tcPr>
          <w:p w14:paraId="2D83C0A4" w14:textId="5BB5E4DD" w:rsidR="0023758F" w:rsidRPr="0023758F" w:rsidRDefault="0023758F" w:rsidP="00790438">
            <w:pPr>
              <w:pStyle w:val="Tabletext"/>
              <w:keepNext/>
              <w:keepLines/>
              <w:widowControl w:val="0"/>
            </w:pPr>
            <w:r w:rsidRPr="0023758F">
              <w:t>Inflammatory</w:t>
            </w:r>
          </w:p>
        </w:tc>
        <w:tc>
          <w:tcPr>
            <w:tcW w:w="4307" w:type="dxa"/>
          </w:tcPr>
          <w:p w14:paraId="3A1129D9" w14:textId="77777777" w:rsidR="0023758F" w:rsidRPr="0023758F" w:rsidRDefault="0023758F" w:rsidP="00790438">
            <w:pPr>
              <w:pStyle w:val="Tabletext"/>
              <w:keepNext/>
              <w:keepLines/>
              <w:widowControl w:val="0"/>
            </w:pPr>
            <w:r w:rsidRPr="0023758F">
              <w:t>Rheumatic, collagen</w:t>
            </w:r>
          </w:p>
          <w:p w14:paraId="3F7F330A" w14:textId="77777777" w:rsidR="0023758F" w:rsidRPr="0023758F" w:rsidRDefault="0023758F" w:rsidP="00790438">
            <w:pPr>
              <w:pStyle w:val="Tabletext"/>
              <w:keepNext/>
              <w:keepLines/>
              <w:widowControl w:val="0"/>
            </w:pPr>
            <w:r w:rsidRPr="0023758F">
              <w:t>vascular disease,</w:t>
            </w:r>
          </w:p>
          <w:p w14:paraId="32822CBE" w14:textId="0DD5CBDF" w:rsidR="0023758F" w:rsidRPr="0023758F" w:rsidRDefault="0023758F" w:rsidP="00790438">
            <w:pPr>
              <w:pStyle w:val="Tabletext"/>
              <w:keepNext/>
              <w:keepLines/>
              <w:widowControl w:val="0"/>
            </w:pPr>
            <w:r w:rsidRPr="0023758F">
              <w:t>radiation, drugs</w:t>
            </w:r>
          </w:p>
        </w:tc>
      </w:tr>
      <w:tr w:rsidR="0023758F" w14:paraId="1B2F2F50" w14:textId="77777777" w:rsidTr="00482ADA">
        <w:tc>
          <w:tcPr>
            <w:tcW w:w="4758" w:type="dxa"/>
            <w:tcBorders>
              <w:bottom w:val="single" w:sz="4" w:space="0" w:color="auto"/>
            </w:tcBorders>
          </w:tcPr>
          <w:p w14:paraId="2D210F21" w14:textId="5CEB74F1" w:rsidR="0023758F" w:rsidRPr="0023758F" w:rsidRDefault="0023758F" w:rsidP="00790438">
            <w:pPr>
              <w:pStyle w:val="Tabletext"/>
              <w:keepNext/>
              <w:keepLines/>
              <w:widowControl w:val="0"/>
            </w:pPr>
            <w:r w:rsidRPr="0023758F">
              <w:t>Congenital</w:t>
            </w:r>
          </w:p>
        </w:tc>
        <w:tc>
          <w:tcPr>
            <w:tcW w:w="4307" w:type="dxa"/>
            <w:tcBorders>
              <w:bottom w:val="single" w:sz="4" w:space="0" w:color="auto"/>
            </w:tcBorders>
          </w:tcPr>
          <w:p w14:paraId="684E3409" w14:textId="25BA79A5" w:rsidR="0023758F" w:rsidRPr="0023758F" w:rsidRDefault="0023758F" w:rsidP="00790438">
            <w:pPr>
              <w:pStyle w:val="Tabletext"/>
              <w:keepNext/>
              <w:keepLines/>
              <w:widowControl w:val="0"/>
            </w:pPr>
            <w:r w:rsidRPr="0023758F">
              <w:t>Cleft leaflet, parachute MV</w:t>
            </w:r>
          </w:p>
        </w:tc>
      </w:tr>
      <w:tr w:rsidR="0023758F" w:rsidRPr="001E7214" w14:paraId="2D686605" w14:textId="77777777" w:rsidTr="00EA21D5">
        <w:tc>
          <w:tcPr>
            <w:tcW w:w="4758" w:type="dxa"/>
            <w:tcBorders>
              <w:right w:val="nil"/>
            </w:tcBorders>
            <w:shd w:val="clear" w:color="auto" w:fill="D9D9D9" w:themeFill="background1" w:themeFillShade="D9"/>
          </w:tcPr>
          <w:p w14:paraId="377CDB36" w14:textId="60788D12" w:rsidR="0023758F" w:rsidRPr="001E7214" w:rsidRDefault="0023758F" w:rsidP="00790438">
            <w:pPr>
              <w:pStyle w:val="Tabletext"/>
              <w:keepNext/>
              <w:keepLines/>
              <w:widowControl w:val="0"/>
            </w:pPr>
            <w:r w:rsidRPr="001E7214">
              <w:t>FMR</w:t>
            </w:r>
          </w:p>
        </w:tc>
        <w:tc>
          <w:tcPr>
            <w:tcW w:w="4307" w:type="dxa"/>
            <w:tcBorders>
              <w:left w:val="nil"/>
            </w:tcBorders>
            <w:shd w:val="clear" w:color="auto" w:fill="D9D9D9" w:themeFill="background1" w:themeFillShade="D9"/>
          </w:tcPr>
          <w:p w14:paraId="4BF2670E" w14:textId="77777777" w:rsidR="0023758F" w:rsidRPr="001E7214" w:rsidRDefault="0023758F" w:rsidP="00790438">
            <w:pPr>
              <w:pStyle w:val="Tabletext"/>
              <w:keepNext/>
              <w:keepLines/>
              <w:widowControl w:val="0"/>
            </w:pPr>
          </w:p>
        </w:tc>
      </w:tr>
      <w:tr w:rsidR="0023758F" w14:paraId="768F5BFB" w14:textId="77777777" w:rsidTr="00482ADA">
        <w:tc>
          <w:tcPr>
            <w:tcW w:w="4758" w:type="dxa"/>
          </w:tcPr>
          <w:p w14:paraId="2E82DA26" w14:textId="19417A44" w:rsidR="0023758F" w:rsidRPr="0023758F" w:rsidRDefault="0023758F" w:rsidP="00790438">
            <w:pPr>
              <w:pStyle w:val="Tabletext"/>
              <w:keepNext/>
              <w:keepLines/>
              <w:widowControl w:val="0"/>
            </w:pPr>
            <w:r w:rsidRPr="0023758F">
              <w:t>Ischemic aetiology secondary to coronary artery disease</w:t>
            </w:r>
          </w:p>
        </w:tc>
        <w:tc>
          <w:tcPr>
            <w:tcW w:w="4307" w:type="dxa"/>
          </w:tcPr>
          <w:p w14:paraId="6CF7B95F" w14:textId="77777777" w:rsidR="0023758F" w:rsidRPr="0023758F" w:rsidRDefault="0023758F" w:rsidP="00790438">
            <w:pPr>
              <w:pStyle w:val="Tabletext"/>
              <w:keepNext/>
              <w:keepLines/>
              <w:widowControl w:val="0"/>
            </w:pPr>
          </w:p>
        </w:tc>
      </w:tr>
      <w:tr w:rsidR="0023758F" w14:paraId="1B92DF0A" w14:textId="77777777" w:rsidTr="00482ADA">
        <w:tc>
          <w:tcPr>
            <w:tcW w:w="4758" w:type="dxa"/>
          </w:tcPr>
          <w:p w14:paraId="3E93E504" w14:textId="53E319DE" w:rsidR="0023758F" w:rsidRPr="0023758F" w:rsidRDefault="0023758F" w:rsidP="00790438">
            <w:pPr>
              <w:pStyle w:val="Tabletext"/>
              <w:keepNext/>
              <w:keepLines/>
              <w:widowControl w:val="0"/>
            </w:pPr>
            <w:r w:rsidRPr="0023758F">
              <w:t>Nonischemic cardiomyopathy</w:t>
            </w:r>
          </w:p>
        </w:tc>
        <w:tc>
          <w:tcPr>
            <w:tcW w:w="4307" w:type="dxa"/>
          </w:tcPr>
          <w:p w14:paraId="4AC5A68A" w14:textId="77777777" w:rsidR="0023758F" w:rsidRPr="0023758F" w:rsidRDefault="0023758F" w:rsidP="00790438">
            <w:pPr>
              <w:pStyle w:val="Tabletext"/>
              <w:keepNext/>
              <w:keepLines/>
              <w:widowControl w:val="0"/>
            </w:pPr>
          </w:p>
        </w:tc>
      </w:tr>
      <w:tr w:rsidR="0023758F" w14:paraId="1B39C118" w14:textId="77777777" w:rsidTr="00482ADA">
        <w:tc>
          <w:tcPr>
            <w:tcW w:w="4758" w:type="dxa"/>
          </w:tcPr>
          <w:p w14:paraId="56DFD354" w14:textId="6008FEB8" w:rsidR="0023758F" w:rsidRPr="0023758F" w:rsidRDefault="0023758F" w:rsidP="00790438">
            <w:pPr>
              <w:pStyle w:val="Tabletext"/>
              <w:keepNext/>
              <w:keepLines/>
              <w:widowControl w:val="0"/>
            </w:pPr>
            <w:r w:rsidRPr="0023758F">
              <w:t>Annular dilation</w:t>
            </w:r>
          </w:p>
        </w:tc>
        <w:tc>
          <w:tcPr>
            <w:tcW w:w="4307" w:type="dxa"/>
          </w:tcPr>
          <w:p w14:paraId="4175488A" w14:textId="77777777" w:rsidR="0023758F" w:rsidRPr="0023758F" w:rsidRDefault="0023758F" w:rsidP="00790438">
            <w:pPr>
              <w:pStyle w:val="Tabletext"/>
              <w:keepNext/>
              <w:keepLines/>
              <w:widowControl w:val="0"/>
            </w:pPr>
            <w:r w:rsidRPr="0023758F">
              <w:t>Atrial fibrillation, restrictive</w:t>
            </w:r>
          </w:p>
          <w:p w14:paraId="63BB15A2" w14:textId="264020BD" w:rsidR="0023758F" w:rsidRPr="0023758F" w:rsidRDefault="00C92027" w:rsidP="00790438">
            <w:pPr>
              <w:pStyle w:val="Tabletext"/>
              <w:keepNext/>
              <w:keepLines/>
              <w:widowControl w:val="0"/>
            </w:pPr>
            <w:r w:rsidRPr="0023758F">
              <w:t>C</w:t>
            </w:r>
            <w:r w:rsidR="0023758F" w:rsidRPr="0023758F">
              <w:t>ardiomyopathy</w:t>
            </w:r>
          </w:p>
        </w:tc>
      </w:tr>
    </w:tbl>
    <w:p w14:paraId="2CE008EF" w14:textId="5C0491CC" w:rsidR="0023758F" w:rsidRDefault="00EA21D5" w:rsidP="00790438">
      <w:pPr>
        <w:pStyle w:val="TableNote"/>
        <w:widowControl w:val="0"/>
      </w:pPr>
      <w:r>
        <w:t>Source: Zhogbi et al 2017, table 5.</w:t>
      </w:r>
    </w:p>
    <w:p w14:paraId="365A23AA" w14:textId="77777777" w:rsidR="00EA21D5" w:rsidRPr="006C7D33" w:rsidRDefault="00EA21D5" w:rsidP="00EA21D5">
      <w:pPr>
        <w:rPr>
          <w:szCs w:val="20"/>
          <w:u w:val="single"/>
        </w:rPr>
      </w:pPr>
    </w:p>
    <w:p w14:paraId="24C6AF19" w14:textId="0826C23E" w:rsidR="006C7D33" w:rsidRPr="006C7D33" w:rsidRDefault="006C7D33" w:rsidP="00790438">
      <w:pPr>
        <w:rPr>
          <w:szCs w:val="20"/>
          <w:u w:val="single"/>
        </w:rPr>
      </w:pPr>
      <w:r w:rsidRPr="006C7D33">
        <w:rPr>
          <w:szCs w:val="20"/>
          <w:u w:val="single"/>
        </w:rPr>
        <w:t>Severity of MR</w:t>
      </w:r>
    </w:p>
    <w:p w14:paraId="4514B963" w14:textId="7580FE53" w:rsidR="008C586B" w:rsidRDefault="008C586B" w:rsidP="00D43D03">
      <w:pPr>
        <w:jc w:val="both"/>
        <w:rPr>
          <w:szCs w:val="20"/>
        </w:rPr>
      </w:pPr>
      <w:r>
        <w:rPr>
          <w:szCs w:val="20"/>
        </w:rPr>
        <w:t>The Doppler Echocardiography</w:t>
      </w:r>
      <w:r w:rsidR="00DF37E3">
        <w:rPr>
          <w:szCs w:val="20"/>
        </w:rPr>
        <w:t xml:space="preserve"> (transthoracic echocardiography [TTE]</w:t>
      </w:r>
      <w:r>
        <w:rPr>
          <w:szCs w:val="20"/>
        </w:rPr>
        <w:t xml:space="preserve"> is the primary imaging used to determine severity of MR, however, it should be noted that no single Doppler and echocardiographic parameter is sufficiently precise for MR to be quantified in an individual patient.</w:t>
      </w:r>
      <w:r w:rsidR="006C7D33">
        <w:rPr>
          <w:szCs w:val="20"/>
        </w:rPr>
        <w:t xml:space="preserve"> </w:t>
      </w:r>
      <w:r w:rsidR="00BD2114">
        <w:rPr>
          <w:szCs w:val="20"/>
        </w:rPr>
        <w:t>Thus, a</w:t>
      </w:r>
      <w:r w:rsidR="006C7D33">
        <w:rPr>
          <w:szCs w:val="20"/>
        </w:rPr>
        <w:t xml:space="preserve">n integrated approach to determining the severity of MR is suggested by the </w:t>
      </w:r>
      <w:r w:rsidR="005C7189" w:rsidRPr="005C7189">
        <w:rPr>
          <w:szCs w:val="20"/>
        </w:rPr>
        <w:t xml:space="preserve">American Society of Echocardiography </w:t>
      </w:r>
      <w:r w:rsidR="005C7189">
        <w:rPr>
          <w:szCs w:val="20"/>
        </w:rPr>
        <w:t xml:space="preserve">(ASE) </w:t>
      </w:r>
      <w:r w:rsidR="006C7D33">
        <w:rPr>
          <w:szCs w:val="20"/>
        </w:rPr>
        <w:t xml:space="preserve">(Zhogbi et al 2017; </w:t>
      </w:r>
      <w:r w:rsidR="00270F44">
        <w:rPr>
          <w:szCs w:val="20"/>
        </w:rPr>
        <w:fldChar w:fldCharType="begin"/>
      </w:r>
      <w:r w:rsidR="00270F44">
        <w:rPr>
          <w:szCs w:val="20"/>
        </w:rPr>
        <w:instrText xml:space="preserve"> REF _Ref2330735 \h </w:instrText>
      </w:r>
      <w:r w:rsidR="00D43D03">
        <w:rPr>
          <w:szCs w:val="20"/>
        </w:rPr>
        <w:instrText xml:space="preserve"> \* MERGEFORMAT </w:instrText>
      </w:r>
      <w:r w:rsidR="00270F44">
        <w:rPr>
          <w:szCs w:val="20"/>
        </w:rPr>
      </w:r>
      <w:r w:rsidR="00270F44">
        <w:rPr>
          <w:szCs w:val="20"/>
        </w:rPr>
        <w:fldChar w:fldCharType="separate"/>
      </w:r>
      <w:r w:rsidR="00A91C21">
        <w:t xml:space="preserve">Table </w:t>
      </w:r>
      <w:r w:rsidR="00A91C21">
        <w:rPr>
          <w:noProof/>
        </w:rPr>
        <w:t>3</w:t>
      </w:r>
      <w:r w:rsidR="00270F44">
        <w:rPr>
          <w:szCs w:val="20"/>
        </w:rPr>
        <w:fldChar w:fldCharType="end"/>
      </w:r>
      <w:r w:rsidR="006C7D33">
        <w:rPr>
          <w:szCs w:val="20"/>
        </w:rPr>
        <w:t>)</w:t>
      </w:r>
      <w:r w:rsidR="00270F44">
        <w:rPr>
          <w:szCs w:val="20"/>
        </w:rPr>
        <w:t xml:space="preserve">. </w:t>
      </w:r>
    </w:p>
    <w:p w14:paraId="70C1DAF3" w14:textId="42D8CFD8" w:rsidR="00D75AB6" w:rsidRDefault="00D75AB6" w:rsidP="00D43D03">
      <w:pPr>
        <w:jc w:val="both"/>
      </w:pPr>
      <w:r>
        <w:rPr>
          <w:szCs w:val="20"/>
        </w:rPr>
        <w:t xml:space="preserve">There </w:t>
      </w:r>
      <w:r w:rsidR="00A53C36">
        <w:rPr>
          <w:szCs w:val="20"/>
        </w:rPr>
        <w:t xml:space="preserve">are some differences </w:t>
      </w:r>
      <w:r>
        <w:rPr>
          <w:szCs w:val="20"/>
        </w:rPr>
        <w:t xml:space="preserve">between European guidelines and American guidelines on the specific cut-offs with respect to </w:t>
      </w:r>
      <w:r w:rsidR="00270F44">
        <w:rPr>
          <w:szCs w:val="20"/>
        </w:rPr>
        <w:t xml:space="preserve">the quantitative parameters used to determine severity of MR. The </w:t>
      </w:r>
      <w:r w:rsidR="00270F44">
        <w:t>European Society of Cardiology/European Association for Cardio-Thoracic Surgery (ESC/EACT) guidelines for the management of valvular heart disease (VHD) (2017) specifies a lower EROA and regurgitant volume cut offs for severe FMR</w:t>
      </w:r>
      <w:r w:rsidR="00BD2114">
        <w:t xml:space="preserve"> (</w:t>
      </w:r>
      <w:r w:rsidR="00BD2114">
        <w:fldChar w:fldCharType="begin"/>
      </w:r>
      <w:r w:rsidR="00BD2114">
        <w:instrText xml:space="preserve"> REF _Ref276015 \h </w:instrText>
      </w:r>
      <w:r w:rsidR="00D43D03">
        <w:instrText xml:space="preserve"> \* MERGEFORMAT </w:instrText>
      </w:r>
      <w:r w:rsidR="00BD2114">
        <w:fldChar w:fldCharType="separate"/>
      </w:r>
      <w:r w:rsidR="00A91C21">
        <w:t xml:space="preserve">Table </w:t>
      </w:r>
      <w:r w:rsidR="00A91C21">
        <w:rPr>
          <w:noProof/>
        </w:rPr>
        <w:t>4</w:t>
      </w:r>
      <w:r w:rsidR="00BD2114">
        <w:fldChar w:fldCharType="end"/>
      </w:r>
      <w:r w:rsidR="00BD2114">
        <w:t>) than the ASE guidelines</w:t>
      </w:r>
      <w:r w:rsidR="00270F44">
        <w:t xml:space="preserve">. In the ASE guidelines, severe FMR is defined as EROA </w:t>
      </w:r>
      <w:r w:rsidR="00270F44">
        <w:rPr>
          <w:rFonts w:cstheme="minorHAnsi"/>
        </w:rPr>
        <w:t>≥</w:t>
      </w:r>
      <w:r w:rsidR="00270F44">
        <w:t xml:space="preserve"> 0.40 cm</w:t>
      </w:r>
      <w:r w:rsidR="00270F44" w:rsidRPr="002A6FF7">
        <w:rPr>
          <w:vertAlign w:val="superscript"/>
        </w:rPr>
        <w:t>2</w:t>
      </w:r>
      <w:r w:rsidR="00270F44">
        <w:t xml:space="preserve"> and regurgitant volume </w:t>
      </w:r>
      <w:r w:rsidR="009E43FC">
        <w:rPr>
          <w:rFonts w:cstheme="minorHAnsi"/>
        </w:rPr>
        <w:t>≥</w:t>
      </w:r>
      <w:r w:rsidR="009E43FC">
        <w:t xml:space="preserve"> 60 ml/beat whereas the ESC/EACT guidelines specifies significantly lower cut-offs (EROA </w:t>
      </w:r>
      <w:r w:rsidR="009E43FC">
        <w:rPr>
          <w:rFonts w:cstheme="minorHAnsi"/>
        </w:rPr>
        <w:t>≥</w:t>
      </w:r>
      <w:r w:rsidR="009E43FC">
        <w:t xml:space="preserve"> 0.20 cm</w:t>
      </w:r>
      <w:r w:rsidR="009E43FC" w:rsidRPr="002A6FF7">
        <w:rPr>
          <w:vertAlign w:val="superscript"/>
        </w:rPr>
        <w:t>2</w:t>
      </w:r>
      <w:r w:rsidR="009E43FC">
        <w:t xml:space="preserve"> and regurgitant volume </w:t>
      </w:r>
      <w:r w:rsidR="009E43FC">
        <w:rPr>
          <w:rFonts w:cstheme="minorHAnsi"/>
        </w:rPr>
        <w:t>≥</w:t>
      </w:r>
      <w:r w:rsidR="009E43FC">
        <w:t xml:space="preserve"> 30 ml/beat. </w:t>
      </w:r>
      <w:r w:rsidR="002A6FF7">
        <w:t xml:space="preserve">For </w:t>
      </w:r>
      <w:r w:rsidR="00E27A96">
        <w:t xml:space="preserve">classification of </w:t>
      </w:r>
      <w:r w:rsidR="002A6FF7">
        <w:t>severe DMR</w:t>
      </w:r>
      <w:r w:rsidR="00E27A96">
        <w:t>,</w:t>
      </w:r>
      <w:r w:rsidR="002A6FF7">
        <w:t xml:space="preserve"> the ACC/AHA (2017) and ES/EACT (2017) guide</w:t>
      </w:r>
      <w:r w:rsidR="00D43D03">
        <w:t xml:space="preserve">lines are consistent in regards </w:t>
      </w:r>
      <w:r w:rsidR="002A6FF7">
        <w:t>to EROA and regurgitant volume (&gt;0.40 cm</w:t>
      </w:r>
      <w:r w:rsidR="002A6FF7" w:rsidRPr="002A6FF7">
        <w:rPr>
          <w:vertAlign w:val="superscript"/>
        </w:rPr>
        <w:t>2</w:t>
      </w:r>
      <w:r w:rsidR="002A6FF7">
        <w:t xml:space="preserve"> and </w:t>
      </w:r>
      <w:r w:rsidR="002A6FF7">
        <w:rPr>
          <w:rFonts w:cstheme="minorHAnsi"/>
        </w:rPr>
        <w:t>≥</w:t>
      </w:r>
      <w:r w:rsidR="002A6FF7">
        <w:t xml:space="preserve"> 60 ml/beat). </w:t>
      </w:r>
      <w:r w:rsidR="005D2AC8">
        <w:t>Thus, ESC/EACT (2019) provides different cut-offs for DMR and FMR, whereas the ASE guidelines does not differentiate between aetiology in the classification of severity of MR.</w:t>
      </w:r>
    </w:p>
    <w:p w14:paraId="1DE0CD43" w14:textId="5C78E79E" w:rsidR="00D75AB6" w:rsidRDefault="006C7D33" w:rsidP="007C5098">
      <w:pPr>
        <w:pStyle w:val="CaptionNotes"/>
      </w:pPr>
      <w:bookmarkStart w:id="16" w:name="_Ref2330735"/>
      <w:r>
        <w:lastRenderedPageBreak/>
        <w:t xml:space="preserve">Table </w:t>
      </w:r>
      <w:r w:rsidR="002D7397">
        <w:rPr>
          <w:noProof/>
        </w:rPr>
        <w:fldChar w:fldCharType="begin"/>
      </w:r>
      <w:r w:rsidR="002D7397">
        <w:rPr>
          <w:noProof/>
        </w:rPr>
        <w:instrText xml:space="preserve"> SEQ Table \* ARABIC </w:instrText>
      </w:r>
      <w:r w:rsidR="002D7397">
        <w:rPr>
          <w:noProof/>
        </w:rPr>
        <w:fldChar w:fldCharType="separate"/>
      </w:r>
      <w:r w:rsidR="00A91C21">
        <w:rPr>
          <w:noProof/>
        </w:rPr>
        <w:t>3</w:t>
      </w:r>
      <w:r w:rsidR="002D7397">
        <w:rPr>
          <w:noProof/>
        </w:rPr>
        <w:fldChar w:fldCharType="end"/>
      </w:r>
      <w:bookmarkEnd w:id="16"/>
      <w:r>
        <w:tab/>
      </w:r>
      <w:r w:rsidR="007C5098">
        <w:tab/>
      </w:r>
      <w:r>
        <w:t>Grading of the severity of chronic MR by echocardiography</w:t>
      </w:r>
      <w:r w:rsidR="00270F44">
        <w:t xml:space="preserve"> (ASE)</w:t>
      </w:r>
    </w:p>
    <w:p w14:paraId="67147ACF" w14:textId="19CE7D64" w:rsidR="00382E0E" w:rsidRDefault="00382E0E" w:rsidP="00BD2114">
      <w:pPr>
        <w:pStyle w:val="Tabletext"/>
      </w:pPr>
      <w:r>
        <w:rPr>
          <w:noProof/>
        </w:rPr>
        <w:drawing>
          <wp:inline distT="0" distB="0" distL="0" distR="0" wp14:anchorId="21AD2E3C" wp14:editId="7EFC37FA">
            <wp:extent cx="5731510" cy="5851525"/>
            <wp:effectExtent l="0" t="0" r="2540" b="0"/>
            <wp:docPr id="15" name="Picture 15" descr="Describes the indications of mild, moderate and severe Mitral Regurgitation." title="Table 3-Grading of the severity of chronic MR by echocardiography (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5851525"/>
                    </a:xfrm>
                    <a:prstGeom prst="rect">
                      <a:avLst/>
                    </a:prstGeom>
                  </pic:spPr>
                </pic:pic>
              </a:graphicData>
            </a:graphic>
          </wp:inline>
        </w:drawing>
      </w:r>
    </w:p>
    <w:p w14:paraId="6F932CBD" w14:textId="586CF589" w:rsidR="00BD2114" w:rsidRDefault="00FE708D" w:rsidP="00BD2114">
      <w:pPr>
        <w:pStyle w:val="Tabletext"/>
      </w:pPr>
      <w:r>
        <w:t>Abbreviations</w:t>
      </w:r>
      <w:r w:rsidR="000C522D">
        <w:t>: AF, atrial fibrillation; CWD</w:t>
      </w:r>
      <w:r w:rsidR="00BD2114">
        <w:t xml:space="preserve">, </w:t>
      </w:r>
      <w:r w:rsidR="000C522D">
        <w:t>Continuous wave Doppler, DMR, degenerative mitral regurgitation; EROA</w:t>
      </w:r>
      <w:r w:rsidR="00BD2114">
        <w:t>,</w:t>
      </w:r>
      <w:r w:rsidR="000C522D">
        <w:t xml:space="preserve"> Effective regurgitant orifice area, FMR, functional mitral regurgitation; LA</w:t>
      </w:r>
      <w:r w:rsidR="00BD2114">
        <w:t>,</w:t>
      </w:r>
      <w:r w:rsidR="000C522D">
        <w:t xml:space="preserve"> Left atrium, atrial, LV</w:t>
      </w:r>
      <w:r w:rsidR="00BD2114">
        <w:t>,</w:t>
      </w:r>
      <w:r w:rsidR="000C522D">
        <w:t xml:space="preserve"> Left ventricle, ventricular; MR, mitral regurgitation; </w:t>
      </w:r>
      <w:r w:rsidR="000C522D" w:rsidRPr="000C522D">
        <w:t>PISA</w:t>
      </w:r>
      <w:r w:rsidR="00BD2114">
        <w:t>,</w:t>
      </w:r>
      <w:r w:rsidR="000C522D" w:rsidRPr="000C522D">
        <w:t xml:space="preserve"> Proximal isovelocity surface area; RF</w:t>
      </w:r>
      <w:r w:rsidR="00BD2114">
        <w:t>,</w:t>
      </w:r>
      <w:r w:rsidR="000C522D" w:rsidRPr="000C522D">
        <w:t xml:space="preserve"> Regurgitant fraction</w:t>
      </w:r>
      <w:r w:rsidR="000C522D">
        <w:t xml:space="preserve">; </w:t>
      </w:r>
      <w:r w:rsidR="00BD2114" w:rsidRPr="000C522D">
        <w:t>VCW</w:t>
      </w:r>
      <w:r w:rsidR="00BD2114">
        <w:t>,</w:t>
      </w:r>
      <w:r w:rsidR="00BD2114" w:rsidRPr="000C522D">
        <w:t xml:space="preserve"> Vena contracta width</w:t>
      </w:r>
      <w:r w:rsidR="00BD2114">
        <w:t>.</w:t>
      </w:r>
    </w:p>
    <w:p w14:paraId="47E64838" w14:textId="77777777" w:rsidR="000C522D" w:rsidRPr="00BD2114" w:rsidRDefault="000C522D" w:rsidP="00BD2114">
      <w:pPr>
        <w:pStyle w:val="Tabletext"/>
        <w:rPr>
          <w:b/>
        </w:rPr>
      </w:pPr>
      <w:r w:rsidRPr="00BD2114">
        <w:rPr>
          <w:b/>
        </w:rPr>
        <w:t>Bolded qualitative and semiquantitative signs are considered specific for their MR grade.</w:t>
      </w:r>
    </w:p>
    <w:p w14:paraId="26822CD6" w14:textId="3DD5979F" w:rsidR="000C522D" w:rsidRPr="000C522D" w:rsidRDefault="000C522D" w:rsidP="000C522D">
      <w:pPr>
        <w:pStyle w:val="Tabletext"/>
      </w:pPr>
      <w:r w:rsidRPr="000C522D">
        <w:t>*All parameters have limitations, and an integrated approach must be used that weighs the strength of each echocardiographic measurement. All signs and measures should be interpreted in an individuali</w:t>
      </w:r>
      <w:r>
        <w:t>s</w:t>
      </w:r>
      <w:r w:rsidRPr="000C522D">
        <w:t>ed manner that accounts for body size, sex, and all other patient characteristics</w:t>
      </w:r>
    </w:p>
    <w:p w14:paraId="790B932C" w14:textId="2B9AE014" w:rsidR="00FE708D" w:rsidRDefault="00FE708D" w:rsidP="00D0257B">
      <w:pPr>
        <w:pStyle w:val="Tabletext"/>
      </w:pPr>
      <w:r w:rsidRPr="000C522D">
        <w:rPr>
          <w:vertAlign w:val="superscript"/>
        </w:rPr>
        <w:t>a</w:t>
      </w:r>
      <w:r>
        <w:t xml:space="preserve"> This pertains mostly to DMR</w:t>
      </w:r>
    </w:p>
    <w:p w14:paraId="5ECE7A60" w14:textId="4A77E239" w:rsidR="00FE708D" w:rsidRDefault="00FE708D" w:rsidP="00FE708D">
      <w:pPr>
        <w:pStyle w:val="Tabletext"/>
      </w:pPr>
      <w:r w:rsidRPr="00FE708D">
        <w:rPr>
          <w:vertAlign w:val="superscript"/>
        </w:rPr>
        <w:t>b</w:t>
      </w:r>
      <w:r>
        <w:t xml:space="preserve"> LV and LA can be within the ‘‘normal’’ range for patients with acute severe MR or with chronic severe MR who have small body size, particularly</w:t>
      </w:r>
      <w:r w:rsidR="000C522D">
        <w:t xml:space="preserve"> </w:t>
      </w:r>
      <w:r>
        <w:t>women, or with small LV size preceding the occurrence of MR.</w:t>
      </w:r>
    </w:p>
    <w:p w14:paraId="742E898F" w14:textId="0DD4569E" w:rsidR="000C522D" w:rsidRDefault="000C522D" w:rsidP="00FE708D">
      <w:pPr>
        <w:pStyle w:val="Tabletext"/>
      </w:pPr>
      <w:r w:rsidRPr="000C522D">
        <w:rPr>
          <w:vertAlign w:val="superscript"/>
        </w:rPr>
        <w:t>c</w:t>
      </w:r>
      <w:r>
        <w:t xml:space="preserve"> </w:t>
      </w:r>
      <w:r w:rsidRPr="000C522D">
        <w:t>With Nyquist limit 50-70 cm/sec.</w:t>
      </w:r>
    </w:p>
    <w:p w14:paraId="260BA8D7" w14:textId="4CF812AF" w:rsidR="000C522D" w:rsidRDefault="000C522D" w:rsidP="00FE708D">
      <w:pPr>
        <w:pStyle w:val="Tabletext"/>
      </w:pPr>
      <w:r w:rsidRPr="000C522D">
        <w:rPr>
          <w:vertAlign w:val="superscript"/>
        </w:rPr>
        <w:t>d</w:t>
      </w:r>
      <w:r>
        <w:t xml:space="preserve"> </w:t>
      </w:r>
      <w:r w:rsidRPr="000C522D">
        <w:t>Small flow convergence is usually &lt;0.3 cm, and large is $ 1 cm at a Nyquist limit of 30-40 cm/sec.</w:t>
      </w:r>
    </w:p>
    <w:p w14:paraId="6A4B5805" w14:textId="54A5FA44" w:rsidR="000C522D" w:rsidRPr="000C522D" w:rsidRDefault="000C522D" w:rsidP="000C522D">
      <w:pPr>
        <w:pStyle w:val="Tabletext"/>
      </w:pPr>
      <w:r w:rsidRPr="000C522D">
        <w:rPr>
          <w:vertAlign w:val="superscript"/>
        </w:rPr>
        <w:t>e</w:t>
      </w:r>
      <w:r w:rsidRPr="000C522D">
        <w:t xml:space="preserve"> For average between apical two- and four-chamber views.</w:t>
      </w:r>
    </w:p>
    <w:p w14:paraId="677CAAD4" w14:textId="7425C28E" w:rsidR="000C522D" w:rsidRPr="000C522D" w:rsidRDefault="000C522D" w:rsidP="000C522D">
      <w:pPr>
        <w:pStyle w:val="Tabletext"/>
      </w:pPr>
      <w:r w:rsidRPr="000C522D">
        <w:rPr>
          <w:vertAlign w:val="superscript"/>
        </w:rPr>
        <w:t>f</w:t>
      </w:r>
      <w:r>
        <w:t xml:space="preserve"> </w:t>
      </w:r>
      <w:r w:rsidRPr="000C522D">
        <w:t>Influenced by many other factors (LV diastolic function, atrial fibrillation, LA pressure).</w:t>
      </w:r>
    </w:p>
    <w:p w14:paraId="34B28040" w14:textId="725ADE64" w:rsidR="000C522D" w:rsidRPr="000C522D" w:rsidRDefault="000C522D" w:rsidP="000C522D">
      <w:pPr>
        <w:pStyle w:val="Tabletext"/>
      </w:pPr>
      <w:r w:rsidRPr="000C522D">
        <w:rPr>
          <w:vertAlign w:val="superscript"/>
        </w:rPr>
        <w:t>g</w:t>
      </w:r>
      <w:r>
        <w:t xml:space="preserve"> </w:t>
      </w:r>
      <w:r w:rsidRPr="000C522D">
        <w:t>Most valid in patients &gt;50 years old and is influenced by other causes of elevated LA pressure.</w:t>
      </w:r>
    </w:p>
    <w:p w14:paraId="3EEEED0B" w14:textId="6216DB44" w:rsidR="000C522D" w:rsidRPr="000C522D" w:rsidRDefault="000C522D" w:rsidP="000C522D">
      <w:pPr>
        <w:pStyle w:val="Tabletext"/>
      </w:pPr>
      <w:r w:rsidRPr="000C522D">
        <w:rPr>
          <w:vertAlign w:val="superscript"/>
        </w:rPr>
        <w:t>h</w:t>
      </w:r>
      <w:r>
        <w:t xml:space="preserve"> </w:t>
      </w:r>
      <w:r w:rsidRPr="000C522D">
        <w:t xml:space="preserve">Discrepancies among EROA, RF, and </w:t>
      </w:r>
      <w:r>
        <w:t>regurgitant volume</w:t>
      </w:r>
      <w:r w:rsidRPr="000C522D">
        <w:t xml:space="preserve"> may arise in the setting of low or high flow states.</w:t>
      </w:r>
    </w:p>
    <w:p w14:paraId="63F195EB" w14:textId="00570F4D" w:rsidR="000C522D" w:rsidRDefault="000C522D" w:rsidP="000C522D">
      <w:pPr>
        <w:pStyle w:val="Tabletext"/>
      </w:pPr>
      <w:r w:rsidRPr="000C522D">
        <w:rPr>
          <w:vertAlign w:val="superscript"/>
        </w:rPr>
        <w:lastRenderedPageBreak/>
        <w:t>i</w:t>
      </w:r>
      <w:r>
        <w:t xml:space="preserve"> </w:t>
      </w:r>
      <w:r w:rsidRPr="000C522D">
        <w:t>Quantitative parameters can help subclassify the moderate regurgitation group.</w:t>
      </w:r>
    </w:p>
    <w:p w14:paraId="26F2AF40" w14:textId="4739FF85" w:rsidR="000C522D" w:rsidRDefault="000C522D" w:rsidP="000C522D">
      <w:pPr>
        <w:pStyle w:val="Tabletext"/>
      </w:pPr>
      <w:r>
        <w:t>Source: Zhogbi et al., (2017), table 8.</w:t>
      </w:r>
    </w:p>
    <w:p w14:paraId="461D596B" w14:textId="77777777" w:rsidR="00FE708D" w:rsidRDefault="00FE708D" w:rsidP="00D0257B">
      <w:pPr>
        <w:pStyle w:val="Tabletext"/>
      </w:pPr>
    </w:p>
    <w:p w14:paraId="0D914AC7" w14:textId="3B2D1C53" w:rsidR="00270F44" w:rsidRDefault="00270F44" w:rsidP="00534249">
      <w:pPr>
        <w:pStyle w:val="CaptionNotes"/>
      </w:pPr>
      <w:bookmarkStart w:id="17" w:name="_Ref276015"/>
      <w:r>
        <w:t xml:space="preserve">Table </w:t>
      </w:r>
      <w:r w:rsidR="002D7397">
        <w:rPr>
          <w:noProof/>
        </w:rPr>
        <w:fldChar w:fldCharType="begin"/>
      </w:r>
      <w:r w:rsidR="002D7397">
        <w:rPr>
          <w:noProof/>
        </w:rPr>
        <w:instrText xml:space="preserve"> SEQ Table \* ARABIC </w:instrText>
      </w:r>
      <w:r w:rsidR="002D7397">
        <w:rPr>
          <w:noProof/>
        </w:rPr>
        <w:fldChar w:fldCharType="separate"/>
      </w:r>
      <w:r w:rsidR="00A91C21">
        <w:rPr>
          <w:noProof/>
        </w:rPr>
        <w:t>4</w:t>
      </w:r>
      <w:r w:rsidR="002D7397">
        <w:rPr>
          <w:noProof/>
        </w:rPr>
        <w:fldChar w:fldCharType="end"/>
      </w:r>
      <w:bookmarkEnd w:id="17"/>
      <w:r>
        <w:tab/>
        <w:t xml:space="preserve">Classification of severe MR based on ESC/EACT 2017 guidelin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 Classification of severe MR based on ESC/EACT 2017 Guidelines"/>
        <w:tblDescription w:val="Column 1: Quantitative, Semiquantitative, Qualitative"/>
      </w:tblPr>
      <w:tblGrid>
        <w:gridCol w:w="4510"/>
        <w:gridCol w:w="2253"/>
        <w:gridCol w:w="2253"/>
      </w:tblGrid>
      <w:tr w:rsidR="00270F44" w14:paraId="6ECF9BD9" w14:textId="77777777" w:rsidTr="000C522D">
        <w:tc>
          <w:tcPr>
            <w:tcW w:w="4643" w:type="dxa"/>
            <w:shd w:val="clear" w:color="auto" w:fill="auto"/>
          </w:tcPr>
          <w:p w14:paraId="19EE6260" w14:textId="77777777" w:rsidR="00270F44" w:rsidRDefault="00270F44" w:rsidP="000C522D">
            <w:pPr>
              <w:pStyle w:val="Tabletext"/>
            </w:pPr>
            <w:r w:rsidRPr="00D11DBB">
              <w:rPr>
                <w:b/>
              </w:rPr>
              <w:t>Quantitative</w:t>
            </w:r>
          </w:p>
        </w:tc>
        <w:tc>
          <w:tcPr>
            <w:tcW w:w="2321" w:type="dxa"/>
            <w:tcBorders>
              <w:bottom w:val="single" w:sz="4" w:space="0" w:color="auto"/>
            </w:tcBorders>
            <w:shd w:val="clear" w:color="auto" w:fill="auto"/>
          </w:tcPr>
          <w:p w14:paraId="6940CB8C" w14:textId="77777777" w:rsidR="00270F44" w:rsidRPr="00737081" w:rsidRDefault="00270F44" w:rsidP="000C522D">
            <w:pPr>
              <w:pStyle w:val="Tabletext"/>
              <w:rPr>
                <w:b/>
              </w:rPr>
            </w:pPr>
            <w:r>
              <w:rPr>
                <w:b/>
              </w:rPr>
              <w:t>DMR</w:t>
            </w:r>
          </w:p>
        </w:tc>
        <w:tc>
          <w:tcPr>
            <w:tcW w:w="2322" w:type="dxa"/>
            <w:tcBorders>
              <w:bottom w:val="single" w:sz="4" w:space="0" w:color="auto"/>
            </w:tcBorders>
            <w:shd w:val="clear" w:color="auto" w:fill="auto"/>
          </w:tcPr>
          <w:p w14:paraId="75CDAF6B" w14:textId="706511B3" w:rsidR="00270F44" w:rsidRPr="00737081" w:rsidRDefault="00270F44" w:rsidP="000C522D">
            <w:pPr>
              <w:pStyle w:val="Tabletext"/>
              <w:rPr>
                <w:b/>
              </w:rPr>
            </w:pPr>
            <w:r>
              <w:rPr>
                <w:b/>
              </w:rPr>
              <w:t>FMR</w:t>
            </w:r>
            <w:r w:rsidR="00FE708D">
              <w:rPr>
                <w:b/>
              </w:rPr>
              <w:t xml:space="preserve"> </w:t>
            </w:r>
            <w:r w:rsidR="005C7189" w:rsidRPr="005C7189">
              <w:rPr>
                <w:b/>
                <w:vertAlign w:val="superscript"/>
              </w:rPr>
              <w:t>d</w:t>
            </w:r>
          </w:p>
        </w:tc>
      </w:tr>
      <w:tr w:rsidR="00270F44" w14:paraId="4DE242FE" w14:textId="77777777" w:rsidTr="000C522D">
        <w:tc>
          <w:tcPr>
            <w:tcW w:w="4643" w:type="dxa"/>
            <w:shd w:val="clear" w:color="auto" w:fill="auto"/>
          </w:tcPr>
          <w:p w14:paraId="2D9AB6F7" w14:textId="5684384E" w:rsidR="00270F44" w:rsidRPr="008062BB" w:rsidRDefault="00270F44" w:rsidP="000C522D">
            <w:pPr>
              <w:pStyle w:val="Tabletext"/>
            </w:pPr>
            <w:r>
              <w:t>EROA (</w:t>
            </w:r>
            <w:r w:rsidR="00FE708D">
              <w:t>c</w:t>
            </w:r>
            <w:r>
              <w:t>m</w:t>
            </w:r>
            <w:r w:rsidRPr="00FF0E42">
              <w:rPr>
                <w:vertAlign w:val="superscript"/>
              </w:rPr>
              <w:t>2</w:t>
            </w:r>
            <w:r>
              <w:t>)</w:t>
            </w:r>
          </w:p>
        </w:tc>
        <w:tc>
          <w:tcPr>
            <w:tcW w:w="2321" w:type="dxa"/>
            <w:shd w:val="clear" w:color="auto" w:fill="auto"/>
          </w:tcPr>
          <w:p w14:paraId="2369E132" w14:textId="6D2E2CA9" w:rsidR="00270F44" w:rsidRDefault="00270F44" w:rsidP="000C522D">
            <w:pPr>
              <w:pStyle w:val="Tabletext"/>
            </w:pPr>
            <w:r>
              <w:t>≥</w:t>
            </w:r>
            <w:r w:rsidR="00FE708D">
              <w:t>0.</w:t>
            </w:r>
            <w:r>
              <w:t>40</w:t>
            </w:r>
          </w:p>
        </w:tc>
        <w:tc>
          <w:tcPr>
            <w:tcW w:w="2322" w:type="dxa"/>
            <w:shd w:val="clear" w:color="auto" w:fill="auto"/>
          </w:tcPr>
          <w:p w14:paraId="2FF10F3C" w14:textId="49D6EC82" w:rsidR="00270F44" w:rsidRDefault="00270F44" w:rsidP="000C522D">
            <w:pPr>
              <w:pStyle w:val="Tabletext"/>
            </w:pPr>
            <w:r>
              <w:t>≥</w:t>
            </w:r>
            <w:r w:rsidR="00FE708D">
              <w:t>0.</w:t>
            </w:r>
            <w:r>
              <w:t>20</w:t>
            </w:r>
          </w:p>
        </w:tc>
      </w:tr>
      <w:tr w:rsidR="00270F44" w14:paraId="0BE7E315" w14:textId="77777777" w:rsidTr="000C522D">
        <w:tc>
          <w:tcPr>
            <w:tcW w:w="4643" w:type="dxa"/>
            <w:shd w:val="clear" w:color="auto" w:fill="auto"/>
          </w:tcPr>
          <w:p w14:paraId="7C30EE13" w14:textId="77777777" w:rsidR="00270F44" w:rsidRDefault="00270F44" w:rsidP="000C522D">
            <w:pPr>
              <w:pStyle w:val="Tabletext"/>
            </w:pPr>
            <w:r>
              <w:t>Regurgitant volume (mL/beat)</w:t>
            </w:r>
          </w:p>
        </w:tc>
        <w:tc>
          <w:tcPr>
            <w:tcW w:w="2321" w:type="dxa"/>
            <w:shd w:val="clear" w:color="auto" w:fill="auto"/>
          </w:tcPr>
          <w:p w14:paraId="7C2A4D01" w14:textId="77777777" w:rsidR="00270F44" w:rsidRDefault="00270F44" w:rsidP="000C522D">
            <w:pPr>
              <w:pStyle w:val="Tabletext"/>
            </w:pPr>
            <w:r>
              <w:t>≥60</w:t>
            </w:r>
          </w:p>
        </w:tc>
        <w:tc>
          <w:tcPr>
            <w:tcW w:w="2322" w:type="dxa"/>
            <w:shd w:val="clear" w:color="auto" w:fill="auto"/>
          </w:tcPr>
          <w:p w14:paraId="7DD9142C" w14:textId="77777777" w:rsidR="00270F44" w:rsidRDefault="00270F44" w:rsidP="000C522D">
            <w:pPr>
              <w:pStyle w:val="Tabletext"/>
            </w:pPr>
            <w:r>
              <w:t>≥30</w:t>
            </w:r>
          </w:p>
        </w:tc>
      </w:tr>
      <w:tr w:rsidR="00270F44" w14:paraId="2550180A" w14:textId="77777777" w:rsidTr="000C522D">
        <w:tc>
          <w:tcPr>
            <w:tcW w:w="4643" w:type="dxa"/>
            <w:shd w:val="clear" w:color="auto" w:fill="auto"/>
          </w:tcPr>
          <w:p w14:paraId="59FF6349" w14:textId="77777777" w:rsidR="00270F44" w:rsidRDefault="00270F44" w:rsidP="000C522D">
            <w:pPr>
              <w:pStyle w:val="Tabletext"/>
            </w:pPr>
            <w:r>
              <w:t>+ enlargement of cardiac chambers/vessels</w:t>
            </w:r>
          </w:p>
        </w:tc>
        <w:tc>
          <w:tcPr>
            <w:tcW w:w="2321" w:type="dxa"/>
            <w:tcBorders>
              <w:bottom w:val="single" w:sz="4" w:space="0" w:color="auto"/>
            </w:tcBorders>
            <w:shd w:val="clear" w:color="auto" w:fill="auto"/>
          </w:tcPr>
          <w:p w14:paraId="3590CC60" w14:textId="77777777" w:rsidR="00270F44" w:rsidRDefault="00270F44" w:rsidP="000C522D">
            <w:pPr>
              <w:pStyle w:val="Tabletext"/>
            </w:pPr>
            <w:r>
              <w:t>LV, LA</w:t>
            </w:r>
          </w:p>
        </w:tc>
        <w:tc>
          <w:tcPr>
            <w:tcW w:w="2322" w:type="dxa"/>
            <w:tcBorders>
              <w:bottom w:val="single" w:sz="4" w:space="0" w:color="auto"/>
            </w:tcBorders>
            <w:shd w:val="clear" w:color="auto" w:fill="auto"/>
          </w:tcPr>
          <w:p w14:paraId="0EFD4516" w14:textId="77777777" w:rsidR="00270F44" w:rsidRDefault="00270F44" w:rsidP="000C522D">
            <w:pPr>
              <w:pStyle w:val="Tabletext"/>
            </w:pPr>
          </w:p>
        </w:tc>
      </w:tr>
      <w:tr w:rsidR="00270F44" w14:paraId="1D9EF26D" w14:textId="77777777" w:rsidTr="000C522D">
        <w:tc>
          <w:tcPr>
            <w:tcW w:w="4643" w:type="dxa"/>
            <w:tcBorders>
              <w:right w:val="nil"/>
            </w:tcBorders>
            <w:shd w:val="clear" w:color="auto" w:fill="auto"/>
          </w:tcPr>
          <w:p w14:paraId="0CB6F035" w14:textId="77777777" w:rsidR="00270F44" w:rsidRPr="00737081" w:rsidRDefault="00270F44" w:rsidP="000C522D">
            <w:pPr>
              <w:pStyle w:val="Tabletext"/>
              <w:rPr>
                <w:b/>
              </w:rPr>
            </w:pPr>
            <w:r w:rsidRPr="00737081">
              <w:rPr>
                <w:b/>
              </w:rPr>
              <w:t>Semiquantitative</w:t>
            </w:r>
          </w:p>
        </w:tc>
        <w:tc>
          <w:tcPr>
            <w:tcW w:w="4643" w:type="dxa"/>
            <w:gridSpan w:val="2"/>
            <w:tcBorders>
              <w:left w:val="nil"/>
              <w:bottom w:val="single" w:sz="4" w:space="0" w:color="auto"/>
            </w:tcBorders>
            <w:shd w:val="clear" w:color="auto" w:fill="auto"/>
          </w:tcPr>
          <w:p w14:paraId="6129DA0C" w14:textId="77777777" w:rsidR="00270F44" w:rsidRDefault="00270F44" w:rsidP="000C522D">
            <w:pPr>
              <w:pStyle w:val="Tabletext"/>
            </w:pPr>
          </w:p>
        </w:tc>
      </w:tr>
      <w:tr w:rsidR="00270F44" w14:paraId="1B8DF3A4" w14:textId="77777777" w:rsidTr="000C522D">
        <w:tc>
          <w:tcPr>
            <w:tcW w:w="4643" w:type="dxa"/>
            <w:shd w:val="clear" w:color="auto" w:fill="auto"/>
          </w:tcPr>
          <w:p w14:paraId="75C700EF" w14:textId="77777777" w:rsidR="00270F44" w:rsidRDefault="00270F44" w:rsidP="000C522D">
            <w:pPr>
              <w:pStyle w:val="Tabletext"/>
            </w:pPr>
            <w:r>
              <w:t>Vena contracta width (mm)</w:t>
            </w:r>
          </w:p>
        </w:tc>
        <w:tc>
          <w:tcPr>
            <w:tcW w:w="4643" w:type="dxa"/>
            <w:gridSpan w:val="2"/>
            <w:tcBorders>
              <w:bottom w:val="single" w:sz="4" w:space="0" w:color="auto"/>
            </w:tcBorders>
            <w:shd w:val="clear" w:color="auto" w:fill="auto"/>
          </w:tcPr>
          <w:p w14:paraId="6E7BB9A5" w14:textId="7B39B86C" w:rsidR="00270F44" w:rsidRPr="00737081" w:rsidRDefault="00270F44" w:rsidP="000C522D">
            <w:pPr>
              <w:pStyle w:val="Tabletext"/>
              <w:rPr>
                <w:vertAlign w:val="superscript"/>
              </w:rPr>
            </w:pPr>
            <w:r>
              <w:t>≥7 (&gt;8 for biplane)</w:t>
            </w:r>
            <w:r w:rsidR="00FE708D">
              <w:t xml:space="preserve"> </w:t>
            </w:r>
            <w:r>
              <w:rPr>
                <w:vertAlign w:val="superscript"/>
              </w:rPr>
              <w:t>a</w:t>
            </w:r>
          </w:p>
        </w:tc>
      </w:tr>
      <w:tr w:rsidR="00270F44" w14:paraId="4E700561" w14:textId="77777777" w:rsidTr="000C522D">
        <w:tc>
          <w:tcPr>
            <w:tcW w:w="4643" w:type="dxa"/>
            <w:shd w:val="clear" w:color="auto" w:fill="auto"/>
          </w:tcPr>
          <w:p w14:paraId="2FC8A86E" w14:textId="553C0932" w:rsidR="00270F44" w:rsidRPr="00737081" w:rsidRDefault="00270F44" w:rsidP="000C522D">
            <w:pPr>
              <w:pStyle w:val="Tabletext"/>
              <w:rPr>
                <w:vertAlign w:val="superscript"/>
              </w:rPr>
            </w:pPr>
            <w:r>
              <w:t>Upstream vein flow</w:t>
            </w:r>
            <w:r w:rsidR="00FE708D">
              <w:t xml:space="preserve"> </w:t>
            </w:r>
            <w:r>
              <w:rPr>
                <w:vertAlign w:val="superscript"/>
              </w:rPr>
              <w:t>b</w:t>
            </w:r>
          </w:p>
        </w:tc>
        <w:tc>
          <w:tcPr>
            <w:tcW w:w="4643" w:type="dxa"/>
            <w:gridSpan w:val="2"/>
            <w:tcBorders>
              <w:bottom w:val="single" w:sz="4" w:space="0" w:color="auto"/>
            </w:tcBorders>
            <w:shd w:val="clear" w:color="auto" w:fill="auto"/>
          </w:tcPr>
          <w:p w14:paraId="3FF2533C" w14:textId="77777777" w:rsidR="00270F44" w:rsidRDefault="00270F44" w:rsidP="000C522D">
            <w:pPr>
              <w:pStyle w:val="Tabletext"/>
            </w:pPr>
            <w:r>
              <w:t xml:space="preserve">Systolic pulmonary vein flow reversal </w:t>
            </w:r>
          </w:p>
        </w:tc>
      </w:tr>
      <w:tr w:rsidR="00270F44" w14:paraId="0A79BF09" w14:textId="77777777" w:rsidTr="000C522D">
        <w:tc>
          <w:tcPr>
            <w:tcW w:w="4643" w:type="dxa"/>
            <w:shd w:val="clear" w:color="auto" w:fill="auto"/>
          </w:tcPr>
          <w:p w14:paraId="3A8B393F" w14:textId="77777777" w:rsidR="00270F44" w:rsidRDefault="00270F44" w:rsidP="000C522D">
            <w:pPr>
              <w:pStyle w:val="Tabletext"/>
            </w:pPr>
            <w:r>
              <w:t>Inflow</w:t>
            </w:r>
          </w:p>
        </w:tc>
        <w:tc>
          <w:tcPr>
            <w:tcW w:w="4643" w:type="dxa"/>
            <w:gridSpan w:val="2"/>
            <w:tcBorders>
              <w:bottom w:val="single" w:sz="4" w:space="0" w:color="auto"/>
            </w:tcBorders>
            <w:shd w:val="clear" w:color="auto" w:fill="auto"/>
          </w:tcPr>
          <w:p w14:paraId="0A200C05" w14:textId="7064F3A4" w:rsidR="00270F44" w:rsidRPr="00737081" w:rsidRDefault="00270F44" w:rsidP="000C522D">
            <w:pPr>
              <w:pStyle w:val="Tabletext"/>
              <w:rPr>
                <w:vertAlign w:val="superscript"/>
              </w:rPr>
            </w:pPr>
            <w:r>
              <w:t>E-wave dominant ≥1.5 m/s</w:t>
            </w:r>
            <w:r w:rsidR="00FE708D">
              <w:t xml:space="preserve"> </w:t>
            </w:r>
            <w:r>
              <w:rPr>
                <w:vertAlign w:val="superscript"/>
              </w:rPr>
              <w:t>c</w:t>
            </w:r>
          </w:p>
        </w:tc>
      </w:tr>
      <w:tr w:rsidR="00270F44" w14:paraId="47A1E411" w14:textId="77777777" w:rsidTr="000C522D">
        <w:tc>
          <w:tcPr>
            <w:tcW w:w="4643" w:type="dxa"/>
            <w:shd w:val="clear" w:color="auto" w:fill="auto"/>
          </w:tcPr>
          <w:p w14:paraId="7BA27DFA" w14:textId="5290DEF6" w:rsidR="00270F44" w:rsidRDefault="00C92027" w:rsidP="000C522D">
            <w:pPr>
              <w:pStyle w:val="Tabletext"/>
            </w:pPr>
            <w:r>
              <w:t>O</w:t>
            </w:r>
            <w:r w:rsidR="00270F44">
              <w:t>ther</w:t>
            </w:r>
          </w:p>
        </w:tc>
        <w:tc>
          <w:tcPr>
            <w:tcW w:w="4643" w:type="dxa"/>
            <w:gridSpan w:val="2"/>
            <w:tcBorders>
              <w:bottom w:val="single" w:sz="4" w:space="0" w:color="auto"/>
            </w:tcBorders>
            <w:shd w:val="clear" w:color="auto" w:fill="auto"/>
          </w:tcPr>
          <w:p w14:paraId="23C7EB7D" w14:textId="77777777" w:rsidR="00270F44" w:rsidRDefault="00270F44" w:rsidP="000C522D">
            <w:pPr>
              <w:pStyle w:val="Tabletext"/>
            </w:pPr>
            <w:r>
              <w:t>TVI mitral/TVI aortic &gt;1.4</w:t>
            </w:r>
          </w:p>
        </w:tc>
      </w:tr>
      <w:tr w:rsidR="00270F44" w14:paraId="4B85550D" w14:textId="77777777" w:rsidTr="000C522D">
        <w:tc>
          <w:tcPr>
            <w:tcW w:w="4643" w:type="dxa"/>
            <w:tcBorders>
              <w:right w:val="nil"/>
            </w:tcBorders>
            <w:shd w:val="clear" w:color="auto" w:fill="auto"/>
          </w:tcPr>
          <w:p w14:paraId="28B728DC" w14:textId="77777777" w:rsidR="00270F44" w:rsidRPr="00737081" w:rsidRDefault="00270F44" w:rsidP="000C522D">
            <w:pPr>
              <w:pStyle w:val="Tabletext"/>
              <w:rPr>
                <w:b/>
              </w:rPr>
            </w:pPr>
            <w:r w:rsidRPr="00737081">
              <w:rPr>
                <w:b/>
              </w:rPr>
              <w:t>Qualitative</w:t>
            </w:r>
          </w:p>
        </w:tc>
        <w:tc>
          <w:tcPr>
            <w:tcW w:w="4643" w:type="dxa"/>
            <w:gridSpan w:val="2"/>
            <w:tcBorders>
              <w:left w:val="nil"/>
            </w:tcBorders>
            <w:shd w:val="clear" w:color="auto" w:fill="auto"/>
          </w:tcPr>
          <w:p w14:paraId="15A73ABE" w14:textId="77777777" w:rsidR="00270F44" w:rsidRDefault="00270F44" w:rsidP="000C522D">
            <w:pPr>
              <w:pStyle w:val="Tabletext"/>
            </w:pPr>
          </w:p>
        </w:tc>
      </w:tr>
      <w:tr w:rsidR="00270F44" w14:paraId="4CD5C122" w14:textId="77777777" w:rsidTr="000C522D">
        <w:tc>
          <w:tcPr>
            <w:tcW w:w="4643" w:type="dxa"/>
            <w:shd w:val="clear" w:color="auto" w:fill="auto"/>
          </w:tcPr>
          <w:p w14:paraId="551CBF3E" w14:textId="77777777" w:rsidR="00270F44" w:rsidRDefault="00270F44" w:rsidP="000C522D">
            <w:pPr>
              <w:pStyle w:val="Tabletext"/>
            </w:pPr>
            <w:r>
              <w:t>Valve morphology</w:t>
            </w:r>
          </w:p>
        </w:tc>
        <w:tc>
          <w:tcPr>
            <w:tcW w:w="4643" w:type="dxa"/>
            <w:gridSpan w:val="2"/>
            <w:shd w:val="clear" w:color="auto" w:fill="auto"/>
          </w:tcPr>
          <w:p w14:paraId="4AE1A077" w14:textId="77777777" w:rsidR="00270F44" w:rsidRDefault="00270F44" w:rsidP="000C522D">
            <w:pPr>
              <w:pStyle w:val="Tabletext"/>
            </w:pPr>
            <w:r>
              <w:t>Flail leaflet/ruptured papillary muscle/large coaptation defect</w:t>
            </w:r>
          </w:p>
        </w:tc>
      </w:tr>
      <w:tr w:rsidR="00270F44" w14:paraId="7E84113C" w14:textId="77777777" w:rsidTr="000C522D">
        <w:tc>
          <w:tcPr>
            <w:tcW w:w="4643" w:type="dxa"/>
            <w:shd w:val="clear" w:color="auto" w:fill="auto"/>
          </w:tcPr>
          <w:p w14:paraId="3F5F0F44" w14:textId="77777777" w:rsidR="00270F44" w:rsidRDefault="00270F44" w:rsidP="000C522D">
            <w:pPr>
              <w:pStyle w:val="Tabletext"/>
            </w:pPr>
            <w:r>
              <w:t>Colour flow regurgitant jet</w:t>
            </w:r>
          </w:p>
        </w:tc>
        <w:tc>
          <w:tcPr>
            <w:tcW w:w="4643" w:type="dxa"/>
            <w:gridSpan w:val="2"/>
            <w:shd w:val="clear" w:color="auto" w:fill="auto"/>
          </w:tcPr>
          <w:p w14:paraId="3CD97C58" w14:textId="77777777" w:rsidR="00270F44" w:rsidRDefault="00270F44" w:rsidP="000C522D">
            <w:pPr>
              <w:pStyle w:val="Tabletext"/>
            </w:pPr>
            <w:r>
              <w:t xml:space="preserve">Very large central jet or eccentric jet adhering, swirling </w:t>
            </w:r>
          </w:p>
        </w:tc>
      </w:tr>
      <w:tr w:rsidR="00270F44" w14:paraId="643C2425" w14:textId="77777777" w:rsidTr="000C522D">
        <w:tc>
          <w:tcPr>
            <w:tcW w:w="4643" w:type="dxa"/>
            <w:shd w:val="clear" w:color="auto" w:fill="auto"/>
          </w:tcPr>
          <w:p w14:paraId="2B961FC3" w14:textId="77777777" w:rsidR="00270F44" w:rsidRDefault="00270F44" w:rsidP="000C522D">
            <w:pPr>
              <w:pStyle w:val="Tabletext"/>
            </w:pPr>
            <w:r>
              <w:t>CW signal of regurgitant jet</w:t>
            </w:r>
          </w:p>
        </w:tc>
        <w:tc>
          <w:tcPr>
            <w:tcW w:w="4643" w:type="dxa"/>
            <w:gridSpan w:val="2"/>
            <w:shd w:val="clear" w:color="auto" w:fill="auto"/>
          </w:tcPr>
          <w:p w14:paraId="394D4425" w14:textId="77777777" w:rsidR="00270F44" w:rsidRDefault="00270F44" w:rsidP="000C522D">
            <w:pPr>
              <w:pStyle w:val="Tabletext"/>
            </w:pPr>
            <w:r>
              <w:t>Dense/triangular</w:t>
            </w:r>
          </w:p>
        </w:tc>
      </w:tr>
      <w:tr w:rsidR="00270F44" w14:paraId="53AB678E" w14:textId="77777777" w:rsidTr="000C522D">
        <w:tc>
          <w:tcPr>
            <w:tcW w:w="4643" w:type="dxa"/>
            <w:shd w:val="clear" w:color="auto" w:fill="auto"/>
          </w:tcPr>
          <w:p w14:paraId="72437E13" w14:textId="77777777" w:rsidR="00270F44" w:rsidRDefault="00270F44" w:rsidP="000C522D">
            <w:pPr>
              <w:pStyle w:val="Tabletext"/>
            </w:pPr>
            <w:r>
              <w:t>Other</w:t>
            </w:r>
          </w:p>
        </w:tc>
        <w:tc>
          <w:tcPr>
            <w:tcW w:w="4643" w:type="dxa"/>
            <w:gridSpan w:val="2"/>
            <w:shd w:val="clear" w:color="auto" w:fill="auto"/>
          </w:tcPr>
          <w:p w14:paraId="2248888E" w14:textId="77777777" w:rsidR="00270F44" w:rsidRDefault="00270F44" w:rsidP="000C522D">
            <w:pPr>
              <w:pStyle w:val="Tabletext"/>
            </w:pPr>
            <w:r>
              <w:t>Large flow convergence zone</w:t>
            </w:r>
          </w:p>
        </w:tc>
      </w:tr>
    </w:tbl>
    <w:p w14:paraId="20F8F5E1" w14:textId="76726663" w:rsidR="00270F44" w:rsidRPr="00C75304" w:rsidRDefault="00270F44" w:rsidP="00270F44">
      <w:pPr>
        <w:pStyle w:val="TableNote"/>
      </w:pPr>
      <w:r>
        <w:t xml:space="preserve">Abbreviations: </w:t>
      </w:r>
      <w:r w:rsidR="00FE708D" w:rsidRPr="00FE708D">
        <w:t>C</w:t>
      </w:r>
      <w:r w:rsidR="00FE708D">
        <w:t>W,</w:t>
      </w:r>
      <w:r w:rsidR="00FE708D" w:rsidRPr="00FE708D">
        <w:t xml:space="preserve"> continuous wave;</w:t>
      </w:r>
      <w:r w:rsidR="00A35E6C">
        <w:t xml:space="preserve"> </w:t>
      </w:r>
      <w:r>
        <w:t xml:space="preserve">EROA, effective regurgitant orifice area; LA, left atrium/atrial; LV, left ventricle/ventricular; TVI, time-velocity </w:t>
      </w:r>
      <w:r w:rsidRPr="00C75304">
        <w:t>integral</w:t>
      </w:r>
      <w:r w:rsidR="00FE708D">
        <w:t>.</w:t>
      </w:r>
    </w:p>
    <w:p w14:paraId="09FD7728" w14:textId="28D2470E" w:rsidR="00270F44" w:rsidRPr="00C75304" w:rsidRDefault="00270F44" w:rsidP="00270F44">
      <w:pPr>
        <w:pStyle w:val="TableNote"/>
      </w:pPr>
      <w:r w:rsidRPr="00FE708D">
        <w:rPr>
          <w:vertAlign w:val="superscript"/>
        </w:rPr>
        <w:t>a</w:t>
      </w:r>
      <w:r w:rsidR="00FE708D">
        <w:t xml:space="preserve"> </w:t>
      </w:r>
      <w:r w:rsidRPr="00C75304">
        <w:t>For average between apical four- and two-chamber views</w:t>
      </w:r>
    </w:p>
    <w:p w14:paraId="5BD0F8C5" w14:textId="25FCB0BD" w:rsidR="00270F44" w:rsidRPr="00C75304" w:rsidRDefault="00270F44" w:rsidP="00270F44">
      <w:pPr>
        <w:pStyle w:val="TableNote"/>
      </w:pPr>
      <w:r w:rsidRPr="00FE708D">
        <w:rPr>
          <w:vertAlign w:val="superscript"/>
        </w:rPr>
        <w:t>b</w:t>
      </w:r>
      <w:r w:rsidR="00FE708D">
        <w:t xml:space="preserve"> </w:t>
      </w:r>
      <w:r w:rsidRPr="00C75304">
        <w:t>Unless other reasons for systolic blunting (atrial fibrillation, elevated atrial pressure</w:t>
      </w:r>
      <w:r>
        <w:t>)</w:t>
      </w:r>
    </w:p>
    <w:p w14:paraId="7AE48317" w14:textId="78A3BE52" w:rsidR="00270F44" w:rsidRDefault="00270F44" w:rsidP="00270F44">
      <w:pPr>
        <w:pStyle w:val="TableNote"/>
      </w:pPr>
      <w:r w:rsidRPr="00FE708D">
        <w:rPr>
          <w:vertAlign w:val="superscript"/>
        </w:rPr>
        <w:t>c</w:t>
      </w:r>
      <w:r w:rsidR="00FE708D">
        <w:t xml:space="preserve"> </w:t>
      </w:r>
      <w:r w:rsidRPr="00C75304">
        <w:t xml:space="preserve">In the absence of other causes for elevated LA pressure and of mitral stenosis </w:t>
      </w:r>
    </w:p>
    <w:p w14:paraId="1AFBEB0F" w14:textId="276BDE0A" w:rsidR="005C7189" w:rsidRPr="00C75304" w:rsidRDefault="00FE708D" w:rsidP="005C7189">
      <w:pPr>
        <w:pStyle w:val="TableNote"/>
      </w:pPr>
      <w:r w:rsidRPr="00FE708D">
        <w:rPr>
          <w:vertAlign w:val="superscript"/>
        </w:rPr>
        <w:t>d</w:t>
      </w:r>
      <w:r>
        <w:t xml:space="preserve"> </w:t>
      </w:r>
      <w:r w:rsidR="005C7189" w:rsidRPr="005C7189">
        <w:t>Different thresholds are used in secondary mitral regurgitation where an EROA &gt;20mm2 and regurgitant volume &gt;30 mL identify a subset of patients at increased risk of cardiac</w:t>
      </w:r>
      <w:r>
        <w:t xml:space="preserve"> </w:t>
      </w:r>
      <w:r w:rsidR="005C7189" w:rsidRPr="005C7189">
        <w:t>events.</w:t>
      </w:r>
    </w:p>
    <w:p w14:paraId="2B860E48" w14:textId="77777777" w:rsidR="00270F44" w:rsidRPr="00C75304" w:rsidRDefault="00270F44" w:rsidP="00270F44">
      <w:pPr>
        <w:pStyle w:val="TableNote"/>
      </w:pPr>
      <w:r w:rsidRPr="00C75304">
        <w:t>Source: ESC (2017) Table 4, pg. 2744</w:t>
      </w:r>
    </w:p>
    <w:p w14:paraId="181A216B" w14:textId="77777777" w:rsidR="006862E7" w:rsidRPr="00154B00" w:rsidRDefault="006862E7" w:rsidP="00E357B9">
      <w:pPr>
        <w:ind w:left="426"/>
        <w:rPr>
          <w:szCs w:val="20"/>
        </w:rPr>
      </w:pPr>
    </w:p>
    <w:p w14:paraId="11DF5CB3" w14:textId="02D2B193"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6436DDF0" w14:textId="5E586B5F" w:rsidR="00BD2114" w:rsidRDefault="00BD2114" w:rsidP="00D43D03">
      <w:pPr>
        <w:jc w:val="both"/>
      </w:pPr>
      <w:r>
        <w:t xml:space="preserve">A search of the literature identified no Australian specific clinical management pathways for patients with mitral regurgitation. The ESC/EACT (2017) and the AHA/ACC (2017) guidelines were identified and reviewed for </w:t>
      </w:r>
      <w:r w:rsidRPr="007C1C50">
        <w:t xml:space="preserve">this Application. In addition, </w:t>
      </w:r>
      <w:r w:rsidR="00F303D9">
        <w:t>clinician</w:t>
      </w:r>
      <w:r w:rsidR="00F303D9" w:rsidRPr="007C1C50">
        <w:t xml:space="preserve"> </w:t>
      </w:r>
      <w:r w:rsidR="000B33DA" w:rsidRPr="007C1C50">
        <w:t>feedback was sought to establish the clinical management pathways before DMR and FMR patients are eligible for the proposed medical service in Australia</w:t>
      </w:r>
      <w:r w:rsidR="000B33DA">
        <w:t xml:space="preserve"> </w:t>
      </w:r>
    </w:p>
    <w:p w14:paraId="40F3EE3C" w14:textId="479398F3" w:rsidR="00BC424B" w:rsidRPr="00BD2114" w:rsidRDefault="00BD2114" w:rsidP="00D43D03">
      <w:pPr>
        <w:jc w:val="both"/>
        <w:rPr>
          <w:u w:val="single"/>
        </w:rPr>
      </w:pPr>
      <w:r w:rsidRPr="00BD2114">
        <w:rPr>
          <w:u w:val="single"/>
        </w:rPr>
        <w:t>D</w:t>
      </w:r>
      <w:r w:rsidR="00093C86">
        <w:rPr>
          <w:u w:val="single"/>
        </w:rPr>
        <w:t>M</w:t>
      </w:r>
      <w:r w:rsidRPr="00BD2114">
        <w:rPr>
          <w:u w:val="single"/>
        </w:rPr>
        <w:t>R</w:t>
      </w:r>
    </w:p>
    <w:p w14:paraId="09131F49" w14:textId="74F3DB79" w:rsidR="00BD2114" w:rsidRDefault="00BD2114" w:rsidP="00D43D03">
      <w:pPr>
        <w:jc w:val="both"/>
      </w:pPr>
      <w:r>
        <w:t xml:space="preserve">ESC/EACTS (2017) recommend </w:t>
      </w:r>
      <w:r w:rsidR="008702F9">
        <w:t>TMVr</w:t>
      </w:r>
      <w:r>
        <w:t xml:space="preserve"> procedure in patients with symptomatic severe DMR who are inoperable or at high surgical risk. ESC/EACTS acknowledge that general recommendation for </w:t>
      </w:r>
      <w:r w:rsidR="00E209F0">
        <w:t>TMVr</w:t>
      </w:r>
      <w:r>
        <w:t xml:space="preserve"> cannot be made yet, however state that the </w:t>
      </w:r>
      <w:r w:rsidR="008702F9">
        <w:t>TMVr</w:t>
      </w:r>
      <w:r>
        <w:t xml:space="preserve"> procedure is safe and can improve symptoms in patients who are unfit for surgery. Similarly, the AHA/ACC (2017) guidelines recommend </w:t>
      </w:r>
      <w:r w:rsidR="008702F9">
        <w:t>TMVr</w:t>
      </w:r>
      <w:r>
        <w:t xml:space="preserve"> procedure in severely symptomatic patients (NYHA class III to IV) despite OMT, with severe DMR who have a prohibitive surgical risk of surgery</w:t>
      </w:r>
      <w:r w:rsidR="000B33DA">
        <w:t xml:space="preserve"> (</w:t>
      </w:r>
      <w:r w:rsidR="000B33DA">
        <w:fldChar w:fldCharType="begin"/>
      </w:r>
      <w:r w:rsidR="000B33DA">
        <w:instrText xml:space="preserve"> REF _Ref3290890 \h </w:instrText>
      </w:r>
      <w:r w:rsidR="00D43D03">
        <w:instrText xml:space="preserve"> \* MERGEFORMAT </w:instrText>
      </w:r>
      <w:r w:rsidR="000B33DA">
        <w:fldChar w:fldCharType="separate"/>
      </w:r>
      <w:r w:rsidR="00A91C21">
        <w:t xml:space="preserve">Table </w:t>
      </w:r>
      <w:r w:rsidR="00A91C21">
        <w:rPr>
          <w:noProof/>
        </w:rPr>
        <w:t>5</w:t>
      </w:r>
      <w:r w:rsidR="000B33DA">
        <w:fldChar w:fldCharType="end"/>
      </w:r>
      <w:r w:rsidR="000B33DA">
        <w:t>).</w:t>
      </w:r>
    </w:p>
    <w:p w14:paraId="55E9DEE6" w14:textId="19976986" w:rsidR="00BD2114" w:rsidRDefault="00BD2114" w:rsidP="005D2AC8">
      <w:pPr>
        <w:pStyle w:val="CaptionNotes"/>
        <w:widowControl w:val="0"/>
      </w:pPr>
      <w:bookmarkStart w:id="18" w:name="_Ref3290890"/>
      <w:r>
        <w:lastRenderedPageBreak/>
        <w:t xml:space="preserve">Table </w:t>
      </w:r>
      <w:r w:rsidR="008B36DB">
        <w:rPr>
          <w:noProof/>
        </w:rPr>
        <w:fldChar w:fldCharType="begin"/>
      </w:r>
      <w:r w:rsidR="008B36DB">
        <w:rPr>
          <w:noProof/>
        </w:rPr>
        <w:instrText xml:space="preserve"> SEQ Table \* ARABIC </w:instrText>
      </w:r>
      <w:r w:rsidR="008B36DB">
        <w:rPr>
          <w:noProof/>
        </w:rPr>
        <w:fldChar w:fldCharType="separate"/>
      </w:r>
      <w:r w:rsidR="00A91C21">
        <w:rPr>
          <w:noProof/>
        </w:rPr>
        <w:t>5</w:t>
      </w:r>
      <w:r w:rsidR="008B36DB">
        <w:rPr>
          <w:noProof/>
        </w:rPr>
        <w:fldChar w:fldCharType="end"/>
      </w:r>
      <w:bookmarkEnd w:id="18"/>
      <w:r w:rsidR="000B33DA">
        <w:tab/>
      </w:r>
      <w:r w:rsidR="000B33DA">
        <w:tab/>
      </w:r>
      <w:r>
        <w:t xml:space="preserve">Indications for </w:t>
      </w:r>
      <w:r w:rsidR="008702F9">
        <w:t>TMVr</w:t>
      </w:r>
      <w:r>
        <w:t xml:space="preserve"> in DMR: ACC/AHA (2017) and ESC/EACTS (2017 guidelines)</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5 Indications for TMVr in DMR: ACC/AHA (2017) and ESC/EACTS (2017 Guidelines)"/>
        <w:tblDescription w:val="Column 1 AHA/ACC: TMVr may be considered for severely symptomatic patients (NYHA class III to IV) with chronic severe DMR (stage D) who have favourable anatomy for the repair procedure and a reasonable life expectancy but who have a prohibitive surgical risk because of severe comorbidities and remain severely symptomatic despite optimal guideline-direct medications for heart failure. Column 2 ESC/EACTS TMVr may be considered in patients with symptomatic severe primary mitral regurgitation who fulfil the echocardiographic criteria of eligibility and are judged inoperable or at high surgical risk by the Heart Team, avoiding futility."/>
      </w:tblPr>
      <w:tblGrid>
        <w:gridCol w:w="1951"/>
        <w:gridCol w:w="4394"/>
        <w:gridCol w:w="3402"/>
      </w:tblGrid>
      <w:tr w:rsidR="00BD2114" w:rsidRPr="00482ADA" w14:paraId="3C5B6125" w14:textId="77777777" w:rsidTr="007C1C50">
        <w:tc>
          <w:tcPr>
            <w:tcW w:w="1951" w:type="dxa"/>
            <w:tcBorders>
              <w:bottom w:val="single" w:sz="4" w:space="0" w:color="auto"/>
            </w:tcBorders>
            <w:shd w:val="clear" w:color="auto" w:fill="auto"/>
          </w:tcPr>
          <w:p w14:paraId="08190C4D" w14:textId="77777777" w:rsidR="00BD2114" w:rsidRPr="00482ADA" w:rsidRDefault="00BD2114" w:rsidP="005D2AC8">
            <w:pPr>
              <w:pStyle w:val="Tabletext"/>
              <w:keepNext/>
              <w:keepLines/>
              <w:widowControl w:val="0"/>
              <w:jc w:val="both"/>
              <w:rPr>
                <w:b/>
              </w:rPr>
            </w:pPr>
          </w:p>
        </w:tc>
        <w:tc>
          <w:tcPr>
            <w:tcW w:w="4394" w:type="dxa"/>
            <w:tcBorders>
              <w:bottom w:val="single" w:sz="4" w:space="0" w:color="auto"/>
            </w:tcBorders>
            <w:shd w:val="clear" w:color="auto" w:fill="auto"/>
          </w:tcPr>
          <w:p w14:paraId="43F9AB48" w14:textId="77777777" w:rsidR="00BD2114" w:rsidRPr="00482ADA" w:rsidRDefault="00BD2114" w:rsidP="005D2AC8">
            <w:pPr>
              <w:pStyle w:val="Tabletext"/>
              <w:keepNext/>
              <w:keepLines/>
              <w:widowControl w:val="0"/>
              <w:jc w:val="both"/>
              <w:rPr>
                <w:b/>
              </w:rPr>
            </w:pPr>
            <w:r w:rsidRPr="00482ADA">
              <w:rPr>
                <w:b/>
              </w:rPr>
              <w:t>AHA/ACC (2017)</w:t>
            </w:r>
          </w:p>
        </w:tc>
        <w:tc>
          <w:tcPr>
            <w:tcW w:w="3402" w:type="dxa"/>
            <w:tcBorders>
              <w:bottom w:val="single" w:sz="4" w:space="0" w:color="auto"/>
            </w:tcBorders>
            <w:shd w:val="clear" w:color="auto" w:fill="auto"/>
          </w:tcPr>
          <w:p w14:paraId="5C2CC3AB" w14:textId="77777777" w:rsidR="00BD2114" w:rsidRPr="00482ADA" w:rsidRDefault="00BD2114" w:rsidP="005D2AC8">
            <w:pPr>
              <w:pStyle w:val="Tabletext"/>
              <w:keepNext/>
              <w:keepLines/>
              <w:widowControl w:val="0"/>
              <w:jc w:val="both"/>
              <w:rPr>
                <w:b/>
              </w:rPr>
            </w:pPr>
            <w:r w:rsidRPr="00482ADA">
              <w:rPr>
                <w:b/>
              </w:rPr>
              <w:t>ESC/EACTS (2017)</w:t>
            </w:r>
          </w:p>
        </w:tc>
      </w:tr>
      <w:tr w:rsidR="00BD2114" w:rsidRPr="00340EBF" w14:paraId="65EA193C" w14:textId="77777777" w:rsidTr="007C1C50">
        <w:tc>
          <w:tcPr>
            <w:tcW w:w="1951" w:type="dxa"/>
            <w:tcBorders>
              <w:top w:val="single" w:sz="4" w:space="0" w:color="auto"/>
              <w:left w:val="single" w:sz="4" w:space="0" w:color="auto"/>
              <w:bottom w:val="single" w:sz="4" w:space="0" w:color="auto"/>
            </w:tcBorders>
            <w:shd w:val="clear" w:color="auto" w:fill="auto"/>
          </w:tcPr>
          <w:p w14:paraId="18AAA31B" w14:textId="4C25877E" w:rsidR="00BD2114" w:rsidRPr="00340EBF" w:rsidRDefault="00BD2114" w:rsidP="005D2AC8">
            <w:pPr>
              <w:pStyle w:val="Tabletext"/>
              <w:keepNext/>
              <w:keepLines/>
              <w:widowControl w:val="0"/>
              <w:jc w:val="both"/>
            </w:pPr>
            <w:r>
              <w:t xml:space="preserve">Indications for </w:t>
            </w:r>
            <w:r w:rsidR="008702F9">
              <w:t>TMVr</w:t>
            </w:r>
          </w:p>
        </w:tc>
        <w:tc>
          <w:tcPr>
            <w:tcW w:w="4394" w:type="dxa"/>
            <w:tcBorders>
              <w:top w:val="single" w:sz="4" w:space="0" w:color="auto"/>
              <w:bottom w:val="single" w:sz="4" w:space="0" w:color="auto"/>
            </w:tcBorders>
            <w:shd w:val="clear" w:color="auto" w:fill="auto"/>
          </w:tcPr>
          <w:p w14:paraId="65401467" w14:textId="77777777" w:rsidR="00BD2114" w:rsidRPr="00482ADA" w:rsidRDefault="008702F9" w:rsidP="005D2AC8">
            <w:pPr>
              <w:pStyle w:val="Tabletext"/>
              <w:keepNext/>
              <w:keepLines/>
              <w:widowControl w:val="0"/>
              <w:jc w:val="both"/>
            </w:pPr>
            <w:r>
              <w:rPr>
                <w:rFonts w:cs="HelveticaNeueLTStd-LtCn"/>
              </w:rPr>
              <w:t>TMVr</w:t>
            </w:r>
            <w:r w:rsidR="00BD2114" w:rsidRPr="00482ADA">
              <w:rPr>
                <w:rFonts w:cs="HelveticaNeueLTStd-LtCn"/>
              </w:rPr>
              <w:t xml:space="preserve"> may be considered for severely symptomatic patients (NYHA class III to IV) with chronic severe </w:t>
            </w:r>
            <w:r w:rsidR="000D0A8C" w:rsidRPr="00482ADA">
              <w:rPr>
                <w:rFonts w:cs="HelveticaNeueLTStd-LtCn"/>
              </w:rPr>
              <w:t>D</w:t>
            </w:r>
            <w:r w:rsidR="00BD2114" w:rsidRPr="00482ADA">
              <w:rPr>
                <w:rFonts w:cs="HelveticaNeueLTStd-LtCn"/>
              </w:rPr>
              <w:t>MR (stage D) who have favourable anatomy for the repair procedure and a reasonable life expectancy but who have a prohibitive surgical risk because of severe comorbidities and remain severely symptomatic despite optimal guideline-direct medications for heart failure</w:t>
            </w:r>
          </w:p>
        </w:tc>
        <w:tc>
          <w:tcPr>
            <w:tcW w:w="3402" w:type="dxa"/>
            <w:tcBorders>
              <w:top w:val="single" w:sz="4" w:space="0" w:color="auto"/>
              <w:bottom w:val="single" w:sz="4" w:space="0" w:color="auto"/>
            </w:tcBorders>
            <w:shd w:val="clear" w:color="auto" w:fill="auto"/>
          </w:tcPr>
          <w:p w14:paraId="665BAC33" w14:textId="38051A9A" w:rsidR="00BD2114" w:rsidRPr="00340EBF" w:rsidRDefault="008702F9" w:rsidP="005D2AC8">
            <w:pPr>
              <w:pStyle w:val="Tabletext"/>
              <w:keepNext/>
              <w:keepLines/>
              <w:widowControl w:val="0"/>
              <w:jc w:val="both"/>
            </w:pPr>
            <w:r>
              <w:t>TMVr</w:t>
            </w:r>
            <w:r w:rsidR="00BD2114">
              <w:t xml:space="preserve"> may be considered in patients with symptomatic severe primary mitral regurgitation who fulfil the echocardiographic criteria of eligibility and are judged inoperable or at high surgical risk by the Heart Team, avoiding futility.</w:t>
            </w:r>
          </w:p>
        </w:tc>
      </w:tr>
    </w:tbl>
    <w:p w14:paraId="60D70489" w14:textId="77777777" w:rsidR="00BD2114" w:rsidRDefault="00BD2114" w:rsidP="007C1C50">
      <w:pPr>
        <w:pStyle w:val="TableNote"/>
        <w:jc w:val="both"/>
      </w:pPr>
      <w:r>
        <w:t>Source: AHA/ACC 2017 Section 7.3.3, pg e1169; ESC/EACTS (2017) guidelines pg 2760</w:t>
      </w:r>
    </w:p>
    <w:p w14:paraId="1523D7BE" w14:textId="5F9379FD" w:rsidR="00BD2114" w:rsidRDefault="00BD2114" w:rsidP="00093C86">
      <w:pPr>
        <w:jc w:val="both"/>
      </w:pPr>
    </w:p>
    <w:p w14:paraId="196E811A" w14:textId="39447083" w:rsidR="000B33DA" w:rsidRDefault="000B33DA" w:rsidP="00D43D03">
      <w:pPr>
        <w:jc w:val="both"/>
      </w:pPr>
      <w:r>
        <w:t xml:space="preserve">The clinical algorithm evaluated by MSAC in Application 1192.2 in 2016 was reviewed by four KOLs in January 2019. The resultant adapted clinical management algorithm for patients with severe DMR is provided in </w:t>
      </w:r>
      <w:r w:rsidR="00D43D03">
        <w:t>Figure 5</w:t>
      </w:r>
      <w:r>
        <w:t>. The standard treatment of</w:t>
      </w:r>
      <w:r w:rsidR="007C1C50">
        <w:t xml:space="preserve"> patients with severe DMR (grade 3+ or 4+)</w:t>
      </w:r>
      <w:r>
        <w:t xml:space="preserve"> is surgical repair (or replacement if repair is not feasible). However, in patients that are</w:t>
      </w:r>
      <w:r w:rsidR="007C1C50">
        <w:t xml:space="preserve"> considered by the MDHT to be</w:t>
      </w:r>
      <w:r>
        <w:t xml:space="preserve"> high risk surg</w:t>
      </w:r>
      <w:r w:rsidR="007D2DA8">
        <w:t>ical candidates</w:t>
      </w:r>
      <w:r>
        <w:t xml:space="preserve">, but </w:t>
      </w:r>
      <w:r w:rsidR="007C1C50">
        <w:t xml:space="preserve">considered </w:t>
      </w:r>
      <w:r>
        <w:t>suitable for MitraClip</w:t>
      </w:r>
      <w:r w:rsidR="007C1C50">
        <w:t xml:space="preserve">, </w:t>
      </w:r>
      <w:r w:rsidR="008702F9">
        <w:t>TMVr</w:t>
      </w:r>
      <w:r w:rsidR="007C1C50">
        <w:t xml:space="preserve"> provides a treatment option</w:t>
      </w:r>
      <w:r>
        <w:t>. The alternate treatment option in these patient</w:t>
      </w:r>
      <w:r w:rsidR="007C1C50">
        <w:t>s</w:t>
      </w:r>
      <w:r>
        <w:t xml:space="preserve"> is medical management. </w:t>
      </w:r>
    </w:p>
    <w:p w14:paraId="0CDF0831" w14:textId="77777777" w:rsidR="00E27A96" w:rsidRDefault="00E27A96" w:rsidP="000B33DA"/>
    <w:p w14:paraId="3F2B8CDA" w14:textId="00EA6D83" w:rsidR="000B33DA" w:rsidRDefault="00E96FC7" w:rsidP="000B33DA">
      <w:pPr>
        <w:pStyle w:val="Caption"/>
      </w:pPr>
      <w:r w:rsidRPr="00E96FC7">
        <w:rPr>
          <w:rFonts w:asciiTheme="minorHAnsi" w:eastAsiaTheme="minorHAnsi" w:hAnsiTheme="minorHAnsi" w:cstheme="minorBidi"/>
          <w:b w:val="0"/>
          <w:bCs w:val="0"/>
          <w:noProof/>
          <w:sz w:val="20"/>
        </w:rPr>
        <w:drawing>
          <wp:inline distT="0" distB="0" distL="0" distR="0" wp14:anchorId="0ED839B8" wp14:editId="04F5D881">
            <wp:extent cx="5731510" cy="3223895"/>
            <wp:effectExtent l="0" t="0" r="2540" b="0"/>
            <wp:docPr id="17" name="Picture 17" descr="Shows the clinical management algorithm for MitraClip for patients with DMR" title="Figure 5 Clinical management algorithm for DM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223895"/>
                    </a:xfrm>
                    <a:prstGeom prst="rect">
                      <a:avLst/>
                    </a:prstGeom>
                  </pic:spPr>
                </pic:pic>
              </a:graphicData>
            </a:graphic>
          </wp:inline>
        </w:drawing>
      </w:r>
      <w:r w:rsidR="000B33DA">
        <w:t xml:space="preserve">Figure </w:t>
      </w:r>
      <w:r w:rsidR="008B36DB">
        <w:rPr>
          <w:noProof/>
        </w:rPr>
        <w:fldChar w:fldCharType="begin"/>
      </w:r>
      <w:r w:rsidR="008B36DB">
        <w:rPr>
          <w:noProof/>
        </w:rPr>
        <w:instrText xml:space="preserve"> SEQ Figure \* ARABIC </w:instrText>
      </w:r>
      <w:r w:rsidR="008B36DB">
        <w:rPr>
          <w:noProof/>
        </w:rPr>
        <w:fldChar w:fldCharType="separate"/>
      </w:r>
      <w:r w:rsidR="00A91C21">
        <w:rPr>
          <w:noProof/>
        </w:rPr>
        <w:t>5</w:t>
      </w:r>
      <w:r w:rsidR="008B36DB">
        <w:rPr>
          <w:noProof/>
        </w:rPr>
        <w:fldChar w:fldCharType="end"/>
      </w:r>
      <w:r w:rsidR="000B33DA">
        <w:tab/>
        <w:t>Clinical management algorithm for DMR</w:t>
      </w:r>
    </w:p>
    <w:p w14:paraId="727F5942" w14:textId="01C1D8EF" w:rsidR="00E21A99" w:rsidRPr="001F682C" w:rsidRDefault="00E21A99" w:rsidP="00E21A99">
      <w:pPr>
        <w:pStyle w:val="TableNote"/>
      </w:pPr>
      <w:bookmarkStart w:id="19" w:name="_Hlk3978529"/>
      <w:r>
        <w:t xml:space="preserve">DMR, degenerative mitral regurgitation; </w:t>
      </w:r>
      <w:r w:rsidRPr="001F682C">
        <w:t>MR, mitral regurgitation; NYHA, New York Heart Association</w:t>
      </w:r>
      <w:r>
        <w:t xml:space="preserve">; LVEF, left ventricular ejection fraction. </w:t>
      </w:r>
    </w:p>
    <w:p w14:paraId="5C30A543" w14:textId="42D0E7E2" w:rsidR="007D2DA8" w:rsidRPr="007D2DA8" w:rsidRDefault="007D2DA8" w:rsidP="007D2DA8">
      <w:pPr>
        <w:pStyle w:val="TableNote"/>
      </w:pPr>
      <w:r w:rsidRPr="007D2DA8">
        <w:rPr>
          <w:vertAlign w:val="superscript"/>
        </w:rPr>
        <w:t>1</w:t>
      </w:r>
      <w:r>
        <w:t xml:space="preserve"> </w:t>
      </w:r>
      <w:r w:rsidRPr="007D2DA8">
        <w:t>Symptomatic = NYHA functional class II or greater</w:t>
      </w:r>
    </w:p>
    <w:p w14:paraId="04C7677B" w14:textId="254577AB" w:rsidR="000B33DA" w:rsidRPr="007D2DA8" w:rsidRDefault="000B33DA" w:rsidP="007D2DA8">
      <w:pPr>
        <w:pStyle w:val="TableNote"/>
      </w:pPr>
      <w:r w:rsidRPr="007D2DA8">
        <w:rPr>
          <w:vertAlign w:val="superscript"/>
        </w:rPr>
        <w:t>2</w:t>
      </w:r>
      <w:r w:rsidRPr="007D2DA8">
        <w:t xml:space="preserve"> Patients considered ‘high risk</w:t>
      </w:r>
      <w:r w:rsidR="007D2DA8" w:rsidRPr="007D2DA8">
        <w:t xml:space="preserve"> surgical candidate</w:t>
      </w:r>
      <w:r w:rsidRPr="007D2DA8">
        <w:t>’ for surgery as determined by a multidisciplinary heart team, combining surgical risk assessment, frailty, major organ system dysfunction, and procedure-specific impediments.</w:t>
      </w:r>
    </w:p>
    <w:p w14:paraId="27FD596D" w14:textId="77777777" w:rsidR="007C1C50" w:rsidRPr="007D2DA8" w:rsidRDefault="007C1C50" w:rsidP="007D2DA8">
      <w:pPr>
        <w:pStyle w:val="TableNote"/>
      </w:pPr>
      <w:r w:rsidRPr="007D2DA8">
        <w:rPr>
          <w:vertAlign w:val="superscript"/>
        </w:rPr>
        <w:t>3</w:t>
      </w:r>
      <w:r w:rsidRPr="007D2DA8">
        <w:t>. Extended heart failure management includes cardiac resynchronisation therapy, ventricular assist devices, cardiac restraint devices and heart transplant</w:t>
      </w:r>
    </w:p>
    <w:bookmarkEnd w:id="19"/>
    <w:p w14:paraId="03106B9F" w14:textId="77777777" w:rsidR="007C1C50" w:rsidRPr="001F682C" w:rsidRDefault="007C1C50" w:rsidP="000B33DA">
      <w:pPr>
        <w:pStyle w:val="TableNote"/>
      </w:pPr>
    </w:p>
    <w:p w14:paraId="22F140BE" w14:textId="6EBA8C52" w:rsidR="007C1C50" w:rsidRPr="007C1C50" w:rsidRDefault="007C1C50" w:rsidP="007C1C50">
      <w:pPr>
        <w:rPr>
          <w:u w:val="single"/>
        </w:rPr>
      </w:pPr>
      <w:r w:rsidRPr="007C1C50">
        <w:rPr>
          <w:u w:val="single"/>
        </w:rPr>
        <w:t>FMR</w:t>
      </w:r>
    </w:p>
    <w:p w14:paraId="3D693F48" w14:textId="04B1ADA4" w:rsidR="007C1C50" w:rsidRDefault="007C1C50" w:rsidP="007C1C50">
      <w:r>
        <w:t xml:space="preserve">An overview of recommendations specific to </w:t>
      </w:r>
      <w:r w:rsidR="008702F9">
        <w:t>TMVr</w:t>
      </w:r>
      <w:r>
        <w:t xml:space="preserve"> from the ACC/AHA (2017) and ESC/EACTS (2017) guidelines for management of patients with valvular heart disease is provided in </w:t>
      </w:r>
      <w:r>
        <w:fldChar w:fldCharType="begin"/>
      </w:r>
      <w:r>
        <w:instrText xml:space="preserve"> REF _Ref516485 \h </w:instrText>
      </w:r>
      <w:r>
        <w:fldChar w:fldCharType="separate"/>
      </w:r>
      <w:r w:rsidR="00A91C21">
        <w:t xml:space="preserve">Table </w:t>
      </w:r>
      <w:r w:rsidR="00A91C21">
        <w:rPr>
          <w:noProof/>
        </w:rPr>
        <w:t>6</w:t>
      </w:r>
      <w:r>
        <w:fldChar w:fldCharType="end"/>
      </w:r>
      <w:r>
        <w:t>.</w:t>
      </w:r>
    </w:p>
    <w:p w14:paraId="5DE92B65" w14:textId="2B7D5D1A" w:rsidR="007C1C50" w:rsidRDefault="007C1C50" w:rsidP="000D2B9A">
      <w:pPr>
        <w:jc w:val="both"/>
      </w:pPr>
      <w:r>
        <w:t xml:space="preserve">The </w:t>
      </w:r>
      <w:r w:rsidR="008702F9">
        <w:t>TMVr</w:t>
      </w:r>
      <w:r>
        <w:t xml:space="preserve"> is considered a low-risk option, however ESC/EACTS (2017) acknowledge that it is inferior to surgery in reducing MR. ESC/EACTS note that a survival benefit of </w:t>
      </w:r>
      <w:r w:rsidR="008702F9">
        <w:t>TMVr</w:t>
      </w:r>
      <w:r>
        <w:t xml:space="preserve"> compared with medical management has not yet been proven</w:t>
      </w:r>
      <w:r w:rsidR="00093C86">
        <w:t xml:space="preserve">. However, this statement preceded the completion of RCT evidence supporting that </w:t>
      </w:r>
      <w:r w:rsidR="008702F9">
        <w:t>TMVr</w:t>
      </w:r>
      <w:r w:rsidR="00093C86">
        <w:t xml:space="preserve"> is </w:t>
      </w:r>
      <w:r w:rsidR="00093C86">
        <w:lastRenderedPageBreak/>
        <w:t xml:space="preserve">superior to medical management </w:t>
      </w:r>
      <w:r w:rsidR="00093C86" w:rsidRPr="00346837">
        <w:t xml:space="preserve">(refer to </w:t>
      </w:r>
      <w:r w:rsidR="00346837" w:rsidRPr="00346837">
        <w:t>Part 4</w:t>
      </w:r>
      <w:r w:rsidR="00093C86" w:rsidRPr="00346837">
        <w:t>)</w:t>
      </w:r>
      <w:r w:rsidRPr="00346837">
        <w:t>.</w:t>
      </w:r>
      <w:r>
        <w:t xml:space="preserve"> </w:t>
      </w:r>
      <w:r w:rsidR="00093C86">
        <w:t xml:space="preserve">ESC/EACTS </w:t>
      </w:r>
      <w:r>
        <w:t xml:space="preserve">recommend that that </w:t>
      </w:r>
      <w:r w:rsidR="008702F9">
        <w:t>TMVr</w:t>
      </w:r>
      <w:r>
        <w:t xml:space="preserve"> be considered for the treatment of severe FMR in those who are symptomatic despite </w:t>
      </w:r>
      <w:r w:rsidR="00093C86">
        <w:t>optimal medical management</w:t>
      </w:r>
      <w:r>
        <w:t xml:space="preserve"> when revascularization is not indicated, and surgical risk is not low.</w:t>
      </w:r>
    </w:p>
    <w:p w14:paraId="54A4F5AC" w14:textId="25888131" w:rsidR="00F434D7" w:rsidRDefault="007C1C50" w:rsidP="00382E0E">
      <w:pPr>
        <w:jc w:val="both"/>
      </w:pPr>
      <w:r>
        <w:t xml:space="preserve">The AHA/ACC (2017) do not recommend </w:t>
      </w:r>
      <w:r w:rsidR="000B00D5">
        <w:t xml:space="preserve">the </w:t>
      </w:r>
      <w:r w:rsidR="008702F9">
        <w:t>TMVr</w:t>
      </w:r>
      <w:r>
        <w:t xml:space="preserve"> procedure for the treatment of FMR</w:t>
      </w:r>
      <w:r w:rsidR="002A6FF7">
        <w:t xml:space="preserve">. However, </w:t>
      </w:r>
      <w:r w:rsidR="00F303D9">
        <w:t>the FMR indication has recently (March 2019)</w:t>
      </w:r>
      <w:r>
        <w:t xml:space="preserve"> </w:t>
      </w:r>
      <w:r w:rsidR="00F303D9">
        <w:t xml:space="preserve">been </w:t>
      </w:r>
      <w:r>
        <w:t>approved for clinical use in this indication in the United States</w:t>
      </w:r>
      <w:r w:rsidR="002A6FF7">
        <w:t xml:space="preserve"> by the FDA</w:t>
      </w:r>
      <w:r>
        <w:t xml:space="preserve">. AHA/ACC (2017) state that RCT evidence is needed to provide information on </w:t>
      </w:r>
      <w:r w:rsidR="000B00D5">
        <w:t xml:space="preserve">the </w:t>
      </w:r>
      <w:r w:rsidR="008702F9">
        <w:t>TMVr</w:t>
      </w:r>
      <w:r>
        <w:t xml:space="preserve"> procedure in this patient group. </w:t>
      </w:r>
      <w:r w:rsidR="00F434D7">
        <w:t>As noted previously, this statement also precedes the completion of RCT evidence supporting superiority</w:t>
      </w:r>
      <w:r w:rsidR="00346837">
        <w:t xml:space="preserve"> </w:t>
      </w:r>
      <w:r w:rsidR="00346837" w:rsidRPr="00346837">
        <w:t>(refer to Part 4)</w:t>
      </w:r>
      <w:r w:rsidR="00F434D7">
        <w:t xml:space="preserve"> thus is outdated. </w:t>
      </w:r>
      <w:r w:rsidR="00053E6D" w:rsidRPr="00053E6D">
        <w:rPr>
          <w:highlight w:val="black"/>
        </w:rPr>
        <w:t>XXX</w:t>
      </w:r>
      <w:r w:rsidR="00053E6D">
        <w:t xml:space="preserve"> </w:t>
      </w:r>
      <w:r>
        <w:t>anticipate</w:t>
      </w:r>
      <w:r w:rsidR="00C43411">
        <w:t>s</w:t>
      </w:r>
      <w:r>
        <w:t xml:space="preserve"> a multi-</w:t>
      </w:r>
      <w:r w:rsidR="00C43411">
        <w:t>s</w:t>
      </w:r>
      <w:r>
        <w:t xml:space="preserve">ociety consensus </w:t>
      </w:r>
      <w:r w:rsidR="000F5143">
        <w:t xml:space="preserve">statement </w:t>
      </w:r>
      <w:r>
        <w:t>later in 2019 to update this viewpoint based on</w:t>
      </w:r>
      <w:r w:rsidR="00CE480E">
        <w:t xml:space="preserve"> the RCT for MitraClip that has</w:t>
      </w:r>
      <w:r>
        <w:t xml:space="preserve"> become available after the </w:t>
      </w:r>
      <w:r w:rsidR="00346837">
        <w:t>2017 AHA/ACC g</w:t>
      </w:r>
      <w:r>
        <w:t>uidelines were published.</w:t>
      </w:r>
      <w:r w:rsidR="00382E0E">
        <w:t xml:space="preserve"> </w:t>
      </w:r>
    </w:p>
    <w:p w14:paraId="3F55BE12" w14:textId="758EB968" w:rsidR="007C1C50" w:rsidRDefault="007C1C50" w:rsidP="006E43F1">
      <w:pPr>
        <w:pStyle w:val="CaptionNotes"/>
        <w:keepNext w:val="0"/>
        <w:keepLines w:val="0"/>
        <w:widowControl w:val="0"/>
      </w:pPr>
      <w:bookmarkStart w:id="20" w:name="_Ref516485"/>
      <w:r>
        <w:t xml:space="preserve">Table </w:t>
      </w:r>
      <w:r w:rsidR="008B36DB">
        <w:rPr>
          <w:noProof/>
        </w:rPr>
        <w:fldChar w:fldCharType="begin"/>
      </w:r>
      <w:r w:rsidR="008B36DB">
        <w:rPr>
          <w:noProof/>
        </w:rPr>
        <w:instrText xml:space="preserve"> SEQ Table \* ARABIC </w:instrText>
      </w:r>
      <w:r w:rsidR="008B36DB">
        <w:rPr>
          <w:noProof/>
        </w:rPr>
        <w:fldChar w:fldCharType="separate"/>
      </w:r>
      <w:r w:rsidR="00A91C21">
        <w:rPr>
          <w:noProof/>
        </w:rPr>
        <w:t>6</w:t>
      </w:r>
      <w:r w:rsidR="008B36DB">
        <w:rPr>
          <w:noProof/>
        </w:rPr>
        <w:fldChar w:fldCharType="end"/>
      </w:r>
      <w:bookmarkEnd w:id="20"/>
      <w:r>
        <w:tab/>
        <w:t xml:space="preserve">Indications for </w:t>
      </w:r>
      <w:r w:rsidR="008702F9">
        <w:t>TMVr</w:t>
      </w:r>
      <w:r>
        <w:t xml:space="preserve"> in FMR: ACC/AHA (2017) and ESC/EACTS (2017 guidelines)</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6 Indications for TMVr in FMR: ACC/AHA (2017) and ESC/EACTS (2017 Guidelines)"/>
        <w:tblDescription w:val="Column 1 Population Indications for MitraClip in FMR; Column 2 Not recommended: TMVr provides a less invasive alternative to surgery but is not approved for clinical use for this indication in the United States. The results of RCTs examining the efficacy of TMVr in patients with secondary MR are needed to provide information on this patient group. Column 3 When revascularization is not indicated and surgical risk is not low, a TMVr procedure may be considered in patients with severe FMR and LFEF less than 30% who remain symptomative despite optimal medical management and who have a suitable valve morphology by echocadiography, avoiding futility. In patients with severe FMR and LVEF &lt;30% who remain symptomatic despite optimal medical management (including CRT if indicated) and who have no option for revascularization, the Heart Team may consider a TMVr or valve surgery after careful evaluation for a ventricular assist device or heart transplant according to individual patient characteristics."/>
      </w:tblPr>
      <w:tblGrid>
        <w:gridCol w:w="1951"/>
        <w:gridCol w:w="4394"/>
        <w:gridCol w:w="3402"/>
      </w:tblGrid>
      <w:tr w:rsidR="007C1C50" w:rsidRPr="00710EE7" w14:paraId="74806449" w14:textId="77777777" w:rsidTr="006E43F1">
        <w:trPr>
          <w:tblHeader/>
        </w:trPr>
        <w:tc>
          <w:tcPr>
            <w:tcW w:w="1951" w:type="dxa"/>
            <w:tcBorders>
              <w:bottom w:val="single" w:sz="4" w:space="0" w:color="auto"/>
            </w:tcBorders>
            <w:shd w:val="clear" w:color="auto" w:fill="auto"/>
          </w:tcPr>
          <w:p w14:paraId="57697C7F" w14:textId="77777777" w:rsidR="007C1C50" w:rsidRPr="00C76DF7" w:rsidRDefault="007C1C50" w:rsidP="006E43F1">
            <w:pPr>
              <w:pStyle w:val="Tabletext"/>
              <w:widowControl w:val="0"/>
              <w:rPr>
                <w:b/>
              </w:rPr>
            </w:pPr>
            <w:r>
              <w:rPr>
                <w:b/>
              </w:rPr>
              <w:t>Population</w:t>
            </w:r>
          </w:p>
        </w:tc>
        <w:tc>
          <w:tcPr>
            <w:tcW w:w="4394" w:type="dxa"/>
            <w:tcBorders>
              <w:bottom w:val="single" w:sz="4" w:space="0" w:color="auto"/>
            </w:tcBorders>
            <w:shd w:val="clear" w:color="auto" w:fill="auto"/>
          </w:tcPr>
          <w:p w14:paraId="04DA0AAD" w14:textId="77777777" w:rsidR="007C1C50" w:rsidRPr="00C76DF7" w:rsidRDefault="007C1C50" w:rsidP="006E43F1">
            <w:pPr>
              <w:pStyle w:val="Tabletext"/>
              <w:widowControl w:val="0"/>
              <w:rPr>
                <w:b/>
              </w:rPr>
            </w:pPr>
            <w:r>
              <w:rPr>
                <w:b/>
              </w:rPr>
              <w:t>ACC/</w:t>
            </w:r>
            <w:r w:rsidRPr="00C76DF7">
              <w:rPr>
                <w:b/>
              </w:rPr>
              <w:t>AHA</w:t>
            </w:r>
          </w:p>
        </w:tc>
        <w:tc>
          <w:tcPr>
            <w:tcW w:w="3402" w:type="dxa"/>
            <w:tcBorders>
              <w:bottom w:val="single" w:sz="4" w:space="0" w:color="auto"/>
            </w:tcBorders>
            <w:shd w:val="clear" w:color="auto" w:fill="auto"/>
          </w:tcPr>
          <w:p w14:paraId="3BD84FF6" w14:textId="77777777" w:rsidR="007C1C50" w:rsidRPr="00C76DF7" w:rsidRDefault="007C1C50" w:rsidP="006E43F1">
            <w:pPr>
              <w:pStyle w:val="Tabletext"/>
              <w:widowControl w:val="0"/>
              <w:rPr>
                <w:b/>
              </w:rPr>
            </w:pPr>
            <w:r w:rsidRPr="00C76DF7">
              <w:rPr>
                <w:b/>
              </w:rPr>
              <w:t>ESC</w:t>
            </w:r>
            <w:r>
              <w:rPr>
                <w:b/>
              </w:rPr>
              <w:t>/EACTS</w:t>
            </w:r>
          </w:p>
        </w:tc>
      </w:tr>
      <w:tr w:rsidR="007C1C50" w:rsidRPr="00710EE7" w14:paraId="5ABD1288" w14:textId="77777777" w:rsidTr="00336715">
        <w:tc>
          <w:tcPr>
            <w:tcW w:w="1951" w:type="dxa"/>
            <w:tcBorders>
              <w:bottom w:val="nil"/>
            </w:tcBorders>
            <w:shd w:val="clear" w:color="auto" w:fill="auto"/>
          </w:tcPr>
          <w:p w14:paraId="7C942F24" w14:textId="77777777" w:rsidR="007C1C50" w:rsidRDefault="007C1C50" w:rsidP="006E43F1">
            <w:pPr>
              <w:pStyle w:val="Tabletext"/>
              <w:widowControl w:val="0"/>
            </w:pPr>
            <w:r>
              <w:t>Indications for MitraClip</w:t>
            </w:r>
          </w:p>
          <w:p w14:paraId="5BE16433" w14:textId="77777777" w:rsidR="007C1C50" w:rsidRPr="00710EE7" w:rsidRDefault="007C1C50" w:rsidP="006E43F1">
            <w:pPr>
              <w:pStyle w:val="Tabletext"/>
              <w:widowControl w:val="0"/>
            </w:pPr>
            <w:r>
              <w:t>In FMR</w:t>
            </w:r>
          </w:p>
        </w:tc>
        <w:tc>
          <w:tcPr>
            <w:tcW w:w="4394" w:type="dxa"/>
            <w:tcBorders>
              <w:bottom w:val="nil"/>
            </w:tcBorders>
            <w:shd w:val="clear" w:color="auto" w:fill="auto"/>
          </w:tcPr>
          <w:p w14:paraId="70CDD68F" w14:textId="77777777" w:rsidR="007C1C50" w:rsidRDefault="007C1C50" w:rsidP="006E43F1">
            <w:pPr>
              <w:pStyle w:val="Tabletext"/>
              <w:widowControl w:val="0"/>
            </w:pPr>
            <w:r>
              <w:t>Not recommended:</w:t>
            </w:r>
          </w:p>
          <w:p w14:paraId="23AD2A95" w14:textId="50C28F6F" w:rsidR="007C1C50" w:rsidRPr="00710EE7" w:rsidRDefault="008702F9" w:rsidP="006E43F1">
            <w:pPr>
              <w:pStyle w:val="Tabletext"/>
              <w:widowControl w:val="0"/>
            </w:pPr>
            <w:r>
              <w:t>TMVr</w:t>
            </w:r>
            <w:r w:rsidR="007C1C50">
              <w:t xml:space="preserve"> provides a less invasive alternative to surgery but is not approved for clinical use for this indication in the United States. The results of RCTs examining the efficacy of </w:t>
            </w:r>
            <w:r>
              <w:t>TMVr</w:t>
            </w:r>
            <w:r w:rsidR="007C1C50">
              <w:t xml:space="preserve"> in patients with secondary MR are needed to provide information on this patient group”.</w:t>
            </w:r>
          </w:p>
        </w:tc>
        <w:tc>
          <w:tcPr>
            <w:tcW w:w="3402" w:type="dxa"/>
            <w:tcBorders>
              <w:bottom w:val="single" w:sz="4" w:space="0" w:color="auto"/>
            </w:tcBorders>
            <w:shd w:val="clear" w:color="auto" w:fill="auto"/>
          </w:tcPr>
          <w:p w14:paraId="454748B5" w14:textId="14CE0CAF" w:rsidR="007C1C50" w:rsidRPr="00710EE7" w:rsidRDefault="007C1C50" w:rsidP="006E43F1">
            <w:pPr>
              <w:pStyle w:val="Tabletext"/>
              <w:widowControl w:val="0"/>
            </w:pPr>
            <w:r>
              <w:t xml:space="preserve">When revascularization is not indicated and surgical risk is not low, a </w:t>
            </w:r>
            <w:r w:rsidR="008702F9">
              <w:t>TMVr</w:t>
            </w:r>
            <w:r>
              <w:t xml:space="preserve"> procedure may be considered in patients with severe FMR and Left ventricular ejection fraction (LVEF) &gt;30% who remain symptomatic despite optimal medical management (including cardiac resynchronisation therapy (CRT) if indicated) and who have a suitable valve morphology by echocardiography, avoiding futility.</w:t>
            </w:r>
          </w:p>
        </w:tc>
      </w:tr>
      <w:tr w:rsidR="007C1C50" w:rsidRPr="00710EE7" w14:paraId="57F7CA9F" w14:textId="77777777" w:rsidTr="00336715">
        <w:tc>
          <w:tcPr>
            <w:tcW w:w="1951" w:type="dxa"/>
            <w:tcBorders>
              <w:top w:val="nil"/>
              <w:bottom w:val="single" w:sz="4" w:space="0" w:color="auto"/>
            </w:tcBorders>
            <w:shd w:val="clear" w:color="auto" w:fill="auto"/>
          </w:tcPr>
          <w:p w14:paraId="227CCFE3" w14:textId="77777777" w:rsidR="007C1C50" w:rsidRPr="00710EE7" w:rsidRDefault="007C1C50" w:rsidP="006E43F1">
            <w:pPr>
              <w:pStyle w:val="Tabletext"/>
              <w:widowControl w:val="0"/>
            </w:pPr>
          </w:p>
        </w:tc>
        <w:tc>
          <w:tcPr>
            <w:tcW w:w="4394" w:type="dxa"/>
            <w:tcBorders>
              <w:top w:val="nil"/>
              <w:bottom w:val="single" w:sz="4" w:space="0" w:color="auto"/>
            </w:tcBorders>
            <w:shd w:val="clear" w:color="auto" w:fill="auto"/>
          </w:tcPr>
          <w:p w14:paraId="29400132" w14:textId="77777777" w:rsidR="007C1C50" w:rsidRPr="00710EE7" w:rsidRDefault="007C1C50" w:rsidP="006E43F1">
            <w:pPr>
              <w:pStyle w:val="Tabletext"/>
              <w:widowControl w:val="0"/>
            </w:pPr>
          </w:p>
        </w:tc>
        <w:tc>
          <w:tcPr>
            <w:tcW w:w="3402" w:type="dxa"/>
            <w:tcBorders>
              <w:bottom w:val="single" w:sz="4" w:space="0" w:color="auto"/>
            </w:tcBorders>
            <w:shd w:val="clear" w:color="auto" w:fill="auto"/>
          </w:tcPr>
          <w:p w14:paraId="177AAAD1" w14:textId="27B3CD04" w:rsidR="007C1C50" w:rsidRPr="00710EE7" w:rsidRDefault="007C1C50" w:rsidP="006E43F1">
            <w:pPr>
              <w:pStyle w:val="Tabletext"/>
              <w:widowControl w:val="0"/>
            </w:pPr>
            <w:r>
              <w:t xml:space="preserve">In patients with severe FMR and LVEF &lt;30% who remain symptomatic despite optimal medical management (including CRT if indicated) and who have no option for revascularization, the Heart Team may consider a </w:t>
            </w:r>
            <w:r w:rsidR="008702F9">
              <w:t>TMVr</w:t>
            </w:r>
            <w:r>
              <w:t xml:space="preserve"> or valve surgery after careful evaluation for a ventricular assist device or heart transplant according to individual patient characteristics.</w:t>
            </w:r>
          </w:p>
        </w:tc>
      </w:tr>
    </w:tbl>
    <w:p w14:paraId="58252687" w14:textId="77777777" w:rsidR="007C1C50" w:rsidRDefault="007C1C50" w:rsidP="007C1C50"/>
    <w:p w14:paraId="2A9BE674" w14:textId="433E7611" w:rsidR="00346837" w:rsidRDefault="007C1C50" w:rsidP="00BB4187">
      <w:pPr>
        <w:jc w:val="both"/>
      </w:pPr>
      <w:r>
        <w:t xml:space="preserve">Based on discussion with four </w:t>
      </w:r>
      <w:r w:rsidR="00F434D7">
        <w:t xml:space="preserve">Australian </w:t>
      </w:r>
      <w:r>
        <w:t>KOLs, a consensus on the current clinical management algorithm for patients with severe FMR was provided (</w:t>
      </w:r>
      <w:r w:rsidR="00D43D03">
        <w:t xml:space="preserve">Figure </w:t>
      </w:r>
      <w:r w:rsidR="00CF34A1">
        <w:t>6</w:t>
      </w:r>
      <w:r>
        <w:t xml:space="preserve">). </w:t>
      </w:r>
      <w:r w:rsidR="00346837">
        <w:t xml:space="preserve">Severe FMR results in volume overload to a decompensated left ventricle which in turn leads to worsening the prognosis of the patient. In contrast to the DMR population, there is only scant evidence to indicate that correcting the MR in these patients with FMR results in increased survival or extended symptom improvement. Hence in this population, there is much less focus on surgical repair and the mainstay treatment is medical management. Given the less invasive nature of the </w:t>
      </w:r>
      <w:r w:rsidR="008702F9">
        <w:t>TMVr</w:t>
      </w:r>
      <w:r w:rsidR="00346837">
        <w:t xml:space="preserve"> compared with standard surgical approaches, this treatment option provides patients and clinicians with an alternate to medical management. Given the superiority of </w:t>
      </w:r>
      <w:r w:rsidR="008702F9">
        <w:t>TMVr</w:t>
      </w:r>
      <w:r w:rsidR="00346837">
        <w:t xml:space="preserve"> over optimal medial management</w:t>
      </w:r>
      <w:r w:rsidR="00E21A99">
        <w:t xml:space="preserve"> (Stone et al., 2018)</w:t>
      </w:r>
      <w:r w:rsidR="00346837">
        <w:t xml:space="preserve">, there is a high clinical need for this to be reimbursed on the MBS in Australia. </w:t>
      </w:r>
    </w:p>
    <w:p w14:paraId="083CB7A9" w14:textId="77777777" w:rsidR="007C1C50" w:rsidRDefault="007C1C50" w:rsidP="007C1C50"/>
    <w:p w14:paraId="535FD895" w14:textId="4576E257" w:rsidR="00F434D7" w:rsidRDefault="00784853" w:rsidP="00F434D7">
      <w:pPr>
        <w:rPr>
          <w:noProof/>
        </w:rPr>
      </w:pPr>
      <w:r w:rsidRPr="00784853">
        <w:rPr>
          <w:noProof/>
          <w:lang w:eastAsia="en-AU"/>
        </w:rPr>
        <w:lastRenderedPageBreak/>
        <w:drawing>
          <wp:inline distT="0" distB="0" distL="0" distR="0" wp14:anchorId="7CD5FA4B" wp14:editId="28C5B35C">
            <wp:extent cx="5731510" cy="3223895"/>
            <wp:effectExtent l="0" t="0" r="2540" b="0"/>
            <wp:docPr id="8" name="Picture 8" descr="Shows clinical management algorithm for MitraClip for patients with FMR" title="Figure 6 Clinical management algorithm for FM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223895"/>
                    </a:xfrm>
                    <a:prstGeom prst="rect">
                      <a:avLst/>
                    </a:prstGeom>
                  </pic:spPr>
                </pic:pic>
              </a:graphicData>
            </a:graphic>
          </wp:inline>
        </w:drawing>
      </w:r>
    </w:p>
    <w:p w14:paraId="1F04A00D" w14:textId="413FBB62" w:rsidR="00F434D7" w:rsidRDefault="00F434D7" w:rsidP="006E43F1">
      <w:pPr>
        <w:pStyle w:val="CaptionNotes"/>
      </w:pPr>
      <w:r>
        <w:t>Figure</w:t>
      </w:r>
      <w:r w:rsidR="00052085">
        <w:t xml:space="preserve"> 6</w:t>
      </w:r>
      <w:r>
        <w:tab/>
        <w:t>Clinical management algorithm for FMR</w:t>
      </w:r>
    </w:p>
    <w:p w14:paraId="0F7CD6FC" w14:textId="1B0CD606" w:rsidR="00F434D7" w:rsidRPr="001F682C" w:rsidRDefault="00E21A99" w:rsidP="00F434D7">
      <w:pPr>
        <w:pStyle w:val="TableNote"/>
      </w:pPr>
      <w:r>
        <w:t xml:space="preserve">FMR, functional mitral regurgitation; </w:t>
      </w:r>
      <w:r w:rsidR="00F434D7" w:rsidRPr="001F682C">
        <w:t>MR, mitral regurgitation; NYHA, New York Heart Association</w:t>
      </w:r>
      <w:r>
        <w:t xml:space="preserve">; LVEF, left ventricular ejection fraction. </w:t>
      </w:r>
    </w:p>
    <w:p w14:paraId="07B71C95" w14:textId="77777777" w:rsidR="00E21A99" w:rsidRPr="007D2DA8" w:rsidRDefault="00E21A99" w:rsidP="00E21A99">
      <w:pPr>
        <w:pStyle w:val="TableNote"/>
      </w:pPr>
      <w:r w:rsidRPr="007D2DA8">
        <w:rPr>
          <w:vertAlign w:val="superscript"/>
        </w:rPr>
        <w:t>1</w:t>
      </w:r>
      <w:r>
        <w:t xml:space="preserve"> </w:t>
      </w:r>
      <w:r w:rsidRPr="007D2DA8">
        <w:t>Symptomatic = NYHA functional class II or greater</w:t>
      </w:r>
    </w:p>
    <w:p w14:paraId="16D0315C" w14:textId="77777777" w:rsidR="00E21A99" w:rsidRPr="007D2DA8" w:rsidRDefault="00E21A99" w:rsidP="00E21A99">
      <w:pPr>
        <w:pStyle w:val="TableNote"/>
      </w:pPr>
      <w:r w:rsidRPr="007D2DA8">
        <w:rPr>
          <w:vertAlign w:val="superscript"/>
        </w:rPr>
        <w:t>2</w:t>
      </w:r>
      <w:r w:rsidRPr="007D2DA8">
        <w:t xml:space="preserve"> Patients considered ‘high risk surgical candidate’ for surgery as determined by a multidisciplinary heart team, combining surgical risk assessment, frailty, major organ system dysfunction, and procedure-specific impediments.</w:t>
      </w:r>
    </w:p>
    <w:p w14:paraId="4C0256DC" w14:textId="14E0AD1D" w:rsidR="00E21A99" w:rsidRPr="007D2DA8" w:rsidRDefault="00E21A99" w:rsidP="00E21A99">
      <w:pPr>
        <w:pStyle w:val="TableNote"/>
      </w:pPr>
      <w:r w:rsidRPr="007D2DA8">
        <w:rPr>
          <w:vertAlign w:val="superscript"/>
        </w:rPr>
        <w:t>3</w:t>
      </w:r>
      <w:r w:rsidR="00DB10E6">
        <w:t xml:space="preserve"> </w:t>
      </w:r>
      <w:r w:rsidRPr="007D2DA8">
        <w:t>Extended heart failure management includes cardiac resynchronisation therapy, ventricular assist devices, cardiac restraint devices and heart transplant</w:t>
      </w:r>
    </w:p>
    <w:p w14:paraId="0D187859" w14:textId="77777777" w:rsidR="007C1C50" w:rsidRPr="00BC424B" w:rsidRDefault="007C1C50" w:rsidP="00D73646">
      <w:pPr>
        <w:ind w:left="426"/>
      </w:pPr>
    </w:p>
    <w:p w14:paraId="690737E8" w14:textId="77777777" w:rsidR="002A50FD" w:rsidRPr="00881F93" w:rsidRDefault="005C3AE7" w:rsidP="005C3AE7">
      <w:pPr>
        <w:pStyle w:val="Subtitle"/>
      </w:pPr>
      <w:r>
        <w:t xml:space="preserve">PART 6b – </w:t>
      </w:r>
      <w:r w:rsidR="002A50FD" w:rsidRPr="00881F93">
        <w:t>INFORMATION ABOUT THE INTERVENTION</w:t>
      </w:r>
    </w:p>
    <w:p w14:paraId="54F89D64"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5FB5DF70" w14:textId="77777777" w:rsidR="0038466C" w:rsidRPr="00E91B57" w:rsidRDefault="0038466C" w:rsidP="00BB4187">
      <w:pPr>
        <w:ind w:left="426"/>
        <w:jc w:val="both"/>
      </w:pPr>
      <w:r w:rsidRPr="00E91B57">
        <w:t>The MitraClip procedure is based on the principle of edge-to-edge repair (also known as the ‘Alfieri technique’) but a mechanical clip is used in place of a suture to allow permanent coaptation (‘approximation’) of the two mitral valve leaflets. The Alfieri technique is an accepted surgical technique for the treatment of MR. The suture (or Clip) is placed through the middle scallops of the mitral leaflets to form a double orifice valve. The double orifice structure enables adequate blood flow through the valve during diastole, but as the overall area is less, there is reduced regurgitant flow. The suture (or Clip) assures the two leaflets come together, as required, during systole.</w:t>
      </w:r>
    </w:p>
    <w:p w14:paraId="5F49C00D" w14:textId="18C744A1" w:rsidR="0038466C" w:rsidRPr="00E91B57" w:rsidRDefault="008702F9" w:rsidP="00BB4187">
      <w:pPr>
        <w:ind w:left="426"/>
        <w:jc w:val="both"/>
      </w:pPr>
      <w:r>
        <w:t>TMVr</w:t>
      </w:r>
      <w:r w:rsidR="0038466C" w:rsidRPr="00E91B57">
        <w:t xml:space="preserve"> using MitraClip is performed under general anaesthesia by an interventional cardiologist and/or cardiothoracic surgeon in facilities with real-time intraoperative echocardiographic and fluoroscopic guidance. The procedure is performed while the heart is beating, which allows better the identification of the origin of MR. The guide catheter and Clip Delivery System are introduced through the femoral vein and into the left atrium after transseptal puncture. The Clip is then advanced into the left atrium and steered until positioned over the origin of the regurgitant jet. The Clip arms are opened and advanced into the left ventricle and then retracted until both leaflets are grasped. Closure of the Clip draws the mitral leaflets together.</w:t>
      </w:r>
    </w:p>
    <w:p w14:paraId="2B598FEF" w14:textId="77777777" w:rsidR="0038466C" w:rsidRPr="00E91B57" w:rsidRDefault="0038466C" w:rsidP="00BB4187">
      <w:pPr>
        <w:ind w:left="426"/>
        <w:jc w:val="both"/>
      </w:pPr>
      <w:r w:rsidRPr="00E91B57">
        <w:t>Echocardiographic and fluoroscopic guidance is used throughout the procedure to visualise the device position. Leaflet coaptation and MR reduction is assessed prior to final deployment of the MitraClip device. If the implant is not positioned properly, or the MR has not been adequately reduced, the Clip can be reopened, leaflets released, and the Clip repositioned. When adequate reduction of MR has been achieved, the Clip is deployed from the delivery catheter.</w:t>
      </w:r>
    </w:p>
    <w:p w14:paraId="25F39C2B" w14:textId="604B2F51" w:rsidR="0038466C" w:rsidRPr="00E91B57" w:rsidRDefault="0038466C" w:rsidP="0038466C">
      <w:pPr>
        <w:ind w:left="426"/>
      </w:pPr>
      <w:r w:rsidRPr="00E91B57">
        <w:lastRenderedPageBreak/>
        <w:t xml:space="preserve">If placement of one MitraClip device does not result in acceptable reduction in MR, a second MitraClip device may be placed using the same Steerable Guide Catheter. After Clip deployment, the Delivery System and Catheter are </w:t>
      </w:r>
      <w:r w:rsidR="00621E91" w:rsidRPr="00E91B57">
        <w:t>withdrawn,</w:t>
      </w:r>
      <w:r w:rsidRPr="00E91B57">
        <w:t xml:space="preserve"> and the venous puncture site is closed.</w:t>
      </w:r>
    </w:p>
    <w:p w14:paraId="7CDF3CFA"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1B334CC4" w14:textId="7A4ADAB1" w:rsidR="002A6753" w:rsidRPr="00154B00" w:rsidRDefault="00260D57" w:rsidP="00E357B9">
      <w:pPr>
        <w:ind w:left="426"/>
        <w:rPr>
          <w:szCs w:val="20"/>
        </w:rPr>
      </w:pPr>
      <w:r>
        <w:t>No</w:t>
      </w:r>
      <w:r w:rsidR="00607FA4">
        <w:t>,</w:t>
      </w:r>
      <w:r>
        <w:t xml:space="preserve"> the proposed medical service does not include a registered trademark, however, the medical device used in the medical service, </w:t>
      </w:r>
      <w:r w:rsidR="0082703C" w:rsidRPr="0082703C">
        <w:t xml:space="preserve">MITRACLIP® CLIP DELIVERY SYSTEM </w:t>
      </w:r>
      <w:r>
        <w:t>includes a registered trademark</w:t>
      </w:r>
      <w:r w:rsidR="002C4E0A">
        <w:t>.</w:t>
      </w:r>
    </w:p>
    <w:p w14:paraId="1A14BE1E"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28CE403E" w14:textId="4BFD6F34" w:rsidR="00DF0C51" w:rsidRDefault="00260D57" w:rsidP="00BB4187">
      <w:pPr>
        <w:ind w:left="426"/>
        <w:jc w:val="both"/>
        <w:rPr>
          <w:b/>
          <w:szCs w:val="20"/>
        </w:rPr>
      </w:pPr>
      <w:r>
        <w:t xml:space="preserve">The proposed medical service includes a device component as part of the procedure, the implantation of MitraClip(s). That proposed patient populations are currently managed with medical management. As such, the proposed medical service involves a new approach towards management the proposed populations. </w:t>
      </w:r>
      <w:r w:rsidRPr="00260D57">
        <w:t>The main difference between the proposed intervention and the main comparator as set out in this application is that the objective of the proposed medical service is to repair the mitral valve, whereas the proposed comparator provides symptom relief only.</w:t>
      </w:r>
    </w:p>
    <w:p w14:paraId="0B835EF9"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49DF1EC5" w14:textId="3D1937E3" w:rsidR="00CC09D7" w:rsidRDefault="00A5528F" w:rsidP="00BB4187">
      <w:pPr>
        <w:ind w:left="426"/>
        <w:jc w:val="both"/>
        <w:rPr>
          <w:szCs w:val="20"/>
        </w:rPr>
      </w:pPr>
      <w:r>
        <w:rPr>
          <w:szCs w:val="20"/>
        </w:rPr>
        <w:t xml:space="preserve">Accessibility is a barrier to patient access to </w:t>
      </w:r>
      <w:r w:rsidR="008702F9">
        <w:rPr>
          <w:szCs w:val="20"/>
        </w:rPr>
        <w:t>TMVr</w:t>
      </w:r>
      <w:r w:rsidR="00C519B7">
        <w:rPr>
          <w:szCs w:val="20"/>
        </w:rPr>
        <w:t xml:space="preserve"> under the proposed circumstances</w:t>
      </w:r>
      <w:r>
        <w:rPr>
          <w:szCs w:val="20"/>
        </w:rPr>
        <w:t xml:space="preserve"> in the sense that there </w:t>
      </w:r>
      <w:r w:rsidR="00C519B7">
        <w:rPr>
          <w:szCs w:val="20"/>
        </w:rPr>
        <w:t>will be</w:t>
      </w:r>
      <w:r>
        <w:rPr>
          <w:szCs w:val="20"/>
        </w:rPr>
        <w:t xml:space="preserve"> limited number of </w:t>
      </w:r>
      <w:r w:rsidR="00C519B7">
        <w:rPr>
          <w:szCs w:val="20"/>
        </w:rPr>
        <w:t>hospitals designated as ‘TMVr hospitals’</w:t>
      </w:r>
      <w:r w:rsidR="008460C0">
        <w:rPr>
          <w:szCs w:val="20"/>
        </w:rPr>
        <w:t xml:space="preserve">. </w:t>
      </w:r>
      <w:r w:rsidR="00C519B7">
        <w:rPr>
          <w:szCs w:val="20"/>
        </w:rPr>
        <w:t>Also, the</w:t>
      </w:r>
      <w:r w:rsidR="008460C0">
        <w:rPr>
          <w:szCs w:val="20"/>
        </w:rPr>
        <w:t xml:space="preserve"> MDHT</w:t>
      </w:r>
      <w:r w:rsidR="00AC3E19">
        <w:rPr>
          <w:szCs w:val="20"/>
        </w:rPr>
        <w:t xml:space="preserve"> will</w:t>
      </w:r>
      <w:r w:rsidR="008460C0">
        <w:rPr>
          <w:szCs w:val="20"/>
        </w:rPr>
        <w:t xml:space="preserve"> act as a gatekeeper </w:t>
      </w:r>
      <w:r w:rsidR="00D82C50">
        <w:rPr>
          <w:szCs w:val="20"/>
        </w:rPr>
        <w:t>for</w:t>
      </w:r>
      <w:r w:rsidR="008460C0">
        <w:rPr>
          <w:szCs w:val="20"/>
        </w:rPr>
        <w:t xml:space="preserve"> </w:t>
      </w:r>
      <w:r w:rsidR="006653EF">
        <w:rPr>
          <w:szCs w:val="20"/>
        </w:rPr>
        <w:t>patient access</w:t>
      </w:r>
      <w:r w:rsidR="00AC3E19">
        <w:rPr>
          <w:szCs w:val="20"/>
        </w:rPr>
        <w:t xml:space="preserve"> by screening</w:t>
      </w:r>
      <w:r w:rsidR="008460C0">
        <w:rPr>
          <w:szCs w:val="20"/>
        </w:rPr>
        <w:t xml:space="preserve"> </w:t>
      </w:r>
      <w:r w:rsidR="00AC3E19">
        <w:rPr>
          <w:szCs w:val="20"/>
        </w:rPr>
        <w:t>patients deemed to be</w:t>
      </w:r>
      <w:r w:rsidR="00AC3E19" w:rsidRPr="001F682C">
        <w:rPr>
          <w:lang w:val="en-US"/>
        </w:rPr>
        <w:t xml:space="preserve"> ‘high risk’ for surgery as determined by combining surgical risk assessment, frailty, major organ system dysfunction, and procedure-specific impediments.</w:t>
      </w:r>
      <w:r>
        <w:rPr>
          <w:szCs w:val="20"/>
        </w:rPr>
        <w:t xml:space="preserve"> </w:t>
      </w:r>
      <w:r w:rsidR="00D514EA">
        <w:rPr>
          <w:szCs w:val="20"/>
        </w:rPr>
        <w:t xml:space="preserve">Other </w:t>
      </w:r>
      <w:r w:rsidR="00243012">
        <w:rPr>
          <w:szCs w:val="20"/>
        </w:rPr>
        <w:t>eligibility</w:t>
      </w:r>
      <w:r w:rsidR="00D514EA">
        <w:rPr>
          <w:szCs w:val="20"/>
        </w:rPr>
        <w:t xml:space="preserve"> considerations for the MDHT include a patient</w:t>
      </w:r>
      <w:r w:rsidR="000B33DA">
        <w:rPr>
          <w:szCs w:val="20"/>
        </w:rPr>
        <w:t>’</w:t>
      </w:r>
      <w:r w:rsidR="00D514EA">
        <w:rPr>
          <w:szCs w:val="20"/>
        </w:rPr>
        <w:t xml:space="preserve">s anatomical suitability for MitraClip. </w:t>
      </w:r>
      <w:r w:rsidR="00C519B7">
        <w:rPr>
          <w:szCs w:val="20"/>
        </w:rPr>
        <w:t xml:space="preserve">It is proposed </w:t>
      </w:r>
      <w:r w:rsidR="00E21A99">
        <w:rPr>
          <w:szCs w:val="20"/>
        </w:rPr>
        <w:t xml:space="preserve">that </w:t>
      </w:r>
      <w:r w:rsidR="00C519B7">
        <w:rPr>
          <w:szCs w:val="20"/>
        </w:rPr>
        <w:t xml:space="preserve">a </w:t>
      </w:r>
      <w:r w:rsidR="00E21A99">
        <w:rPr>
          <w:szCs w:val="20"/>
        </w:rPr>
        <w:t>Consensus/P</w:t>
      </w:r>
      <w:r w:rsidR="00C519B7">
        <w:rPr>
          <w:szCs w:val="20"/>
        </w:rPr>
        <w:t xml:space="preserve">osition </w:t>
      </w:r>
      <w:r w:rsidR="00E21A99">
        <w:rPr>
          <w:szCs w:val="20"/>
        </w:rPr>
        <w:t xml:space="preserve">Statement </w:t>
      </w:r>
      <w:r w:rsidR="007C5098">
        <w:rPr>
          <w:szCs w:val="20"/>
        </w:rPr>
        <w:t xml:space="preserve">be prepared by a </w:t>
      </w:r>
      <w:r w:rsidR="00E21A99">
        <w:rPr>
          <w:szCs w:val="20"/>
        </w:rPr>
        <w:t>Working</w:t>
      </w:r>
      <w:r w:rsidR="007C5098">
        <w:rPr>
          <w:szCs w:val="20"/>
        </w:rPr>
        <w:t xml:space="preserve"> Group including a multi-disciplinary team of KOLs (with representatives from the </w:t>
      </w:r>
      <w:r w:rsidR="007C5098" w:rsidRPr="00E91B57">
        <w:rPr>
          <w:noProof/>
        </w:rPr>
        <w:t>CSANZ and ANZSCTS</w:t>
      </w:r>
      <w:r w:rsidR="00E21A99">
        <w:rPr>
          <w:noProof/>
        </w:rPr>
        <w:t>)</w:t>
      </w:r>
      <w:r w:rsidR="007C5098" w:rsidRPr="00E91B57">
        <w:rPr>
          <w:noProof/>
        </w:rPr>
        <w:t xml:space="preserve"> </w:t>
      </w:r>
      <w:r w:rsidR="007C5098">
        <w:rPr>
          <w:szCs w:val="20"/>
        </w:rPr>
        <w:t>that</w:t>
      </w:r>
      <w:r w:rsidR="00C519B7">
        <w:rPr>
          <w:szCs w:val="20"/>
        </w:rPr>
        <w:t xml:space="preserve"> define</w:t>
      </w:r>
      <w:r w:rsidR="007C5098">
        <w:rPr>
          <w:szCs w:val="20"/>
        </w:rPr>
        <w:t>s</w:t>
      </w:r>
      <w:r w:rsidR="00C519B7">
        <w:rPr>
          <w:szCs w:val="20"/>
        </w:rPr>
        <w:t xml:space="preserve"> TMVr hospitals</w:t>
      </w:r>
      <w:r w:rsidR="003F6690">
        <w:rPr>
          <w:szCs w:val="20"/>
        </w:rPr>
        <w:t xml:space="preserve">, </w:t>
      </w:r>
      <w:r w:rsidR="00C519B7">
        <w:rPr>
          <w:szCs w:val="20"/>
        </w:rPr>
        <w:t>practitioners</w:t>
      </w:r>
      <w:r w:rsidR="003F6690">
        <w:rPr>
          <w:szCs w:val="20"/>
        </w:rPr>
        <w:t xml:space="preserve"> and patients</w:t>
      </w:r>
      <w:r w:rsidR="00C519B7">
        <w:rPr>
          <w:szCs w:val="20"/>
        </w:rPr>
        <w:t xml:space="preserve">. </w:t>
      </w:r>
    </w:p>
    <w:p w14:paraId="7EF34F40" w14:textId="77777777" w:rsidR="003F6690" w:rsidRPr="00154B00" w:rsidRDefault="003F6690" w:rsidP="00E357B9">
      <w:pPr>
        <w:ind w:left="426"/>
        <w:rPr>
          <w:szCs w:val="20"/>
        </w:rPr>
      </w:pPr>
    </w:p>
    <w:p w14:paraId="0FAC3AC5" w14:textId="58121035" w:rsidR="00791C8D"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16759B1B" w14:textId="59881CDD" w:rsidR="00D514EA" w:rsidRDefault="00D514EA" w:rsidP="00BB4187">
      <w:pPr>
        <w:ind w:left="360"/>
        <w:jc w:val="both"/>
      </w:pPr>
      <w:r>
        <w:t>Healthcare resources associated with MitraClip include the proposed resources to identify eligible population as well as the resources</w:t>
      </w:r>
      <w:r w:rsidR="0021626D">
        <w:t xml:space="preserve"> required</w:t>
      </w:r>
      <w:r>
        <w:t xml:space="preserve"> to deliver </w:t>
      </w:r>
      <w:r w:rsidR="0021626D">
        <w:t>the</w:t>
      </w:r>
      <w:r>
        <w:t xml:space="preserve"> intervention</w:t>
      </w:r>
      <w:r w:rsidR="0021626D">
        <w:t>, these are outlined below.</w:t>
      </w:r>
    </w:p>
    <w:p w14:paraId="38CC1EEB" w14:textId="77777777" w:rsidR="00D514EA" w:rsidRDefault="00D514EA" w:rsidP="00BB4187">
      <w:pPr>
        <w:ind w:left="360"/>
        <w:jc w:val="both"/>
      </w:pPr>
      <w:r w:rsidRPr="0021626D">
        <w:rPr>
          <w:u w:val="single"/>
        </w:rPr>
        <w:t>Proposed resources to identify eligible population:</w:t>
      </w:r>
      <w:r>
        <w:t xml:space="preserve"> TTE, TOE, anaesthesiology for TOE, electrocardiography, chest x-ray, cardiac catheterisation, cardiology consultation, surgical consultation, anaesthetic consultation, heart team consultation.</w:t>
      </w:r>
    </w:p>
    <w:p w14:paraId="48049FD0" w14:textId="39D4809D" w:rsidR="00D514EA" w:rsidRPr="00D514EA" w:rsidRDefault="00D514EA" w:rsidP="00BB4187">
      <w:pPr>
        <w:ind w:left="360"/>
        <w:jc w:val="both"/>
      </w:pPr>
      <w:r w:rsidRPr="0021626D">
        <w:rPr>
          <w:u w:val="single"/>
        </w:rPr>
        <w:t xml:space="preserve">Resources to deliver </w:t>
      </w:r>
      <w:r w:rsidR="0021626D">
        <w:rPr>
          <w:u w:val="single"/>
        </w:rPr>
        <w:t>MitraClip</w:t>
      </w:r>
      <w:r w:rsidRPr="0021626D">
        <w:rPr>
          <w:u w:val="single"/>
        </w:rPr>
        <w:t xml:space="preserve"> intervention:</w:t>
      </w:r>
      <w:r>
        <w:t xml:space="preserve"> MitraClip procedure (incl. two operators), surgical assistant, MitraClip device and delivery system, TOE, anaesthesiology, catheterisation/hybrid lab, intensive care unit, coronary care unit, TTE, cardiology consultation, pharmaceuticals</w:t>
      </w:r>
    </w:p>
    <w:p w14:paraId="59804802" w14:textId="2B263800" w:rsidR="00A5528F" w:rsidRPr="00A5528F" w:rsidRDefault="00A5528F" w:rsidP="00BB4187">
      <w:pPr>
        <w:ind w:left="360"/>
        <w:jc w:val="both"/>
      </w:pPr>
      <w:r>
        <w:fldChar w:fldCharType="begin"/>
      </w:r>
      <w:r>
        <w:instrText xml:space="preserve"> REF _Ref2610430 \h </w:instrText>
      </w:r>
      <w:r w:rsidR="00BB4187">
        <w:instrText xml:space="preserve"> \* MERGEFORMAT </w:instrText>
      </w:r>
      <w:r>
        <w:fldChar w:fldCharType="separate"/>
      </w:r>
      <w:r w:rsidR="00A91C21" w:rsidRPr="007D29F2">
        <w:t xml:space="preserve">Table </w:t>
      </w:r>
      <w:r w:rsidR="00A91C21">
        <w:rPr>
          <w:noProof/>
        </w:rPr>
        <w:t>7</w:t>
      </w:r>
      <w:r>
        <w:fldChar w:fldCharType="end"/>
      </w:r>
      <w:r>
        <w:t xml:space="preserve"> presents the associated medical services that are needed to perform the MitraClip procedure, this includes any clinic or hospital related costs. </w:t>
      </w:r>
    </w:p>
    <w:p w14:paraId="58DE483B" w14:textId="11EC1E98" w:rsidR="007D29F2" w:rsidRPr="007D29F2" w:rsidRDefault="007D29F2" w:rsidP="007D29F2">
      <w:pPr>
        <w:pStyle w:val="TableHEADER"/>
        <w:ind w:firstLine="360"/>
      </w:pPr>
      <w:bookmarkStart w:id="21" w:name="_Ref2610430"/>
      <w:r w:rsidRPr="007D29F2">
        <w:t xml:space="preserve">Table </w:t>
      </w:r>
      <w:r w:rsidR="008B36DB">
        <w:rPr>
          <w:noProof/>
        </w:rPr>
        <w:fldChar w:fldCharType="begin"/>
      </w:r>
      <w:r w:rsidR="008B36DB">
        <w:rPr>
          <w:noProof/>
        </w:rPr>
        <w:instrText xml:space="preserve"> SEQ Table \* ARABIC </w:instrText>
      </w:r>
      <w:r w:rsidR="008B36DB">
        <w:rPr>
          <w:noProof/>
        </w:rPr>
        <w:fldChar w:fldCharType="separate"/>
      </w:r>
      <w:r w:rsidR="00A91C21">
        <w:rPr>
          <w:noProof/>
        </w:rPr>
        <w:t>7</w:t>
      </w:r>
      <w:r w:rsidR="008B36DB">
        <w:rPr>
          <w:noProof/>
        </w:rPr>
        <w:fldChar w:fldCharType="end"/>
      </w:r>
      <w:bookmarkEnd w:id="21"/>
      <w:r w:rsidR="00A5528F">
        <w:tab/>
        <w:t>Medical services included in the</w:t>
      </w:r>
      <w:r w:rsidRPr="007D29F2">
        <w:t xml:space="preserve"> MitraClip procedure </w:t>
      </w:r>
    </w:p>
    <w:tbl>
      <w:tblPr>
        <w:tblW w:w="8138" w:type="dxa"/>
        <w:tblInd w:w="6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7 Medical services included in the MitraClip procedure"/>
        <w:tblDescription w:val="List of medical services included in the MitraClip procedure referencing the resource and the reference MBS item. Hospital associated costs redacted."/>
      </w:tblPr>
      <w:tblGrid>
        <w:gridCol w:w="4208"/>
        <w:gridCol w:w="3930"/>
      </w:tblGrid>
      <w:tr w:rsidR="007D29F2" w:rsidRPr="007D29F2" w14:paraId="75A6B18B" w14:textId="77777777" w:rsidTr="00784853">
        <w:trPr>
          <w:trHeight w:val="18"/>
          <w:tblHeader/>
        </w:trPr>
        <w:tc>
          <w:tcPr>
            <w:tcW w:w="4208" w:type="dxa"/>
            <w:tcBorders>
              <w:top w:val="single" w:sz="4" w:space="0" w:color="auto"/>
              <w:left w:val="single" w:sz="4" w:space="0" w:color="auto"/>
              <w:bottom w:val="single" w:sz="4" w:space="0" w:color="auto"/>
              <w:right w:val="single" w:sz="4" w:space="0" w:color="auto"/>
            </w:tcBorders>
          </w:tcPr>
          <w:p w14:paraId="431E2D6A" w14:textId="77777777" w:rsidR="007D29F2" w:rsidRPr="007D29F2" w:rsidRDefault="007D29F2" w:rsidP="007D29F2">
            <w:pPr>
              <w:pStyle w:val="Tabletext"/>
              <w:rPr>
                <w:b/>
              </w:rPr>
            </w:pPr>
            <w:r w:rsidRPr="007D29F2">
              <w:rPr>
                <w:b/>
              </w:rPr>
              <w:t>Resource</w:t>
            </w:r>
          </w:p>
        </w:tc>
        <w:tc>
          <w:tcPr>
            <w:tcW w:w="3930" w:type="dxa"/>
            <w:tcBorders>
              <w:top w:val="single" w:sz="4" w:space="0" w:color="auto"/>
              <w:left w:val="single" w:sz="4" w:space="0" w:color="auto"/>
              <w:bottom w:val="single" w:sz="4" w:space="0" w:color="auto"/>
              <w:right w:val="single" w:sz="4" w:space="0" w:color="auto"/>
            </w:tcBorders>
          </w:tcPr>
          <w:p w14:paraId="68894847" w14:textId="77777777" w:rsidR="007D29F2" w:rsidRPr="007D29F2" w:rsidRDefault="007D29F2" w:rsidP="007D29F2">
            <w:pPr>
              <w:pStyle w:val="Tabletext"/>
              <w:rPr>
                <w:b/>
              </w:rPr>
            </w:pPr>
            <w:r w:rsidRPr="007D29F2">
              <w:rPr>
                <w:b/>
              </w:rPr>
              <w:t>Reference</w:t>
            </w:r>
          </w:p>
        </w:tc>
      </w:tr>
      <w:tr w:rsidR="0021626D" w:rsidRPr="007D29F2" w14:paraId="77F50BA6" w14:textId="77777777" w:rsidTr="0021626D">
        <w:trPr>
          <w:trHeight w:val="18"/>
        </w:trPr>
        <w:tc>
          <w:tcPr>
            <w:tcW w:w="4208" w:type="dxa"/>
            <w:tcBorders>
              <w:top w:val="single" w:sz="4" w:space="0" w:color="auto"/>
              <w:left w:val="single" w:sz="4" w:space="0" w:color="auto"/>
              <w:bottom w:val="nil"/>
              <w:right w:val="single" w:sz="4" w:space="0" w:color="auto"/>
            </w:tcBorders>
          </w:tcPr>
          <w:p w14:paraId="690E5B75" w14:textId="25A100AB" w:rsidR="0021626D" w:rsidRPr="007D29F2" w:rsidRDefault="0021626D" w:rsidP="0021626D">
            <w:pPr>
              <w:pStyle w:val="Tabletext"/>
            </w:pPr>
            <w:r>
              <w:t>Pre-procedural heart team assessment</w:t>
            </w:r>
          </w:p>
        </w:tc>
        <w:tc>
          <w:tcPr>
            <w:tcW w:w="3930" w:type="dxa"/>
            <w:tcBorders>
              <w:top w:val="single" w:sz="4" w:space="0" w:color="auto"/>
              <w:left w:val="single" w:sz="4" w:space="0" w:color="auto"/>
              <w:bottom w:val="single" w:sz="4" w:space="0" w:color="auto"/>
              <w:right w:val="single" w:sz="4" w:space="0" w:color="auto"/>
            </w:tcBorders>
          </w:tcPr>
          <w:p w14:paraId="66D79827" w14:textId="2F070567" w:rsidR="0021626D" w:rsidRPr="007D29F2" w:rsidRDefault="0021626D" w:rsidP="0021626D">
            <w:pPr>
              <w:pStyle w:val="Tabletext"/>
            </w:pPr>
            <w:r>
              <w:t>Based on MBS Item 6080</w:t>
            </w:r>
          </w:p>
        </w:tc>
      </w:tr>
      <w:tr w:rsidR="0021626D" w:rsidRPr="007D29F2" w14:paraId="6CD1EDCE" w14:textId="77777777" w:rsidTr="0021626D">
        <w:trPr>
          <w:trHeight w:val="18"/>
        </w:trPr>
        <w:tc>
          <w:tcPr>
            <w:tcW w:w="4208" w:type="dxa"/>
            <w:tcBorders>
              <w:top w:val="nil"/>
              <w:left w:val="single" w:sz="4" w:space="0" w:color="auto"/>
              <w:bottom w:val="nil"/>
              <w:right w:val="single" w:sz="4" w:space="0" w:color="auto"/>
            </w:tcBorders>
          </w:tcPr>
          <w:p w14:paraId="3201E99F" w14:textId="77777777" w:rsidR="0021626D" w:rsidRPr="007D29F2" w:rsidRDefault="0021626D" w:rsidP="0021626D">
            <w:pPr>
              <w:pStyle w:val="Tabletext"/>
            </w:pPr>
          </w:p>
        </w:tc>
        <w:tc>
          <w:tcPr>
            <w:tcW w:w="3930" w:type="dxa"/>
            <w:tcBorders>
              <w:top w:val="single" w:sz="4" w:space="0" w:color="auto"/>
              <w:left w:val="single" w:sz="4" w:space="0" w:color="auto"/>
              <w:bottom w:val="single" w:sz="4" w:space="0" w:color="auto"/>
              <w:right w:val="single" w:sz="4" w:space="0" w:color="auto"/>
            </w:tcBorders>
          </w:tcPr>
          <w:p w14:paraId="0E6C53A7" w14:textId="78C3FD0F" w:rsidR="0021626D" w:rsidRPr="007D29F2" w:rsidRDefault="0021626D" w:rsidP="0021626D">
            <w:pPr>
              <w:pStyle w:val="Tabletext"/>
            </w:pPr>
            <w:r>
              <w:t>Based on MBS Item 6081</w:t>
            </w:r>
          </w:p>
        </w:tc>
      </w:tr>
      <w:tr w:rsidR="007D29F2" w:rsidRPr="007D29F2" w14:paraId="0B545F54" w14:textId="77777777" w:rsidTr="0021626D">
        <w:trPr>
          <w:trHeight w:val="18"/>
        </w:trPr>
        <w:tc>
          <w:tcPr>
            <w:tcW w:w="4208" w:type="dxa"/>
            <w:tcBorders>
              <w:top w:val="single" w:sz="4" w:space="0" w:color="auto"/>
              <w:left w:val="single" w:sz="4" w:space="0" w:color="auto"/>
              <w:bottom w:val="single" w:sz="4" w:space="0" w:color="auto"/>
              <w:right w:val="single" w:sz="4" w:space="0" w:color="auto"/>
            </w:tcBorders>
          </w:tcPr>
          <w:p w14:paraId="7924CB4E" w14:textId="77777777" w:rsidR="007D29F2" w:rsidRPr="007D29F2" w:rsidRDefault="007D29F2" w:rsidP="007D29F2">
            <w:pPr>
              <w:pStyle w:val="Tabletext"/>
            </w:pPr>
            <w:r w:rsidRPr="007D29F2">
              <w:t>MitraClip implantation fee</w:t>
            </w:r>
          </w:p>
        </w:tc>
        <w:tc>
          <w:tcPr>
            <w:tcW w:w="3930" w:type="dxa"/>
            <w:tcBorders>
              <w:top w:val="single" w:sz="4" w:space="0" w:color="auto"/>
              <w:left w:val="single" w:sz="4" w:space="0" w:color="auto"/>
              <w:bottom w:val="single" w:sz="4" w:space="0" w:color="auto"/>
              <w:right w:val="single" w:sz="4" w:space="0" w:color="auto"/>
            </w:tcBorders>
          </w:tcPr>
          <w:p w14:paraId="01E362DD" w14:textId="77777777" w:rsidR="007D29F2" w:rsidRPr="007D29F2" w:rsidRDefault="007D29F2" w:rsidP="007D29F2">
            <w:pPr>
              <w:pStyle w:val="Tabletext"/>
            </w:pPr>
            <w:r w:rsidRPr="007D29F2">
              <w:t>Proposed MBS fee</w:t>
            </w:r>
          </w:p>
        </w:tc>
      </w:tr>
      <w:tr w:rsidR="007D29F2" w:rsidRPr="007D29F2" w14:paraId="104BF1F0" w14:textId="77777777" w:rsidTr="0021626D">
        <w:trPr>
          <w:trHeight w:val="18"/>
        </w:trPr>
        <w:tc>
          <w:tcPr>
            <w:tcW w:w="4208" w:type="dxa"/>
            <w:tcBorders>
              <w:top w:val="single" w:sz="4" w:space="0" w:color="auto"/>
              <w:left w:val="single" w:sz="4" w:space="0" w:color="auto"/>
              <w:bottom w:val="single" w:sz="4" w:space="0" w:color="auto"/>
              <w:right w:val="single" w:sz="4" w:space="0" w:color="auto"/>
            </w:tcBorders>
          </w:tcPr>
          <w:p w14:paraId="42808D1F" w14:textId="77777777" w:rsidR="007D29F2" w:rsidRPr="007D29F2" w:rsidRDefault="007D29F2" w:rsidP="007D29F2">
            <w:pPr>
              <w:pStyle w:val="Tabletext"/>
            </w:pPr>
            <w:r w:rsidRPr="007D29F2">
              <w:t xml:space="preserve">Anaesthesia </w:t>
            </w:r>
          </w:p>
        </w:tc>
        <w:tc>
          <w:tcPr>
            <w:tcW w:w="3930" w:type="dxa"/>
            <w:tcBorders>
              <w:top w:val="single" w:sz="4" w:space="0" w:color="auto"/>
              <w:left w:val="single" w:sz="4" w:space="0" w:color="auto"/>
              <w:bottom w:val="single" w:sz="4" w:space="0" w:color="auto"/>
              <w:right w:val="single" w:sz="4" w:space="0" w:color="auto"/>
            </w:tcBorders>
          </w:tcPr>
          <w:p w14:paraId="23A1C694" w14:textId="77777777" w:rsidR="007D29F2" w:rsidRPr="007D29F2" w:rsidRDefault="007D29F2" w:rsidP="007D29F2">
            <w:pPr>
              <w:pStyle w:val="Tabletext"/>
            </w:pPr>
            <w:r w:rsidRPr="007D29F2">
              <w:t>MBS Item 21936</w:t>
            </w:r>
          </w:p>
        </w:tc>
      </w:tr>
      <w:tr w:rsidR="007D29F2" w:rsidRPr="007D29F2" w14:paraId="095A2CD1" w14:textId="77777777" w:rsidTr="0021626D">
        <w:trPr>
          <w:trHeight w:val="18"/>
        </w:trPr>
        <w:tc>
          <w:tcPr>
            <w:tcW w:w="4208" w:type="dxa"/>
            <w:tcBorders>
              <w:top w:val="single" w:sz="4" w:space="0" w:color="auto"/>
              <w:left w:val="single" w:sz="4" w:space="0" w:color="auto"/>
              <w:bottom w:val="single" w:sz="4" w:space="0" w:color="auto"/>
              <w:right w:val="single" w:sz="4" w:space="0" w:color="auto"/>
            </w:tcBorders>
          </w:tcPr>
          <w:p w14:paraId="5FF68DEE" w14:textId="2E493F69" w:rsidR="007D29F2" w:rsidRPr="007D29F2" w:rsidRDefault="007D29F2" w:rsidP="007D29F2">
            <w:pPr>
              <w:pStyle w:val="Tabletext"/>
            </w:pPr>
            <w:r w:rsidRPr="007D29F2">
              <w:t xml:space="preserve">Intra-operative transoesophageal echocardiography </w:t>
            </w:r>
          </w:p>
        </w:tc>
        <w:tc>
          <w:tcPr>
            <w:tcW w:w="3930" w:type="dxa"/>
            <w:tcBorders>
              <w:top w:val="single" w:sz="4" w:space="0" w:color="auto"/>
              <w:left w:val="single" w:sz="4" w:space="0" w:color="auto"/>
              <w:bottom w:val="single" w:sz="4" w:space="0" w:color="auto"/>
              <w:right w:val="single" w:sz="4" w:space="0" w:color="auto"/>
            </w:tcBorders>
          </w:tcPr>
          <w:p w14:paraId="2AD35B16" w14:textId="77777777" w:rsidR="007D29F2" w:rsidRPr="007D29F2" w:rsidRDefault="007D29F2" w:rsidP="007D29F2">
            <w:pPr>
              <w:pStyle w:val="Tabletext"/>
            </w:pPr>
            <w:r w:rsidRPr="007D29F2">
              <w:t>MBS Item 55135</w:t>
            </w:r>
          </w:p>
        </w:tc>
      </w:tr>
      <w:tr w:rsidR="007D29F2" w:rsidRPr="007D29F2" w14:paraId="1D8BF086" w14:textId="77777777" w:rsidTr="0021626D">
        <w:trPr>
          <w:trHeight w:val="18"/>
        </w:trPr>
        <w:tc>
          <w:tcPr>
            <w:tcW w:w="4208" w:type="dxa"/>
            <w:tcBorders>
              <w:top w:val="single" w:sz="4" w:space="0" w:color="auto"/>
              <w:left w:val="single" w:sz="4" w:space="0" w:color="auto"/>
              <w:bottom w:val="single" w:sz="4" w:space="0" w:color="auto"/>
              <w:right w:val="single" w:sz="4" w:space="0" w:color="auto"/>
            </w:tcBorders>
          </w:tcPr>
          <w:p w14:paraId="432606D0" w14:textId="77777777" w:rsidR="007D29F2" w:rsidRPr="007D29F2" w:rsidRDefault="007D29F2" w:rsidP="007D29F2">
            <w:pPr>
              <w:pStyle w:val="Tabletext"/>
            </w:pPr>
            <w:r w:rsidRPr="007D29F2">
              <w:t>Fluoroscopy</w:t>
            </w:r>
          </w:p>
        </w:tc>
        <w:tc>
          <w:tcPr>
            <w:tcW w:w="3930" w:type="dxa"/>
            <w:tcBorders>
              <w:top w:val="single" w:sz="4" w:space="0" w:color="auto"/>
              <w:left w:val="single" w:sz="4" w:space="0" w:color="auto"/>
              <w:bottom w:val="single" w:sz="4" w:space="0" w:color="auto"/>
              <w:right w:val="single" w:sz="4" w:space="0" w:color="auto"/>
            </w:tcBorders>
          </w:tcPr>
          <w:p w14:paraId="7FB35334" w14:textId="77777777" w:rsidR="007D29F2" w:rsidRPr="007D29F2" w:rsidRDefault="007D29F2" w:rsidP="007D29F2">
            <w:pPr>
              <w:pStyle w:val="Tabletext"/>
            </w:pPr>
            <w:r w:rsidRPr="007D29F2">
              <w:t>MBS Item 61109</w:t>
            </w:r>
          </w:p>
        </w:tc>
      </w:tr>
      <w:tr w:rsidR="0021626D" w:rsidRPr="007D29F2" w14:paraId="157B4624" w14:textId="77777777" w:rsidTr="0021626D">
        <w:trPr>
          <w:trHeight w:val="18"/>
        </w:trPr>
        <w:tc>
          <w:tcPr>
            <w:tcW w:w="4208" w:type="dxa"/>
            <w:tcBorders>
              <w:top w:val="single" w:sz="4" w:space="0" w:color="auto"/>
              <w:left w:val="single" w:sz="4" w:space="0" w:color="auto"/>
              <w:bottom w:val="single" w:sz="4" w:space="0" w:color="auto"/>
              <w:right w:val="single" w:sz="4" w:space="0" w:color="auto"/>
            </w:tcBorders>
          </w:tcPr>
          <w:p w14:paraId="438EEB53" w14:textId="740A39E1" w:rsidR="0021626D" w:rsidRPr="007D29F2" w:rsidRDefault="0021626D" w:rsidP="0021626D">
            <w:pPr>
              <w:pStyle w:val="Tabletext"/>
            </w:pPr>
            <w:r>
              <w:lastRenderedPageBreak/>
              <w:t>Hospital associated costs</w:t>
            </w:r>
          </w:p>
        </w:tc>
        <w:tc>
          <w:tcPr>
            <w:tcW w:w="3930" w:type="dxa"/>
            <w:tcBorders>
              <w:top w:val="single" w:sz="4" w:space="0" w:color="auto"/>
              <w:left w:val="single" w:sz="4" w:space="0" w:color="auto"/>
              <w:bottom w:val="single" w:sz="4" w:space="0" w:color="auto"/>
              <w:right w:val="single" w:sz="4" w:space="0" w:color="auto"/>
            </w:tcBorders>
          </w:tcPr>
          <w:p w14:paraId="5CE698A8" w14:textId="192313E9" w:rsidR="0021626D" w:rsidRPr="007D29F2" w:rsidRDefault="0021626D" w:rsidP="0021626D">
            <w:pPr>
              <w:pStyle w:val="Tabletext"/>
            </w:pPr>
            <w:r w:rsidRPr="00A35E6C">
              <w:rPr>
                <w:highlight w:val="black"/>
              </w:rPr>
              <w:t>AR-DRG – F09B ($11,916) less prosthesis cost component ($3,453)</w:t>
            </w:r>
          </w:p>
        </w:tc>
      </w:tr>
      <w:tr w:rsidR="0021626D" w:rsidRPr="007D29F2" w14:paraId="628966B1" w14:textId="77777777" w:rsidTr="0021626D">
        <w:trPr>
          <w:trHeight w:val="18"/>
        </w:trPr>
        <w:tc>
          <w:tcPr>
            <w:tcW w:w="4208" w:type="dxa"/>
            <w:tcBorders>
              <w:top w:val="single" w:sz="4" w:space="0" w:color="auto"/>
              <w:left w:val="single" w:sz="4" w:space="0" w:color="auto"/>
              <w:bottom w:val="single" w:sz="4" w:space="0" w:color="auto"/>
              <w:right w:val="single" w:sz="4" w:space="0" w:color="auto"/>
            </w:tcBorders>
          </w:tcPr>
          <w:p w14:paraId="7B2C8320" w14:textId="3FF8255F" w:rsidR="0021626D" w:rsidRDefault="0021626D" w:rsidP="0021626D">
            <w:pPr>
              <w:pStyle w:val="Tabletext"/>
            </w:pPr>
            <w:r>
              <w:t xml:space="preserve">Post-procedural/Pre-discharge </w:t>
            </w:r>
            <w:r w:rsidRPr="007D29F2">
              <w:t>transoesophageal echocardiography</w:t>
            </w:r>
          </w:p>
        </w:tc>
        <w:tc>
          <w:tcPr>
            <w:tcW w:w="3930" w:type="dxa"/>
            <w:tcBorders>
              <w:top w:val="single" w:sz="4" w:space="0" w:color="auto"/>
              <w:left w:val="single" w:sz="4" w:space="0" w:color="auto"/>
              <w:bottom w:val="single" w:sz="4" w:space="0" w:color="auto"/>
              <w:right w:val="single" w:sz="4" w:space="0" w:color="auto"/>
            </w:tcBorders>
          </w:tcPr>
          <w:p w14:paraId="75AF5629" w14:textId="6BF18C00" w:rsidR="0021626D" w:rsidRDefault="0021626D" w:rsidP="0021626D">
            <w:pPr>
              <w:pStyle w:val="Tabletext"/>
            </w:pPr>
            <w:r>
              <w:t>MBS Item 55113</w:t>
            </w:r>
          </w:p>
        </w:tc>
      </w:tr>
    </w:tbl>
    <w:p w14:paraId="0222ACDF" w14:textId="6EB191C3" w:rsidR="00243012" w:rsidRDefault="00243012" w:rsidP="0021626D">
      <w:pPr>
        <w:pStyle w:val="Tabletext"/>
        <w:tabs>
          <w:tab w:val="left" w:pos="4928"/>
        </w:tabs>
        <w:ind w:left="720"/>
      </w:pPr>
    </w:p>
    <w:p w14:paraId="78DE170E"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7B2759D6" w14:textId="7F048A8E" w:rsidR="00B17E26" w:rsidRPr="00154B00" w:rsidRDefault="00260D57" w:rsidP="00BB4187">
      <w:pPr>
        <w:ind w:left="426"/>
        <w:jc w:val="both"/>
        <w:rPr>
          <w:szCs w:val="20"/>
        </w:rPr>
      </w:pPr>
      <w:bookmarkStart w:id="22" w:name="_Hlk3294389"/>
      <w:r>
        <w:t xml:space="preserve">The proposed medical service will be performed by interventional cardiologists and cardiothoracic surgeons. </w:t>
      </w:r>
      <w:r w:rsidR="00D82C50">
        <w:t xml:space="preserve">In addition, a </w:t>
      </w:r>
      <w:r w:rsidR="00D514EA">
        <w:t xml:space="preserve">case </w:t>
      </w:r>
      <w:r w:rsidR="00D82C50">
        <w:t>conference</w:t>
      </w:r>
      <w:r w:rsidR="00D514EA">
        <w:t xml:space="preserve"> will be conducted by a</w:t>
      </w:r>
      <w:r w:rsidR="00D82C50">
        <w:t xml:space="preserve"> MDHT comprised of the practitioner that performs the procedure, who will also chair the conference, the interventional cardiologist and an echocardio</w:t>
      </w:r>
      <w:r w:rsidR="0021626D">
        <w:t>logist</w:t>
      </w:r>
      <w:r w:rsidR="00D514EA">
        <w:t>.</w:t>
      </w:r>
      <w:r w:rsidR="00D82C50">
        <w:t xml:space="preserve"> </w:t>
      </w:r>
      <w:r w:rsidR="0021626D" w:rsidRPr="0021626D">
        <w:t>An extended team could additionally include: a general cardiologist, a geriatrician, a cardiac anaesthetist, or an intensive care physician.</w:t>
      </w:r>
      <w:r w:rsidR="0021626D">
        <w:t xml:space="preserve"> </w:t>
      </w:r>
      <w:r w:rsidR="00D514EA">
        <w:t>The functioning of this MDHT will be built around the framework of the TAVI case conference associated with the MBS item for TAVI. The explanatory notes for TAVI defines the TAVI practitioner(s), TAVI Hospital, and TAVI patients and the TAVI Case conference (</w:t>
      </w:r>
      <w:r w:rsidR="00D514EA" w:rsidRPr="00E56ECA">
        <w:t xml:space="preserve">AN.33.1, </w:t>
      </w:r>
      <w:r w:rsidR="00D514EA">
        <w:t xml:space="preserve">TN8.135). There are separate items for coordination of a TAVI Case conference by a TAVI practitioner (MBS 6080) and attendance at a TAVI Case conference by a specialist or consultant who does not perform the procedure (MBS 6081). It is anticipated a similar structure of explanatory notes and associated item numbers will be created for </w:t>
      </w:r>
      <w:r w:rsidR="0096512E">
        <w:t>TMVr</w:t>
      </w:r>
      <w:r w:rsidR="00D514EA">
        <w:t xml:space="preserve"> in the event it gets accepted for listing.</w:t>
      </w:r>
      <w:bookmarkEnd w:id="22"/>
    </w:p>
    <w:p w14:paraId="2FAE5A5C"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4ECD3963" w14:textId="76BF1219" w:rsidR="00B17E26" w:rsidRPr="00154B00" w:rsidRDefault="009B071A" w:rsidP="00884E69">
      <w:pPr>
        <w:ind w:left="426"/>
        <w:rPr>
          <w:szCs w:val="20"/>
        </w:rPr>
      </w:pPr>
      <w:r>
        <w:t>N/A</w:t>
      </w:r>
    </w:p>
    <w:p w14:paraId="321F6D1F"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7AAA1626" w14:textId="098C105D" w:rsidR="00EA0E25" w:rsidRPr="00154B00" w:rsidRDefault="007038C6" w:rsidP="00BC424B">
      <w:pPr>
        <w:ind w:left="426"/>
        <w:rPr>
          <w:szCs w:val="20"/>
        </w:rPr>
      </w:pPr>
      <w:r>
        <w:t xml:space="preserve">As outlined in the responses to questions 30 and 32 the MDHT case conference will </w:t>
      </w:r>
      <w:r w:rsidR="0045310E">
        <w:t>be chaired by the surgeon that performs the procedure and the MDHT will form a decision on the patient</w:t>
      </w:r>
      <w:r w:rsidR="00243012">
        <w:t>’</w:t>
      </w:r>
      <w:r w:rsidR="0045310E">
        <w:t xml:space="preserve">s eligibility for MitraClip. </w:t>
      </w:r>
    </w:p>
    <w:p w14:paraId="6A20B27A"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38A47FA6" w14:textId="77777777" w:rsidR="00D60D61" w:rsidRPr="00E91B57" w:rsidRDefault="00D60D61" w:rsidP="00D60D61">
      <w:pPr>
        <w:ind w:left="426"/>
        <w:rPr>
          <w:noProof/>
        </w:rPr>
      </w:pPr>
      <w:r w:rsidRPr="00E91B57">
        <w:rPr>
          <w:noProof/>
        </w:rPr>
        <w:t xml:space="preserve">Physicians and hospital staff are required to complete the MitraClip training program prior to use of the system. The entire training process (MitraClip Therapy Program) is a </w:t>
      </w:r>
      <w:r>
        <w:rPr>
          <w:noProof/>
        </w:rPr>
        <w:t>4 to 6</w:t>
      </w:r>
      <w:r w:rsidRPr="00E91B57">
        <w:rPr>
          <w:noProof/>
        </w:rPr>
        <w:t xml:space="preserve"> week modular process. It includes didactic coursework (e.g. lectures and presentations) and ‘hands on’ use of a demonstration system that includes a heart model.</w:t>
      </w:r>
    </w:p>
    <w:p w14:paraId="19C1C698" w14:textId="77777777" w:rsidR="00D60D61" w:rsidRPr="00E91B57" w:rsidRDefault="00D60D61" w:rsidP="00BB4187">
      <w:pPr>
        <w:ind w:left="426"/>
        <w:jc w:val="both"/>
        <w:rPr>
          <w:noProof/>
        </w:rPr>
      </w:pPr>
      <w:r w:rsidRPr="00E91B57">
        <w:rPr>
          <w:noProof/>
        </w:rPr>
        <w:t>In order to be eligible for the training program the physician must meet the following requirements:</w:t>
      </w:r>
    </w:p>
    <w:p w14:paraId="39EC6D0B" w14:textId="77777777" w:rsidR="00D60D61" w:rsidRPr="00E91B57" w:rsidRDefault="00D60D61" w:rsidP="00BB4187">
      <w:pPr>
        <w:pStyle w:val="ListParagraph"/>
        <w:numPr>
          <w:ilvl w:val="0"/>
          <w:numId w:val="40"/>
        </w:numPr>
        <w:jc w:val="both"/>
        <w:rPr>
          <w:noProof/>
        </w:rPr>
      </w:pPr>
      <w:r w:rsidRPr="00E91B57">
        <w:rPr>
          <w:noProof/>
        </w:rPr>
        <w:t>Be either a cardiologist or a cardiac surgeon.</w:t>
      </w:r>
    </w:p>
    <w:p w14:paraId="3E1FFED6" w14:textId="77777777" w:rsidR="00D60D61" w:rsidRPr="00E91B57" w:rsidRDefault="00D60D61" w:rsidP="00BB4187">
      <w:pPr>
        <w:pStyle w:val="ListParagraph"/>
        <w:numPr>
          <w:ilvl w:val="0"/>
          <w:numId w:val="40"/>
        </w:numPr>
        <w:jc w:val="both"/>
        <w:rPr>
          <w:noProof/>
        </w:rPr>
      </w:pPr>
      <w:r w:rsidRPr="00E91B57">
        <w:rPr>
          <w:noProof/>
        </w:rPr>
        <w:t>Have experience in transseptal technique and have an understanding or experience in structural heart disease (patent foramen ovale, atrial septal defect, aortic valve, etc.).</w:t>
      </w:r>
    </w:p>
    <w:p w14:paraId="6C80284A" w14:textId="77777777" w:rsidR="00D60D61" w:rsidRPr="00E91B57" w:rsidRDefault="00D60D61" w:rsidP="00BB4187">
      <w:pPr>
        <w:pStyle w:val="ListParagraph"/>
        <w:numPr>
          <w:ilvl w:val="0"/>
          <w:numId w:val="40"/>
        </w:numPr>
        <w:jc w:val="both"/>
        <w:rPr>
          <w:noProof/>
        </w:rPr>
      </w:pPr>
      <w:r w:rsidRPr="00E91B57">
        <w:rPr>
          <w:noProof/>
        </w:rPr>
        <w:t>Have a multidisciplinary team to support the procedure, including:</w:t>
      </w:r>
    </w:p>
    <w:p w14:paraId="0B9682D7" w14:textId="77777777" w:rsidR="00D60D61" w:rsidRPr="00E91B57" w:rsidRDefault="00D60D61" w:rsidP="00BB4187">
      <w:pPr>
        <w:pStyle w:val="ListParagraph"/>
        <w:numPr>
          <w:ilvl w:val="1"/>
          <w:numId w:val="40"/>
        </w:numPr>
        <w:jc w:val="both"/>
        <w:rPr>
          <w:noProof/>
        </w:rPr>
      </w:pPr>
      <w:r w:rsidRPr="00E91B57">
        <w:rPr>
          <w:noProof/>
        </w:rPr>
        <w:t>A dedicated echocardio</w:t>
      </w:r>
      <w:r>
        <w:rPr>
          <w:noProof/>
        </w:rPr>
        <w:t>logist</w:t>
      </w:r>
      <w:r w:rsidRPr="00E91B57">
        <w:rPr>
          <w:noProof/>
        </w:rPr>
        <w:t xml:space="preserve"> for patient screening and to be present during the procedure.</w:t>
      </w:r>
    </w:p>
    <w:p w14:paraId="28263192" w14:textId="77777777" w:rsidR="00D60D61" w:rsidRPr="00E91B57" w:rsidRDefault="00D60D61" w:rsidP="00BB4187">
      <w:pPr>
        <w:pStyle w:val="ListParagraph"/>
        <w:numPr>
          <w:ilvl w:val="1"/>
          <w:numId w:val="40"/>
        </w:numPr>
        <w:jc w:val="both"/>
        <w:rPr>
          <w:noProof/>
        </w:rPr>
      </w:pPr>
      <w:r w:rsidRPr="00E91B57">
        <w:rPr>
          <w:noProof/>
        </w:rPr>
        <w:t>A cardiac surgeon or interventional cardiologist to provide support.</w:t>
      </w:r>
    </w:p>
    <w:p w14:paraId="5C48821B" w14:textId="77777777" w:rsidR="00D60D61" w:rsidRPr="00E91B57" w:rsidRDefault="00D60D61" w:rsidP="00BB4187">
      <w:pPr>
        <w:pStyle w:val="ListParagraph"/>
        <w:numPr>
          <w:ilvl w:val="0"/>
          <w:numId w:val="40"/>
        </w:numPr>
        <w:jc w:val="both"/>
        <w:rPr>
          <w:noProof/>
        </w:rPr>
      </w:pPr>
      <w:r w:rsidRPr="00E91B57">
        <w:rPr>
          <w:noProof/>
        </w:rPr>
        <w:t>Identify five suitable patients prior to training.</w:t>
      </w:r>
    </w:p>
    <w:p w14:paraId="64B43E5E" w14:textId="77777777" w:rsidR="00D60D61" w:rsidRPr="00E91B57" w:rsidRDefault="00D60D61" w:rsidP="00BB4187">
      <w:pPr>
        <w:pStyle w:val="ListParagraph"/>
        <w:numPr>
          <w:ilvl w:val="0"/>
          <w:numId w:val="40"/>
        </w:numPr>
        <w:jc w:val="both"/>
        <w:rPr>
          <w:noProof/>
        </w:rPr>
      </w:pPr>
      <w:r w:rsidRPr="00E91B57">
        <w:rPr>
          <w:noProof/>
        </w:rPr>
        <w:t>Be able to continue to have a reasonable volume of patients so as to maintain minimum skills levels and optimal patient outcomes.</w:t>
      </w:r>
    </w:p>
    <w:p w14:paraId="2C75FD0E" w14:textId="2DD62913" w:rsidR="00D60D61" w:rsidRPr="00D60D61" w:rsidRDefault="007C5098" w:rsidP="00BB4187">
      <w:pPr>
        <w:ind w:left="426"/>
        <w:jc w:val="both"/>
        <w:rPr>
          <w:noProof/>
        </w:rPr>
      </w:pPr>
      <w:r>
        <w:rPr>
          <w:noProof/>
        </w:rPr>
        <w:t xml:space="preserve">As noted previosly, it is </w:t>
      </w:r>
      <w:r w:rsidR="0012146C">
        <w:rPr>
          <w:noProof/>
        </w:rPr>
        <w:t xml:space="preserve">anticipated </w:t>
      </w:r>
      <w:r>
        <w:rPr>
          <w:noProof/>
        </w:rPr>
        <w:t xml:space="preserve">that a </w:t>
      </w:r>
      <w:r w:rsidR="0012146C">
        <w:rPr>
          <w:noProof/>
        </w:rPr>
        <w:t>Working Group</w:t>
      </w:r>
      <w:r>
        <w:rPr>
          <w:noProof/>
        </w:rPr>
        <w:t xml:space="preserve"> of multi-disciplinary </w:t>
      </w:r>
      <w:r w:rsidR="00F303D9">
        <w:rPr>
          <w:noProof/>
        </w:rPr>
        <w:t>key opinion leaders</w:t>
      </w:r>
      <w:r w:rsidR="0012146C">
        <w:rPr>
          <w:noProof/>
        </w:rPr>
        <w:t xml:space="preserve"> (including representative</w:t>
      </w:r>
      <w:r w:rsidR="00F303D9">
        <w:rPr>
          <w:noProof/>
        </w:rPr>
        <w:t>s</w:t>
      </w:r>
      <w:r w:rsidR="0012146C">
        <w:rPr>
          <w:noProof/>
        </w:rPr>
        <w:t xml:space="preserve"> from the CSANZ and </w:t>
      </w:r>
      <w:r w:rsidR="0012146C" w:rsidRPr="00E91B57">
        <w:rPr>
          <w:noProof/>
        </w:rPr>
        <w:t>ANZSCTS</w:t>
      </w:r>
      <w:r w:rsidR="0012146C">
        <w:rPr>
          <w:noProof/>
        </w:rPr>
        <w:t>)</w:t>
      </w:r>
      <w:r>
        <w:rPr>
          <w:noProof/>
        </w:rPr>
        <w:t xml:space="preserve"> prepare a pos</w:t>
      </w:r>
      <w:r w:rsidR="003C1694">
        <w:rPr>
          <w:noProof/>
        </w:rPr>
        <w:t>i</w:t>
      </w:r>
      <w:r>
        <w:rPr>
          <w:noProof/>
        </w:rPr>
        <w:t xml:space="preserve">tion paper that </w:t>
      </w:r>
      <w:r w:rsidRPr="00E91B57">
        <w:rPr>
          <w:noProof/>
        </w:rPr>
        <w:t xml:space="preserve">describes the minimum operator and institutional requirements necessary to establish a successful </w:t>
      </w:r>
      <w:r>
        <w:rPr>
          <w:noProof/>
        </w:rPr>
        <w:t>TMVr</w:t>
      </w:r>
      <w:r w:rsidRPr="00E91B57">
        <w:rPr>
          <w:noProof/>
        </w:rPr>
        <w:t xml:space="preserve"> program</w:t>
      </w:r>
      <w:r>
        <w:rPr>
          <w:noProof/>
        </w:rPr>
        <w:t xml:space="preserve">. This </w:t>
      </w:r>
      <w:r w:rsidR="005D78F5">
        <w:rPr>
          <w:noProof/>
        </w:rPr>
        <w:t>may</w:t>
      </w:r>
      <w:r w:rsidR="005D78F5" w:rsidRPr="00E91B57">
        <w:rPr>
          <w:noProof/>
        </w:rPr>
        <w:t xml:space="preserve"> </w:t>
      </w:r>
      <w:r w:rsidR="005D78F5">
        <w:rPr>
          <w:noProof/>
        </w:rPr>
        <w:t>include a</w:t>
      </w:r>
      <w:r w:rsidRPr="00E91B57">
        <w:rPr>
          <w:noProof/>
        </w:rPr>
        <w:t xml:space="preserve"> framework for proceduralist experience, institutional requirements, and volume and outcome monitoring requirements. </w:t>
      </w:r>
    </w:p>
    <w:p w14:paraId="036BEA22" w14:textId="34BFAEDF" w:rsidR="00EA0E25" w:rsidRPr="00154B00" w:rsidRDefault="00EA0E25" w:rsidP="0073597B">
      <w:pPr>
        <w:ind w:left="426"/>
        <w:rPr>
          <w:szCs w:val="20"/>
        </w:rPr>
      </w:pPr>
    </w:p>
    <w:p w14:paraId="5E01DED6" w14:textId="77777777" w:rsidR="005F3F07" w:rsidRDefault="005C3AE7" w:rsidP="00530204">
      <w:pPr>
        <w:pStyle w:val="Heading2"/>
      </w:pPr>
      <w:r>
        <w:lastRenderedPageBreak/>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all relevant settings)</w:t>
      </w:r>
      <w:r w:rsidR="00AE1188">
        <w:t>:</w:t>
      </w:r>
    </w:p>
    <w:p w14:paraId="08CE9256" w14:textId="6376CE01" w:rsidR="000A478F" w:rsidRDefault="0038466C"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FF3D9C">
        <w:rPr>
          <w:szCs w:val="20"/>
        </w:rPr>
      </w:r>
      <w:r w:rsidR="00FF3D9C">
        <w:rPr>
          <w:szCs w:val="20"/>
        </w:rPr>
        <w:fldChar w:fldCharType="separate"/>
      </w:r>
      <w:r>
        <w:rPr>
          <w:szCs w:val="20"/>
        </w:rPr>
        <w:fldChar w:fldCharType="end"/>
      </w:r>
      <w:r w:rsidR="000A478F">
        <w:rPr>
          <w:szCs w:val="20"/>
        </w:rPr>
        <w:t xml:space="preserve"> </w:t>
      </w:r>
      <w:r w:rsidR="000A478F">
        <w:t>Inpatient private hospital</w:t>
      </w:r>
    </w:p>
    <w:p w14:paraId="77D09181" w14:textId="6F606F56" w:rsidR="000A478F" w:rsidRDefault="0038466C"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FF3D9C">
        <w:rPr>
          <w:szCs w:val="20"/>
        </w:rPr>
      </w:r>
      <w:r w:rsidR="00FF3D9C">
        <w:rPr>
          <w:szCs w:val="20"/>
        </w:rPr>
        <w:fldChar w:fldCharType="separate"/>
      </w:r>
      <w:r>
        <w:rPr>
          <w:szCs w:val="20"/>
        </w:rPr>
        <w:fldChar w:fldCharType="end"/>
      </w:r>
      <w:r w:rsidR="000A478F">
        <w:rPr>
          <w:szCs w:val="20"/>
        </w:rPr>
        <w:t xml:space="preserve"> </w:t>
      </w:r>
      <w:r w:rsidR="000A478F">
        <w:t>Inpatient public hospital</w:t>
      </w:r>
    </w:p>
    <w:p w14:paraId="176AFEC6"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Pr>
          <w:szCs w:val="20"/>
        </w:rPr>
        <w:t xml:space="preserve"> </w:t>
      </w:r>
      <w:r>
        <w:t>Outpatient clinic</w:t>
      </w:r>
    </w:p>
    <w:p w14:paraId="7EBC9D9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Pr>
          <w:szCs w:val="20"/>
        </w:rPr>
        <w:t xml:space="preserve"> </w:t>
      </w:r>
      <w:r>
        <w:t>Emergency Department</w:t>
      </w:r>
    </w:p>
    <w:p w14:paraId="24F765E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Pr>
          <w:szCs w:val="20"/>
        </w:rPr>
        <w:t xml:space="preserve"> </w:t>
      </w:r>
      <w:r>
        <w:t>Consulting rooms</w:t>
      </w:r>
    </w:p>
    <w:p w14:paraId="420D2F0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Pr>
          <w:szCs w:val="20"/>
        </w:rPr>
        <w:t xml:space="preserve"> </w:t>
      </w:r>
      <w:r>
        <w:t>Day surgery centre</w:t>
      </w:r>
    </w:p>
    <w:p w14:paraId="0ED2E14A"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Pr>
          <w:szCs w:val="20"/>
        </w:rPr>
        <w:t xml:space="preserve"> </w:t>
      </w:r>
      <w:r>
        <w:t>Residential aged care facility</w:t>
      </w:r>
    </w:p>
    <w:p w14:paraId="4B198602"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Pr>
          <w:szCs w:val="20"/>
        </w:rPr>
        <w:t xml:space="preserve"> </w:t>
      </w:r>
      <w:r>
        <w:t>Patient’s home</w:t>
      </w:r>
    </w:p>
    <w:p w14:paraId="2D36E86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Pr>
          <w:szCs w:val="20"/>
        </w:rPr>
        <w:t xml:space="preserve"> </w:t>
      </w:r>
      <w:r>
        <w:t>Laboratory</w:t>
      </w:r>
    </w:p>
    <w:p w14:paraId="2E7F4E14"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FF3D9C">
        <w:rPr>
          <w:szCs w:val="20"/>
        </w:rPr>
      </w:r>
      <w:r w:rsidR="00FF3D9C">
        <w:rPr>
          <w:szCs w:val="20"/>
        </w:rPr>
        <w:fldChar w:fldCharType="separate"/>
      </w:r>
      <w:r w:rsidRPr="000A5B32">
        <w:rPr>
          <w:szCs w:val="20"/>
        </w:rPr>
        <w:fldChar w:fldCharType="end"/>
      </w:r>
      <w:r>
        <w:rPr>
          <w:szCs w:val="20"/>
        </w:rPr>
        <w:t xml:space="preserve"> </w:t>
      </w:r>
      <w:r>
        <w:t>Other – please specify below</w:t>
      </w:r>
    </w:p>
    <w:p w14:paraId="64E31CBF" w14:textId="619C38B1" w:rsidR="005F3F07" w:rsidRDefault="005F3F07" w:rsidP="0073597B">
      <w:pPr>
        <w:ind w:left="426"/>
        <w:rPr>
          <w:b/>
          <w:szCs w:val="20"/>
        </w:rPr>
      </w:pPr>
    </w:p>
    <w:p w14:paraId="77D2B02A" w14:textId="77777777" w:rsidR="003433D1" w:rsidRPr="005C3AE7" w:rsidRDefault="00E048ED" w:rsidP="005C3AE7">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68BD20DC" w14:textId="63B42F97" w:rsidR="0073597B" w:rsidRDefault="0038466C" w:rsidP="0073597B">
      <w:pPr>
        <w:ind w:left="426"/>
        <w:rPr>
          <w:b/>
          <w:szCs w:val="20"/>
        </w:rPr>
      </w:pPr>
      <w:r>
        <w:t xml:space="preserve">The procedure is performed in the in-hospital setting with patients admitted. </w:t>
      </w:r>
    </w:p>
    <w:p w14:paraId="3AA27D73" w14:textId="77777777" w:rsidR="003E30FB" w:rsidRDefault="003E30FB" w:rsidP="00530204">
      <w:pPr>
        <w:pStyle w:val="Heading2"/>
      </w:pPr>
      <w:r>
        <w:t xml:space="preserve">Is the </w:t>
      </w:r>
      <w:r w:rsidRPr="001B29A1">
        <w:t>proposed</w:t>
      </w:r>
      <w:r>
        <w:t xml:space="preserve"> medical service intended to be entirely rendered in Australia?</w:t>
      </w:r>
    </w:p>
    <w:p w14:paraId="06B38357" w14:textId="12472BA6" w:rsidR="000A478F" w:rsidRDefault="0038466C"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F3D9C">
        <w:rPr>
          <w:szCs w:val="20"/>
        </w:rPr>
      </w:r>
      <w:r w:rsidR="00FF3D9C">
        <w:rPr>
          <w:szCs w:val="20"/>
        </w:rPr>
        <w:fldChar w:fldCharType="separate"/>
      </w:r>
      <w:r>
        <w:rPr>
          <w:szCs w:val="20"/>
        </w:rPr>
        <w:fldChar w:fldCharType="end"/>
      </w:r>
      <w:r w:rsidR="000A478F">
        <w:rPr>
          <w:szCs w:val="20"/>
        </w:rPr>
        <w:t xml:space="preserve"> Yes</w:t>
      </w:r>
    </w:p>
    <w:p w14:paraId="4E73AC0A" w14:textId="1C2E2EA7" w:rsidR="003E30FB" w:rsidRPr="000A478F" w:rsidRDefault="000A478F" w:rsidP="00260D57">
      <w:pPr>
        <w:spacing w:before="0" w:after="0"/>
        <w:ind w:left="426"/>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FF3D9C">
        <w:rPr>
          <w:szCs w:val="20"/>
        </w:rPr>
      </w:r>
      <w:r w:rsidR="00FF3D9C">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469BE176" w14:textId="77777777" w:rsidR="000A478F" w:rsidRDefault="000A478F" w:rsidP="00881F93">
      <w:pPr>
        <w:rPr>
          <w:b/>
          <w:i/>
          <w:szCs w:val="20"/>
          <w:u w:val="single"/>
        </w:rPr>
      </w:pPr>
      <w:r>
        <w:rPr>
          <w:b/>
          <w:i/>
          <w:szCs w:val="20"/>
          <w:u w:val="single"/>
        </w:rPr>
        <w:br w:type="page"/>
      </w:r>
    </w:p>
    <w:p w14:paraId="65253FEF" w14:textId="77777777" w:rsidR="00E60529" w:rsidRPr="00881F93" w:rsidRDefault="005C3AE7" w:rsidP="005C3AE7">
      <w:pPr>
        <w:pStyle w:val="Subtitle"/>
      </w:pPr>
      <w:r>
        <w:lastRenderedPageBreak/>
        <w:t xml:space="preserve">PART 6c – </w:t>
      </w:r>
      <w:r w:rsidR="00E60529" w:rsidRPr="00881F93">
        <w:t>INFORMATION ABOUT THE COMPARATOR</w:t>
      </w:r>
      <w:r w:rsidR="00A83EC6" w:rsidRPr="00881F93">
        <w:t>(S)</w:t>
      </w:r>
    </w:p>
    <w:p w14:paraId="6112AC62"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3FEDEFC7" w14:textId="7ACF0971" w:rsidR="00D60D61" w:rsidRDefault="00791F22" w:rsidP="00BB4187">
      <w:pPr>
        <w:ind w:left="426"/>
        <w:jc w:val="both"/>
        <w:rPr>
          <w:szCs w:val="20"/>
        </w:rPr>
      </w:pPr>
      <w:r w:rsidRPr="00791F22">
        <w:rPr>
          <w:szCs w:val="20"/>
        </w:rPr>
        <w:t xml:space="preserve">The main comparator for the proposed medical service is </w:t>
      </w:r>
      <w:r>
        <w:rPr>
          <w:szCs w:val="20"/>
        </w:rPr>
        <w:t xml:space="preserve">optimal </w:t>
      </w:r>
      <w:r w:rsidRPr="00791F22">
        <w:rPr>
          <w:szCs w:val="20"/>
        </w:rPr>
        <w:t xml:space="preserve">medical management (or ‘standard care’ or ‘usual care’). This is because the focus of this submission is patients with DMR </w:t>
      </w:r>
      <w:r w:rsidR="00D60D61">
        <w:rPr>
          <w:szCs w:val="20"/>
        </w:rPr>
        <w:t xml:space="preserve">and FMR </w:t>
      </w:r>
      <w:r w:rsidRPr="00791F22">
        <w:rPr>
          <w:szCs w:val="20"/>
        </w:rPr>
        <w:t>(grade 3+ or 4+) who are denied surgery due to the presence of various risk factors (e.g. existing damage to the heart, cardiopulmonary bypass risk, advanced age, multiple comorbidities). In such patients, medical management is the most appropriate comparator because patients who are not eligible for surgical intervention are offered medical therapy to mitigate symptoms.</w:t>
      </w:r>
      <w:r w:rsidR="00243012">
        <w:rPr>
          <w:szCs w:val="20"/>
        </w:rPr>
        <w:t xml:space="preserve"> The proposed comparator to MitraClip in this Application is consistent with the </w:t>
      </w:r>
      <w:r w:rsidR="00CD4B0A">
        <w:rPr>
          <w:szCs w:val="20"/>
        </w:rPr>
        <w:t>comparator in Application 1192.2 (Application 1192.2 Public Summary Document [PSD]).</w:t>
      </w:r>
    </w:p>
    <w:p w14:paraId="0A79B019" w14:textId="77777777" w:rsidR="009D7878" w:rsidRPr="00791F22" w:rsidRDefault="009D7878" w:rsidP="00BB4187">
      <w:pPr>
        <w:ind w:left="426"/>
        <w:jc w:val="both"/>
        <w:rPr>
          <w:szCs w:val="20"/>
        </w:rPr>
      </w:pPr>
      <w:r>
        <w:rPr>
          <w:szCs w:val="20"/>
        </w:rPr>
        <w:t>T</w:t>
      </w:r>
      <w:r w:rsidRPr="00791F22">
        <w:rPr>
          <w:szCs w:val="20"/>
        </w:rPr>
        <w:t>he following interventions may be administered to provide symptom relief</w:t>
      </w:r>
      <w:r>
        <w:rPr>
          <w:szCs w:val="20"/>
        </w:rPr>
        <w:t xml:space="preserve"> in patients with severe MR</w:t>
      </w:r>
      <w:r w:rsidRPr="00791F22">
        <w:rPr>
          <w:szCs w:val="20"/>
        </w:rPr>
        <w:t>:</w:t>
      </w:r>
    </w:p>
    <w:p w14:paraId="48AE72DB" w14:textId="77777777" w:rsidR="00791F22" w:rsidRPr="00791F22" w:rsidRDefault="00791F22" w:rsidP="00BB4187">
      <w:pPr>
        <w:ind w:left="426"/>
        <w:jc w:val="both"/>
        <w:rPr>
          <w:szCs w:val="20"/>
        </w:rPr>
      </w:pPr>
      <w:r w:rsidRPr="00791F22">
        <w:rPr>
          <w:szCs w:val="20"/>
        </w:rPr>
        <w:t>•</w:t>
      </w:r>
      <w:r w:rsidRPr="00791F22">
        <w:rPr>
          <w:szCs w:val="20"/>
        </w:rPr>
        <w:tab/>
        <w:t>Non-pharmacologic strategies (e.g., physical activity programs, dietary or fluid management protocols)</w:t>
      </w:r>
    </w:p>
    <w:p w14:paraId="677926A1" w14:textId="035A8E60" w:rsidR="00791F22" w:rsidRPr="00791F22" w:rsidRDefault="00791F22" w:rsidP="00BB4187">
      <w:pPr>
        <w:ind w:left="426"/>
        <w:jc w:val="both"/>
        <w:rPr>
          <w:szCs w:val="20"/>
        </w:rPr>
      </w:pPr>
      <w:r w:rsidRPr="00791F22">
        <w:rPr>
          <w:szCs w:val="20"/>
        </w:rPr>
        <w:t>•</w:t>
      </w:r>
      <w:r w:rsidRPr="00791F22">
        <w:rPr>
          <w:szCs w:val="20"/>
        </w:rPr>
        <w:tab/>
        <w:t>Best practice pharmacotherapy in patients with HF (</w:t>
      </w:r>
      <w:r w:rsidR="00274F0E">
        <w:rPr>
          <w:szCs w:val="20"/>
        </w:rPr>
        <w:t>including: angiotensin converting enzyme [</w:t>
      </w:r>
      <w:r w:rsidRPr="00791F22">
        <w:rPr>
          <w:szCs w:val="20"/>
        </w:rPr>
        <w:t>ACE</w:t>
      </w:r>
      <w:r w:rsidR="00274F0E">
        <w:rPr>
          <w:szCs w:val="20"/>
        </w:rPr>
        <w:t xml:space="preserve">] </w:t>
      </w:r>
      <w:r w:rsidRPr="00791F22">
        <w:rPr>
          <w:szCs w:val="20"/>
        </w:rPr>
        <w:t xml:space="preserve">inhibitors, </w:t>
      </w:r>
      <w:r w:rsidR="00274F0E">
        <w:rPr>
          <w:szCs w:val="20"/>
        </w:rPr>
        <w:t xml:space="preserve">angiotensin receptor blocker [ARB], </w:t>
      </w:r>
      <w:r w:rsidR="00380551">
        <w:rPr>
          <w:szCs w:val="20"/>
        </w:rPr>
        <w:t>mineralocorticoid</w:t>
      </w:r>
      <w:r w:rsidR="00274F0E">
        <w:rPr>
          <w:szCs w:val="20"/>
        </w:rPr>
        <w:t xml:space="preserve"> receptor antagonist [MRA], </w:t>
      </w:r>
      <w:r w:rsidRPr="00791F22">
        <w:rPr>
          <w:szCs w:val="20"/>
        </w:rPr>
        <w:t>beta-blockers, diuretics).</w:t>
      </w:r>
    </w:p>
    <w:p w14:paraId="246C0F68" w14:textId="0FF9FFE8" w:rsidR="00E60529" w:rsidRDefault="00791F22" w:rsidP="00BB4187">
      <w:pPr>
        <w:ind w:left="426"/>
        <w:jc w:val="both"/>
        <w:rPr>
          <w:szCs w:val="20"/>
        </w:rPr>
      </w:pPr>
      <w:r w:rsidRPr="00791F22">
        <w:rPr>
          <w:szCs w:val="20"/>
        </w:rPr>
        <w:t xml:space="preserve">In the PSD for Application 1192.1 MSAC noted that patients with HF may also be treated with cardiac resynchronisation therapy. The </w:t>
      </w:r>
      <w:r w:rsidR="00CD4B0A">
        <w:rPr>
          <w:szCs w:val="20"/>
        </w:rPr>
        <w:t>Applicant</w:t>
      </w:r>
      <w:r w:rsidRPr="00791F22">
        <w:rPr>
          <w:szCs w:val="20"/>
        </w:rPr>
        <w:t xml:space="preserve"> concurs with this statement and notes that extended HF management includes cardiac resynchronisation therapy, ventricular assist devices, cardiac restraint devices and heart transplant. These interventions would apply in patients once they progress to HF as part of usual care</w:t>
      </w:r>
      <w:r w:rsidR="006E0A11">
        <w:rPr>
          <w:szCs w:val="20"/>
        </w:rPr>
        <w:t xml:space="preserve">, as outlined in </w:t>
      </w:r>
      <w:r w:rsidR="009D7878">
        <w:rPr>
          <w:szCs w:val="20"/>
        </w:rPr>
        <w:fldChar w:fldCharType="begin"/>
      </w:r>
      <w:r w:rsidR="009D7878">
        <w:rPr>
          <w:szCs w:val="20"/>
        </w:rPr>
        <w:instrText xml:space="preserve"> REF _Ref3390160 \h </w:instrText>
      </w:r>
      <w:r w:rsidR="00BB4187">
        <w:rPr>
          <w:szCs w:val="20"/>
        </w:rPr>
        <w:instrText xml:space="preserve"> \* MERGEFORMAT </w:instrText>
      </w:r>
      <w:r w:rsidR="009D7878">
        <w:rPr>
          <w:szCs w:val="20"/>
        </w:rPr>
      </w:r>
      <w:r w:rsidR="009D7878">
        <w:rPr>
          <w:szCs w:val="20"/>
        </w:rPr>
        <w:fldChar w:fldCharType="separate"/>
      </w:r>
      <w:r w:rsidR="00A91C21">
        <w:t xml:space="preserve">Figure </w:t>
      </w:r>
      <w:r w:rsidR="009D7878">
        <w:rPr>
          <w:szCs w:val="20"/>
        </w:rPr>
        <w:fldChar w:fldCharType="end"/>
      </w:r>
      <w:r w:rsidR="00BB4187">
        <w:rPr>
          <w:szCs w:val="20"/>
        </w:rPr>
        <w:t>7</w:t>
      </w:r>
      <w:r w:rsidR="009D7878">
        <w:rPr>
          <w:szCs w:val="20"/>
        </w:rPr>
        <w:t>.</w:t>
      </w:r>
    </w:p>
    <w:p w14:paraId="2BE4D35A" w14:textId="64EE91A8" w:rsidR="00274F0E" w:rsidRDefault="00274F0E" w:rsidP="00274F0E">
      <w:r w:rsidRPr="005C53BA">
        <w:rPr>
          <w:noProof/>
          <w:lang w:eastAsia="en-AU"/>
        </w:rPr>
        <w:drawing>
          <wp:inline distT="0" distB="0" distL="0" distR="0" wp14:anchorId="27DB875D" wp14:editId="30F2790A">
            <wp:extent cx="5302155" cy="3738399"/>
            <wp:effectExtent l="0" t="0" r="0" b="0"/>
            <wp:docPr id="2" name="Picture 2" descr="Shows the management of patients with heart failure with reduced ejection fraction." title="Figure 7 Management of patients with heart failure with reduced ejection fr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09903" cy="3743862"/>
                    </a:xfrm>
                    <a:prstGeom prst="rect">
                      <a:avLst/>
                    </a:prstGeom>
                    <a:noFill/>
                    <a:ln>
                      <a:noFill/>
                    </a:ln>
                  </pic:spPr>
                </pic:pic>
              </a:graphicData>
            </a:graphic>
          </wp:inline>
        </w:drawing>
      </w:r>
    </w:p>
    <w:p w14:paraId="048CF200" w14:textId="6C44631E" w:rsidR="00274F0E" w:rsidRDefault="00274F0E" w:rsidP="00534249">
      <w:pPr>
        <w:pStyle w:val="CaptionNotes"/>
      </w:pPr>
      <w:bookmarkStart w:id="23" w:name="_Ref3390160"/>
      <w:r>
        <w:t xml:space="preserve">Figure </w:t>
      </w:r>
      <w:bookmarkEnd w:id="23"/>
      <w:r w:rsidR="005D78F5">
        <w:t>7</w:t>
      </w:r>
      <w:r>
        <w:tab/>
        <w:t>Management of patients with heart failure with reduced ejection fraction</w:t>
      </w:r>
    </w:p>
    <w:p w14:paraId="2E2C965C" w14:textId="77777777" w:rsidR="00274F0E" w:rsidRPr="00635C62" w:rsidRDefault="00274F0E" w:rsidP="00274F0E">
      <w:pPr>
        <w:pStyle w:val="TableNote"/>
      </w:pPr>
      <w:r>
        <w:t xml:space="preserve">Source: National Heart Foundation of Australia and Cardiac Society of Australia and New Zealand: guidelines for the prevention, detection and management of Heart Failure. 2018 – Figure 3 pg 1155. </w:t>
      </w:r>
    </w:p>
    <w:p w14:paraId="2CC56C78" w14:textId="2CDF0CF0" w:rsidR="00274F0E" w:rsidRDefault="00274F0E" w:rsidP="00274F0E">
      <w:pPr>
        <w:ind w:left="426"/>
      </w:pPr>
    </w:p>
    <w:p w14:paraId="6097E085" w14:textId="77777777" w:rsidR="00757232" w:rsidRDefault="00AF5D1E" w:rsidP="00530204">
      <w:pPr>
        <w:pStyle w:val="Heading2"/>
      </w:pPr>
      <w:r w:rsidRPr="00154B00">
        <w:lastRenderedPageBreak/>
        <w:t xml:space="preserve">Does the </w:t>
      </w:r>
      <w:r w:rsidRPr="001B29A1">
        <w:t>medical</w:t>
      </w:r>
      <w:r w:rsidRPr="00154B00">
        <w:t xml:space="preserve"> service that has been nominated as the comparator</w:t>
      </w:r>
      <w:r w:rsidR="000159B9" w:rsidRPr="00154B00">
        <w:t xml:space="preserve"> </w:t>
      </w:r>
      <w:r w:rsidRPr="00154B00">
        <w:t>have an existing MBS item number</w:t>
      </w:r>
      <w:r w:rsidR="00D30BDC">
        <w:t>(s)</w:t>
      </w:r>
      <w:r w:rsidR="00757232">
        <w:t>?</w:t>
      </w:r>
    </w:p>
    <w:p w14:paraId="3D8D430E" w14:textId="77777777" w:rsidR="006A1038" w:rsidRDefault="006A1038" w:rsidP="006A1038">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FF3D9C">
        <w:rPr>
          <w:szCs w:val="20"/>
        </w:rPr>
      </w:r>
      <w:r w:rsidR="00FF3D9C">
        <w:rPr>
          <w:szCs w:val="20"/>
        </w:rPr>
        <w:fldChar w:fldCharType="separate"/>
      </w:r>
      <w:r w:rsidRPr="00753C44">
        <w:rPr>
          <w:szCs w:val="20"/>
        </w:rPr>
        <w:fldChar w:fldCharType="end"/>
      </w:r>
      <w:r>
        <w:rPr>
          <w:szCs w:val="20"/>
        </w:rPr>
        <w:t xml:space="preserve"> Yes (please provide all relevant MBS item numbers below)</w:t>
      </w:r>
    </w:p>
    <w:p w14:paraId="4DD33243" w14:textId="50E617DC" w:rsidR="00F1519F" w:rsidRDefault="0080367F" w:rsidP="00382E0E">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F3D9C">
        <w:rPr>
          <w:szCs w:val="20"/>
        </w:rPr>
      </w:r>
      <w:r w:rsidR="00FF3D9C">
        <w:rPr>
          <w:szCs w:val="20"/>
        </w:rPr>
        <w:fldChar w:fldCharType="separate"/>
      </w:r>
      <w:r>
        <w:rPr>
          <w:szCs w:val="20"/>
        </w:rPr>
        <w:fldChar w:fldCharType="end"/>
      </w:r>
      <w:r w:rsidR="00382E0E">
        <w:rPr>
          <w:szCs w:val="20"/>
        </w:rPr>
        <w:t xml:space="preserve"> No </w:t>
      </w:r>
    </w:p>
    <w:p w14:paraId="6A4ABD2C" w14:textId="77777777" w:rsidR="00AF5D1E" w:rsidRPr="00154B00" w:rsidRDefault="00AF5D1E" w:rsidP="00530204">
      <w:pPr>
        <w:pStyle w:val="Heading2"/>
      </w:pPr>
      <w:r w:rsidRPr="00154B00">
        <w:t xml:space="preserve">Define and </w:t>
      </w:r>
      <w:r w:rsidRPr="001B29A1">
        <w:t>summarise</w:t>
      </w:r>
      <w:r w:rsidRPr="00154B00">
        <w:t xml:space="preserve"> the current cl</w:t>
      </w:r>
      <w:r w:rsidR="00F33F1A" w:rsidRPr="00154B00">
        <w:t xml:space="preserve">inical management pathway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w:t>
      </w:r>
      <w:r w:rsidR="00F33F1A" w:rsidRPr="004724E0">
        <w:t xml:space="preserve">as the comparator </w:t>
      </w:r>
      <w:r w:rsidRPr="004724E0">
        <w:t xml:space="preserve">(supplement this summary with </w:t>
      </w:r>
      <w:r w:rsidR="00F33F1A" w:rsidRPr="004724E0">
        <w:t xml:space="preserve">an easy to follow flowchart </w:t>
      </w:r>
      <w:r w:rsidR="00757232" w:rsidRPr="004724E0">
        <w:t xml:space="preserve">[as an attachment to the Application Form] </w:t>
      </w:r>
      <w:r w:rsidR="00F33F1A" w:rsidRPr="004724E0">
        <w:t>dep</w:t>
      </w:r>
      <w:r w:rsidRPr="004724E0">
        <w:t>icting</w:t>
      </w:r>
      <w:r w:rsidRPr="00154B00">
        <w:t xml:space="preserve"> the current c</w:t>
      </w:r>
      <w:r w:rsidR="0054594B" w:rsidRPr="00154B00">
        <w:t>linical management pathway</w:t>
      </w:r>
      <w:r w:rsidR="00757232">
        <w:t xml:space="preserve"> </w:t>
      </w:r>
      <w:r w:rsidR="0054594B" w:rsidRPr="00154B00">
        <w:t>that patients may follow from the point of receiving the comparator onwards</w:t>
      </w:r>
      <w:r w:rsidR="00E4321E" w:rsidRPr="00154B00">
        <w:t xml:space="preserve"> including health care resources</w:t>
      </w:r>
      <w:r w:rsidR="00AE1188">
        <w:t>):</w:t>
      </w:r>
    </w:p>
    <w:p w14:paraId="10CBC60B" w14:textId="4AD91FB9" w:rsidR="009D7878" w:rsidRDefault="0038466C" w:rsidP="003C1694">
      <w:pPr>
        <w:ind w:left="426"/>
        <w:jc w:val="both"/>
      </w:pPr>
      <w:r w:rsidRPr="0038466C">
        <w:rPr>
          <w:szCs w:val="20"/>
        </w:rPr>
        <w:t xml:space="preserve">The </w:t>
      </w:r>
      <w:r>
        <w:rPr>
          <w:szCs w:val="20"/>
        </w:rPr>
        <w:t xml:space="preserve">comparator to </w:t>
      </w:r>
      <w:r w:rsidR="008702F9">
        <w:t>TMVr</w:t>
      </w:r>
      <w:r>
        <w:t xml:space="preserve"> in both populations is medial management. Patients would be monitored </w:t>
      </w:r>
      <w:r w:rsidR="00F7184A">
        <w:t>regularly,</w:t>
      </w:r>
      <w:r w:rsidR="00897C88">
        <w:t xml:space="preserve"> </w:t>
      </w:r>
      <w:r w:rsidR="009D4C7B">
        <w:t xml:space="preserve">and treatment optimised. </w:t>
      </w:r>
      <w:r w:rsidR="00897C88">
        <w:t xml:space="preserve">KOL advice that patients who are managed on medical therapy are monitored every 3 months and that they have an </w:t>
      </w:r>
      <w:r w:rsidR="00897C88" w:rsidRPr="0083256D">
        <w:t>echocardiograph</w:t>
      </w:r>
      <w:r w:rsidR="00897C88">
        <w:t xml:space="preserve"> every 6 months. </w:t>
      </w:r>
      <w:r w:rsidR="009D4C7B">
        <w:t xml:space="preserve">There are no alternate treatment options for these patients currently. </w:t>
      </w:r>
      <w:r w:rsidR="0080523E">
        <w:t>The</w:t>
      </w:r>
      <w:r w:rsidR="0080367F">
        <w:t xml:space="preserve"> clinical management pathway </w:t>
      </w:r>
      <w:r w:rsidR="0080523E">
        <w:t xml:space="preserve">for medical management closely corresponds with that of symptomatic heart failure, as depicted in </w:t>
      </w:r>
      <w:r w:rsidR="00AD5409">
        <w:t>Figure 5</w:t>
      </w:r>
      <w:r w:rsidR="00C3456B">
        <w:t xml:space="preserve"> and Figure 6</w:t>
      </w:r>
      <w:r w:rsidR="00AD5409">
        <w:t>.</w:t>
      </w:r>
    </w:p>
    <w:p w14:paraId="0953C841" w14:textId="6E164181" w:rsidR="00897C88" w:rsidRDefault="00897C88" w:rsidP="003C1694">
      <w:pPr>
        <w:ind w:left="426"/>
        <w:jc w:val="both"/>
      </w:pPr>
      <w:r>
        <w:t>Healthcare resources required include hospitalisation due to heart failure</w:t>
      </w:r>
      <w:r w:rsidR="0083256D">
        <w:t>. As</w:t>
      </w:r>
      <w:r>
        <w:t xml:space="preserve"> reported in the COAPT study</w:t>
      </w:r>
      <w:r w:rsidR="0083256D">
        <w:t xml:space="preserve">, patients managed on medical therapy had a statistically significantly higher annualized rate of hospitalisation due to heart failure than those who received TMVr (67.9 vs 35.8 events per patient-years; p&lt; 0.0001). </w:t>
      </w:r>
    </w:p>
    <w:p w14:paraId="2CB815AB" w14:textId="77777777" w:rsidR="00897C88" w:rsidRPr="009D7878" w:rsidRDefault="00897C88" w:rsidP="009D7878">
      <w:pPr>
        <w:ind w:left="426"/>
      </w:pPr>
    </w:p>
    <w:p w14:paraId="7D1F5572" w14:textId="77777777" w:rsidR="00A83EC6" w:rsidRPr="00154B00" w:rsidRDefault="005C3AE7" w:rsidP="00530204">
      <w:pPr>
        <w:pStyle w:val="Heading2"/>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361DEB9A" w14:textId="5DBE6F2E" w:rsidR="001B29A1" w:rsidRDefault="009D4C7B"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F3D9C">
        <w:rPr>
          <w:szCs w:val="20"/>
        </w:rPr>
      </w:r>
      <w:r w:rsidR="00FF3D9C">
        <w:rPr>
          <w:szCs w:val="20"/>
        </w:rPr>
        <w:fldChar w:fldCharType="separate"/>
      </w:r>
      <w:r>
        <w:rPr>
          <w:szCs w:val="20"/>
        </w:rPr>
        <w:fldChar w:fldCharType="end"/>
      </w:r>
      <w:r w:rsidR="001B29A1">
        <w:rPr>
          <w:szCs w:val="20"/>
        </w:rPr>
        <w:t xml:space="preserve"> Yes </w:t>
      </w:r>
    </w:p>
    <w:p w14:paraId="34E45015" w14:textId="77777777" w:rsidR="001B29A1" w:rsidRDefault="001B29A1" w:rsidP="001B29A1">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FF3D9C">
        <w:rPr>
          <w:szCs w:val="20"/>
        </w:rPr>
      </w:r>
      <w:r w:rsidR="00FF3D9C">
        <w:rPr>
          <w:szCs w:val="20"/>
        </w:rPr>
        <w:fldChar w:fldCharType="separate"/>
      </w:r>
      <w:r w:rsidRPr="00753C44">
        <w:rPr>
          <w:szCs w:val="20"/>
        </w:rPr>
        <w:fldChar w:fldCharType="end"/>
      </w:r>
      <w:r>
        <w:rPr>
          <w:szCs w:val="20"/>
        </w:rPr>
        <w:t xml:space="preserve"> No  </w:t>
      </w:r>
    </w:p>
    <w:p w14:paraId="35E10701" w14:textId="77777777" w:rsidR="00E70D86" w:rsidRPr="00154B00" w:rsidRDefault="00E70D86" w:rsidP="005C3AE7">
      <w:pPr>
        <w:pStyle w:val="Heading2"/>
        <w:numPr>
          <w:ilvl w:val="0"/>
          <w:numId w:val="30"/>
        </w:numPr>
      </w:pPr>
      <w:r w:rsidRPr="00154B00">
        <w:t xml:space="preserve">If </w:t>
      </w:r>
      <w:r w:rsidR="00D00122">
        <w:t xml:space="preserve">yes, </w:t>
      </w:r>
      <w:r w:rsidRPr="00154B00">
        <w:t xml:space="preserve">please </w:t>
      </w:r>
      <w:r w:rsidR="00F33F1A" w:rsidRPr="00154B00">
        <w:t xml:space="preserve">outline </w:t>
      </w:r>
      <w:r w:rsidRPr="00154B00">
        <w:t xml:space="preserve">the extent of </w:t>
      </w:r>
      <w:r w:rsidR="00F33F1A" w:rsidRPr="00154B00">
        <w:t xml:space="preserve">which </w:t>
      </w:r>
      <w:r w:rsidR="00D00122">
        <w:t xml:space="preserve">the </w:t>
      </w:r>
      <w:r w:rsidR="00F33F1A" w:rsidRPr="00154B00">
        <w:t xml:space="preserve">current service/comparator is expected to be </w:t>
      </w:r>
      <w:r w:rsidR="00AE1188">
        <w:t>substituted:</w:t>
      </w:r>
    </w:p>
    <w:p w14:paraId="14D66EE2" w14:textId="3D42465C" w:rsidR="003433D1" w:rsidRPr="001B29A1" w:rsidRDefault="009D4C7B" w:rsidP="001B29A1">
      <w:pPr>
        <w:ind w:left="426"/>
        <w:rPr>
          <w:szCs w:val="20"/>
        </w:rPr>
      </w:pPr>
      <w:r>
        <w:t xml:space="preserve">The proposed medical service, </w:t>
      </w:r>
      <w:r w:rsidR="008702F9">
        <w:t>TMVr</w:t>
      </w:r>
      <w:r>
        <w:t xml:space="preserve">, will be used in additional to medial management. In the FMR population, patients must be symptomatic despite optimal medial management to be eligible for the </w:t>
      </w:r>
      <w:r w:rsidR="008702F9">
        <w:t>TMVr</w:t>
      </w:r>
      <w:r>
        <w:t xml:space="preserve"> procedure. </w:t>
      </w:r>
    </w:p>
    <w:p w14:paraId="3593D5BB" w14:textId="77777777" w:rsidR="00002E12" w:rsidRPr="00154B00" w:rsidRDefault="00002E12" w:rsidP="00002E12">
      <w:pPr>
        <w:pStyle w:val="Heading2"/>
      </w:pPr>
      <w:r w:rsidRPr="00154B00">
        <w:t xml:space="preserve">Define and </w:t>
      </w:r>
      <w:r w:rsidRPr="004A0BF4">
        <w:t>summarise</w:t>
      </w:r>
      <w:r w:rsidRPr="00154B00">
        <w:t xml:space="preserve"> how current clinical management pathways (from the point of service delivery onwards) are expected to </w:t>
      </w:r>
      <w:r w:rsidRPr="003A2860">
        <w:t>change</w:t>
      </w:r>
      <w:r w:rsidRPr="00154B00">
        <w:t xml:space="preserve"> as a consequence of introducing the proposed medical service including variation in health care resources (</w:t>
      </w:r>
      <w:r>
        <w:t xml:space="preserve">Refer to </w:t>
      </w:r>
      <w:r w:rsidRPr="00154B00">
        <w:t xml:space="preserve">Question </w:t>
      </w:r>
      <w:r>
        <w:t>39</w:t>
      </w:r>
      <w:r w:rsidRPr="00154B00">
        <w:t xml:space="preserve"> as baseline)</w:t>
      </w:r>
      <w:r>
        <w:t>:</w:t>
      </w:r>
    </w:p>
    <w:p w14:paraId="252D2001" w14:textId="666C8177" w:rsidR="00FC6877" w:rsidRDefault="00FC6877" w:rsidP="003C1694">
      <w:pPr>
        <w:ind w:left="426"/>
        <w:jc w:val="both"/>
      </w:pPr>
      <w:r>
        <w:t>A</w:t>
      </w:r>
      <w:r w:rsidR="00405F5C">
        <w:t xml:space="preserve"> patient deemed ineligible for surgery (due to feasibility and safety concerns such as multiple comorbidities, advanced age, etc.) the option of receiving the </w:t>
      </w:r>
      <w:r w:rsidR="009D7878">
        <w:t>TMVr</w:t>
      </w:r>
      <w:r w:rsidR="00405F5C">
        <w:t xml:space="preserve"> procedure may be considered as a direct substitute to continued medical management</w:t>
      </w:r>
      <w:r>
        <w:t xml:space="preserve">. It is expected that the introduction of the </w:t>
      </w:r>
      <w:r w:rsidR="00E209F0">
        <w:t xml:space="preserve">TMVr </w:t>
      </w:r>
      <w:r>
        <w:t xml:space="preserve">procedure using MitraClip relative to continued use of medical management will result in reduced use of health care resources. Indeed, </w:t>
      </w:r>
      <w:bookmarkStart w:id="24" w:name="_Hlk3301186"/>
      <w:r w:rsidR="0083256D">
        <w:t xml:space="preserve">as noted in Q.40 </w:t>
      </w:r>
      <w:r>
        <w:t>the COAPT study showed a</w:t>
      </w:r>
      <w:r w:rsidR="0083256D">
        <w:t xml:space="preserve"> significantly lower annualized rate of hospitalisation due to heart failure in those who received TMVr versus those on medical management over 24 months (35.8 vs 67.9 events per patient-years; p&lt; 0.0001). Furthermore,</w:t>
      </w:r>
      <w:r w:rsidR="00BA4C97">
        <w:t xml:space="preserve"> COAPT reported </w:t>
      </w:r>
      <w:r>
        <w:t xml:space="preserve">significantly lower rate of implantation of a left ventricular assist device (LVAD) or heart transplantation following </w:t>
      </w:r>
      <w:r w:rsidR="008702F9">
        <w:t>TMVr</w:t>
      </w:r>
      <w:r>
        <w:t xml:space="preserve"> compared with optimal medical management (4.4% versus 9.5%; p=0.01; Stone et al 2018).</w:t>
      </w:r>
      <w:bookmarkEnd w:id="24"/>
    </w:p>
    <w:p w14:paraId="2837A2AD" w14:textId="062DC0BA" w:rsidR="00002E12" w:rsidRDefault="00002E12" w:rsidP="00DB4913">
      <w:r>
        <w:br w:type="page"/>
      </w:r>
    </w:p>
    <w:p w14:paraId="224775A9" w14:textId="77777777" w:rsidR="00DF0D47" w:rsidRPr="00881F93" w:rsidRDefault="005C3AE7" w:rsidP="005C3AE7">
      <w:pPr>
        <w:pStyle w:val="Subtitle"/>
      </w:pPr>
      <w:r>
        <w:lastRenderedPageBreak/>
        <w:t xml:space="preserve">PART 6d – </w:t>
      </w:r>
      <w:r w:rsidR="00DF0D47" w:rsidRPr="00881F93">
        <w:t xml:space="preserve">INFORMATION ABOUT THE </w:t>
      </w:r>
      <w:r w:rsidR="00CF5AD8" w:rsidRPr="00881F93">
        <w:t xml:space="preserve">CLINICAL </w:t>
      </w:r>
      <w:r w:rsidR="00DF0D47" w:rsidRPr="00881F93">
        <w:t>OUTCOME</w:t>
      </w:r>
    </w:p>
    <w:p w14:paraId="2A79A428"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179B66DE" w14:textId="6368C11D" w:rsidR="004E3CC7" w:rsidRPr="00154B00" w:rsidRDefault="008702F9" w:rsidP="001B29A1">
      <w:pPr>
        <w:ind w:left="426"/>
        <w:rPr>
          <w:szCs w:val="20"/>
        </w:rPr>
      </w:pPr>
      <w:r>
        <w:t>TMVr</w:t>
      </w:r>
      <w:r w:rsidR="00260D57">
        <w:t xml:space="preserve"> is superior to </w:t>
      </w:r>
      <w:r w:rsidR="000B00D5">
        <w:t xml:space="preserve">medical </w:t>
      </w:r>
      <w:r w:rsidR="00260D57">
        <w:t xml:space="preserve">management with respect to effectiveness in patients with DMR and FMR. </w:t>
      </w:r>
    </w:p>
    <w:p w14:paraId="3FC603B0"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2A885F80" w14:textId="76B84D8F" w:rsidR="001B29A1" w:rsidRPr="001B29A1" w:rsidRDefault="00260D57"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F3D9C">
        <w:rPr>
          <w:szCs w:val="20"/>
        </w:rPr>
      </w:r>
      <w:r w:rsidR="00FF3D9C">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4CC48A84" w14:textId="77777777" w:rsidR="004E3CC7"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FF3D9C">
        <w:rPr>
          <w:szCs w:val="20"/>
        </w:rPr>
      </w:r>
      <w:r w:rsidR="00FF3D9C">
        <w:rPr>
          <w:szCs w:val="20"/>
        </w:rPr>
        <w:fldChar w:fldCharType="separate"/>
      </w:r>
      <w:r w:rsidRPr="001B29A1">
        <w:rPr>
          <w:szCs w:val="20"/>
        </w:rPr>
        <w:fldChar w:fldCharType="end"/>
      </w:r>
      <w:r w:rsidRPr="001B29A1">
        <w:rPr>
          <w:szCs w:val="20"/>
        </w:rPr>
        <w:t xml:space="preserve"> Non-inferiority</w:t>
      </w:r>
      <w:r w:rsidRPr="001B29A1">
        <w:rPr>
          <w:szCs w:val="20"/>
        </w:rPr>
        <w:tab/>
      </w:r>
    </w:p>
    <w:p w14:paraId="2B02BBB4" w14:textId="5E13996B" w:rsidR="00B25D2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tbl>
      <w:tblPr>
        <w:tblStyle w:val="TableGrid"/>
        <w:tblW w:w="0" w:type="auto"/>
        <w:tblLook w:val="04A0" w:firstRow="1" w:lastRow="0" w:firstColumn="1" w:lastColumn="0" w:noHBand="0" w:noVBand="1"/>
        <w:tblCaption w:val="Table listing key health outcomes that will need to be specifically measured in assessing the clinical clain of the the proposed medical service versus the comparator"/>
        <w:tblDescription w:val="Safety outcomes, Effectiveness outcomes, Measures of technical success, Healthcare resources (TMVr), Healthcare resources OMT"/>
      </w:tblPr>
      <w:tblGrid>
        <w:gridCol w:w="9016"/>
      </w:tblGrid>
      <w:tr w:rsidR="00260D57" w14:paraId="6A8BF51F" w14:textId="77777777" w:rsidTr="00222934">
        <w:trPr>
          <w:tblHeader/>
        </w:trPr>
        <w:tc>
          <w:tcPr>
            <w:tcW w:w="9060" w:type="dxa"/>
          </w:tcPr>
          <w:p w14:paraId="6C0F1118" w14:textId="77777777" w:rsidR="00260D57" w:rsidRDefault="00260D57" w:rsidP="00260D57">
            <w:pPr>
              <w:pStyle w:val="Tabletext"/>
            </w:pPr>
            <w:r w:rsidRPr="00FA7835">
              <w:rPr>
                <w:b/>
              </w:rPr>
              <w:t xml:space="preserve">Safety outcomes: </w:t>
            </w:r>
            <w:r>
              <w:t>Patient mortality (procedural), clinical adverse events, procedure-specific adverse events (clip embolism, chordal rupture, clip detachment, vascular complication needing reintervention)</w:t>
            </w:r>
          </w:p>
          <w:p w14:paraId="190FB584" w14:textId="77777777" w:rsidR="00260D57" w:rsidRDefault="00260D57" w:rsidP="00260D57">
            <w:pPr>
              <w:pStyle w:val="Tabletext"/>
            </w:pPr>
            <w:r w:rsidRPr="00FA7835">
              <w:rPr>
                <w:b/>
              </w:rPr>
              <w:t xml:space="preserve">Effectiveness outcomes: </w:t>
            </w:r>
            <w:r>
              <w:t>Survival, freedom from MR grade 3+ or 4+, clinical measures of benefit (NYHA functional class, quality of life, LVEF function, rehospitalisation for CHF)</w:t>
            </w:r>
          </w:p>
          <w:p w14:paraId="0AB33CBB" w14:textId="77777777" w:rsidR="00260D57" w:rsidRDefault="00260D57" w:rsidP="00260D57">
            <w:pPr>
              <w:pStyle w:val="Tabletext"/>
            </w:pPr>
            <w:r w:rsidRPr="00FA7835">
              <w:rPr>
                <w:b/>
              </w:rPr>
              <w:t xml:space="preserve">Measures of technical success: </w:t>
            </w:r>
            <w:r>
              <w:t>MR reduction by two grades or more at discharge; clip placement (1 or 2 clips placed or removed and failure to place successfully), need for reintervention, post-procedural hospitalisation duration, post-procedural patient recovery time, procedure time</w:t>
            </w:r>
          </w:p>
          <w:p w14:paraId="192D991E" w14:textId="77777777" w:rsidR="00260D57" w:rsidRDefault="00260D57" w:rsidP="00260D57">
            <w:pPr>
              <w:pStyle w:val="Tabletext"/>
            </w:pPr>
          </w:p>
          <w:p w14:paraId="0557DCCF" w14:textId="6706DB6D" w:rsidR="00260D57" w:rsidRDefault="00260D57" w:rsidP="00260D57">
            <w:pPr>
              <w:pStyle w:val="Tabletext"/>
            </w:pPr>
            <w:r w:rsidRPr="00FA7835">
              <w:rPr>
                <w:b/>
              </w:rPr>
              <w:t>Healthcare resources</w:t>
            </w:r>
            <w:r>
              <w:rPr>
                <w:b/>
              </w:rPr>
              <w:t xml:space="preserve"> (</w:t>
            </w:r>
            <w:r w:rsidR="008702F9">
              <w:rPr>
                <w:b/>
              </w:rPr>
              <w:t>TMVr</w:t>
            </w:r>
            <w:r>
              <w:t>):</w:t>
            </w:r>
          </w:p>
          <w:p w14:paraId="16BE9A90" w14:textId="77777777" w:rsidR="00260D57" w:rsidRDefault="00260D57" w:rsidP="00260D57">
            <w:pPr>
              <w:pStyle w:val="Tabletext"/>
            </w:pPr>
            <w:r w:rsidRPr="00FA7835">
              <w:rPr>
                <w:i/>
                <w:u w:val="single"/>
              </w:rPr>
              <w:t>Proposed resources to identify eligible population</w:t>
            </w:r>
            <w:r w:rsidRPr="00FA7835">
              <w:rPr>
                <w:i/>
              </w:rPr>
              <w:t xml:space="preserve">: </w:t>
            </w:r>
            <w:r>
              <w:t>TTE, TOE, anaesthesiology for TOE, electrocardiography, chest x-ray, cardiac catheterisation, cardiology consultation, surgical consultation, anaesthetic consultation, heart team consultation.</w:t>
            </w:r>
          </w:p>
          <w:p w14:paraId="293C43FB" w14:textId="189A0202" w:rsidR="00260D57" w:rsidRDefault="00260D57" w:rsidP="00260D57">
            <w:pPr>
              <w:pStyle w:val="Tabletext"/>
            </w:pPr>
            <w:r w:rsidRPr="00FA7835">
              <w:rPr>
                <w:i/>
                <w:u w:val="single"/>
              </w:rPr>
              <w:t>Resources to deliver proposed intervention</w:t>
            </w:r>
            <w:r>
              <w:t>: MitraClip procedure (incl. two operators), surgical assistant, MitraClip device and delivery system, TOE, anaesthesiology, catheterisation/hybrid lab,</w:t>
            </w:r>
            <w:r w:rsidR="00A11481">
              <w:t xml:space="preserve"> theatres,</w:t>
            </w:r>
            <w:r>
              <w:t xml:space="preserve"> intensive care unit, coronary care unit, TTE, cardiology consultation, pharmaceuticals</w:t>
            </w:r>
          </w:p>
          <w:p w14:paraId="0808BA78" w14:textId="77777777" w:rsidR="00260D57" w:rsidRDefault="00260D57" w:rsidP="00260D57">
            <w:pPr>
              <w:pStyle w:val="Tabletext"/>
            </w:pPr>
          </w:p>
          <w:p w14:paraId="51E64F9B" w14:textId="77777777" w:rsidR="00260D57" w:rsidRDefault="00260D57" w:rsidP="00260D57">
            <w:pPr>
              <w:pStyle w:val="Tabletext"/>
            </w:pPr>
            <w:r w:rsidRPr="00FA7835">
              <w:rPr>
                <w:b/>
              </w:rPr>
              <w:t>Healthcare resources</w:t>
            </w:r>
            <w:r w:rsidRPr="00260D57">
              <w:rPr>
                <w:b/>
              </w:rPr>
              <w:t xml:space="preserve"> OMT:</w:t>
            </w:r>
          </w:p>
          <w:p w14:paraId="0B88C820" w14:textId="77777777" w:rsidR="00260D57" w:rsidRDefault="00260D57" w:rsidP="00260D57">
            <w:pPr>
              <w:pStyle w:val="Tabletext"/>
            </w:pPr>
            <w:r w:rsidRPr="00260D57">
              <w:rPr>
                <w:u w:val="single"/>
              </w:rPr>
              <w:t>Resources provided to identify eligible population</w:t>
            </w:r>
            <w:r>
              <w:t>: TTE, TOE, anaesthesiology for TOE, electrocardiography, chest x-ray, cardiac catheterisation, cardiology consultation, surgical consultation, heart team consultation.</w:t>
            </w:r>
          </w:p>
          <w:p w14:paraId="1F7BC6F2" w14:textId="0B88DA5F" w:rsidR="00260D57" w:rsidRDefault="00260D57" w:rsidP="00260D57">
            <w:pPr>
              <w:pStyle w:val="Tabletext"/>
            </w:pPr>
            <w:r w:rsidRPr="00260D57">
              <w:rPr>
                <w:u w:val="single"/>
              </w:rPr>
              <w:t>Resources provided to deliver comparator</w:t>
            </w:r>
            <w:r>
              <w:t>: TOE, anaesthesiology for TOE, coronary care unit, TTE, cardiology consultation, pharmaceuticals.</w:t>
            </w:r>
          </w:p>
        </w:tc>
      </w:tr>
    </w:tbl>
    <w:p w14:paraId="30F18E1D" w14:textId="77777777" w:rsidR="00260D57" w:rsidRPr="00260D57" w:rsidRDefault="00260D57" w:rsidP="00260D57"/>
    <w:p w14:paraId="2BAFB4AD" w14:textId="77777777" w:rsidR="00721787" w:rsidRPr="00C776B1" w:rsidRDefault="003433D1" w:rsidP="00721787">
      <w:pPr>
        <w:pStyle w:val="Heading1"/>
      </w:pPr>
      <w:r>
        <w:rPr>
          <w:b/>
          <w:sz w:val="32"/>
        </w:rPr>
        <w:br w:type="page"/>
      </w:r>
      <w:bookmarkStart w:id="25" w:name="_Toc358372537"/>
      <w:r w:rsidR="00721787">
        <w:lastRenderedPageBreak/>
        <w:t xml:space="preserve">PART 7 – </w:t>
      </w:r>
      <w:r w:rsidR="00721787" w:rsidRPr="00C776B1">
        <w:t>INFORMATION ABOUT ESTIMATED UTILISATION</w:t>
      </w:r>
    </w:p>
    <w:p w14:paraId="0EB32CA3" w14:textId="77777777" w:rsidR="00721787" w:rsidRPr="00092580" w:rsidRDefault="00721787" w:rsidP="00721787">
      <w:pPr>
        <w:pStyle w:val="Heading2"/>
      </w:pPr>
      <w:r w:rsidRPr="00092580">
        <w:t xml:space="preserve">Estimate the prevalence and/or incidence of </w:t>
      </w:r>
      <w:r>
        <w:t>the proposed population:</w:t>
      </w:r>
    </w:p>
    <w:p w14:paraId="0AC43040" w14:textId="07F08E21" w:rsidR="00721787" w:rsidRDefault="00721787" w:rsidP="003C1694">
      <w:pPr>
        <w:jc w:val="both"/>
        <w:rPr>
          <w:szCs w:val="24"/>
        </w:rPr>
      </w:pPr>
      <w:bookmarkStart w:id="26" w:name="_Hlk1400584"/>
      <w:r>
        <w:rPr>
          <w:szCs w:val="20"/>
        </w:rPr>
        <w:t xml:space="preserve">There are several MBS items related to mitral valve and hence MR procedures. </w:t>
      </w:r>
      <w:r>
        <w:rPr>
          <w:szCs w:val="20"/>
        </w:rPr>
        <w:fldChar w:fldCharType="begin"/>
      </w:r>
      <w:r>
        <w:rPr>
          <w:szCs w:val="20"/>
        </w:rPr>
        <w:instrText xml:space="preserve"> REF _Ref1640031 \h </w:instrText>
      </w:r>
      <w:r w:rsidR="003C1694">
        <w:rPr>
          <w:szCs w:val="20"/>
        </w:rPr>
        <w:instrText xml:space="preserve"> \* MERGEFORMAT </w:instrText>
      </w:r>
      <w:r>
        <w:rPr>
          <w:szCs w:val="20"/>
        </w:rPr>
      </w:r>
      <w:r>
        <w:rPr>
          <w:szCs w:val="20"/>
        </w:rPr>
        <w:fldChar w:fldCharType="separate"/>
      </w:r>
      <w:r w:rsidR="00A91C21">
        <w:t xml:space="preserve">Figure </w:t>
      </w:r>
      <w:r>
        <w:rPr>
          <w:szCs w:val="20"/>
        </w:rPr>
        <w:fldChar w:fldCharType="end"/>
      </w:r>
      <w:r>
        <w:rPr>
          <w:szCs w:val="20"/>
        </w:rPr>
        <w:t xml:space="preserve">, outlines that separations for MR procedures have increased at an average rate of approximately 125 separations per year. Over this time period, mitral valve replacement procedures (MBS items: 338488, 38489) have comprised roughly half of all MR procedures and has been the main driver in the increase in total number of services. These data are useful in so far as describing the current context for MR procedures in the Australian setting. However, these services data do not specify the type or severity of mitral valve condition being treated or the number of procedures per patient. Also, the MBS utilisation data is applicable to patient suitable for surgery, and not for the proposed populations of patients that are at high risk of surgery. As such this data does not provide a basis for a market share approach as it does not isolate patients with severe MR who are eligible for TMVr. </w:t>
      </w:r>
    </w:p>
    <w:p w14:paraId="237BC238" w14:textId="77777777" w:rsidR="00721787" w:rsidRPr="00184F81" w:rsidRDefault="00721787" w:rsidP="00721787">
      <w:pPr>
        <w:rPr>
          <w:szCs w:val="20"/>
        </w:rPr>
      </w:pPr>
      <w:r>
        <w:rPr>
          <w:noProof/>
          <w:szCs w:val="20"/>
          <w:lang w:eastAsia="en-AU"/>
        </w:rPr>
        <mc:AlternateContent>
          <mc:Choice Requires="wpg">
            <w:drawing>
              <wp:inline distT="0" distB="0" distL="0" distR="0" wp14:anchorId="1F4E58DC" wp14:editId="4ABEE3D1">
                <wp:extent cx="5692775" cy="2367280"/>
                <wp:effectExtent l="0" t="0" r="3175" b="0"/>
                <wp:docPr id="3" name="Group 3" descr="MBS Item Numbers grouped by category: mitral repair- 34480, 34481; mitral annuloplasty- 38475, 38477; mitral replacement- 38488, 38489.&#10;Source: Medicare Australia, MBS statistics." title="Figure 8 Total services for MBS items related to MR surgery by item category (A) and financial year (B) from 2008 to 2018 "/>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2775" cy="2367280"/>
                          <a:chOff x="1215" y="7254"/>
                          <a:chExt cx="8965" cy="3728"/>
                        </a:xfrm>
                      </wpg:grpSpPr>
                      <pic:pic xmlns:pic="http://schemas.openxmlformats.org/drawingml/2006/picture">
                        <pic:nvPicPr>
                          <pic:cNvPr id="4" name="Picture 3" descr="Notes: MBS Item Numbers grouped by category: mitral repair- 34480, 34481; mitral annuloplasty- 38475, 38477; mitral replacement- 38488, 38489.&#10;Source: Medicare Australia, MBS statistics.&#10;" title="Figure 8 Total services for MBS items related to MR surgery by item category (A) and financial year (B) from 2008 to 2018 "/>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215" y="7254"/>
                            <a:ext cx="4531" cy="371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4" descr="Graphs showing total services for MBS Items related to Mitral valve repair.&#10;Notes: MBS Item Numbers grouped by category: mitral repair- 34480, 34481; mitral annuloplasty- 38475, 38477; mitral replacement- 38488, 38489.&#10;Source: Medicare Australia, MBS statistics.&#10;" title="Figure 8 Total services for MBS items related to MR surgery by item category and financial year from 2008 to 2018 "/>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5746" y="7254"/>
                            <a:ext cx="4434" cy="372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1BBB6C2E" id="Group 3" o:spid="_x0000_s1026" alt="Title: Figure 8 Total services for MBS items related to MR surgery by item category (A) and financial year (B) from 2008 to 2018  - Description: MBS Item Numbers grouped by category: mitral repair- 34480, 34481; mitral annuloplasty- 38475, 38477; mitral replacement- 38488, 38489.&#10;Source: Medicare Australia, MBS statistics." style="width:448.25pt;height:186.4pt;mso-position-horizontal-relative:char;mso-position-vertical-relative:line" coordorigin="1215,7254" coordsize="8965,37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Notes: MBS Item Numbers grouped by category: mitral repair- 34480, 34481; mitral annuloplasty- 38475, 38477; mitral replacement- 38488, 38489.&#10;Source: Medicare Australia, MBS statistics.&#10;" style="position:absolute;left:1215;top:7254;width:4531;height:3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">
                  <v:imagedata r:id="rId21" o:title=" Medicare Australia, MBS statistics"/>
                </v:shape>
                <v:shape id="Picture 4" o:spid="_x0000_s1028" type="#_x0000_t75" alt="Graphs showing total services for MBS Items related to Mitral valve repair.&#10;Notes: MBS Item Numbers grouped by category: mitral repair- 34480, 34481; mitral annuloplasty- 38475, 38477; mitral replacement- 38488, 38489.&#10;Source: Medicare Australia, MBS statistics.&#10;" style="position:absolute;left:5746;top:7254;width:4434;height:3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">
                  <v:imagedata r:id="rId22" o:title=" Medicare Australia, MBS statistics"/>
                </v:shape>
                <w10:anchorlock/>
              </v:group>
            </w:pict>
          </mc:Fallback>
        </mc:AlternateContent>
      </w:r>
    </w:p>
    <w:p w14:paraId="5DD6B64F" w14:textId="77777777" w:rsidR="00721787" w:rsidRPr="00184F81" w:rsidRDefault="00721787" w:rsidP="00721787">
      <w:pPr>
        <w:pStyle w:val="TableHEADER"/>
      </w:pPr>
      <w:bookmarkStart w:id="27" w:name="_Ref1640031"/>
      <w:r>
        <w:t xml:space="preserve">Figure </w:t>
      </w:r>
      <w:bookmarkEnd w:id="27"/>
      <w:r>
        <w:rPr>
          <w:noProof/>
        </w:rPr>
        <w:t>8</w:t>
      </w:r>
      <w:r>
        <w:tab/>
        <w:t xml:space="preserve">Total services for MBS items related to MR surgery by item category (A) and financial year (B) from 2008 to 2018 </w:t>
      </w:r>
    </w:p>
    <w:p w14:paraId="111CD7FB" w14:textId="77777777" w:rsidR="00721787" w:rsidRDefault="00721787" w:rsidP="00721787">
      <w:pPr>
        <w:pStyle w:val="TableNote"/>
      </w:pPr>
      <w:r>
        <w:t xml:space="preserve">Notes: </w:t>
      </w:r>
      <w:r w:rsidRPr="00184F81">
        <w:t>MBS Item Numbers grouped by category</w:t>
      </w:r>
      <w:r>
        <w:t>:</w:t>
      </w:r>
      <w:r w:rsidRPr="00184F81">
        <w:t xml:space="preserve"> mitral repair</w:t>
      </w:r>
      <w:r>
        <w:t xml:space="preserve">- </w:t>
      </w:r>
      <w:r w:rsidRPr="00184F81">
        <w:t>34480</w:t>
      </w:r>
      <w:r>
        <w:t>, 3448</w:t>
      </w:r>
      <w:r w:rsidRPr="00184F81">
        <w:t>1; mitral annuloplasty</w:t>
      </w:r>
      <w:r>
        <w:t>-</w:t>
      </w:r>
      <w:r w:rsidRPr="00184F81">
        <w:t xml:space="preserve"> 38475</w:t>
      </w:r>
      <w:r>
        <w:t>, 3847</w:t>
      </w:r>
      <w:r w:rsidRPr="00184F81">
        <w:t>7; mitral replacement</w:t>
      </w:r>
      <w:r>
        <w:t xml:space="preserve">- </w:t>
      </w:r>
      <w:r w:rsidRPr="00184F81">
        <w:t>38488</w:t>
      </w:r>
      <w:r>
        <w:t>, 3848</w:t>
      </w:r>
      <w:r w:rsidRPr="00184F81">
        <w:t>9</w:t>
      </w:r>
      <w:r>
        <w:t>.</w:t>
      </w:r>
    </w:p>
    <w:p w14:paraId="1A968583" w14:textId="77777777" w:rsidR="00721787" w:rsidRDefault="00721787" w:rsidP="00721787">
      <w:pPr>
        <w:pStyle w:val="TableNote"/>
      </w:pPr>
      <w:r>
        <w:t>Source: Medicare Australia, MBS statistics.</w:t>
      </w:r>
    </w:p>
    <w:p w14:paraId="1B8CB774" w14:textId="77777777" w:rsidR="00721787" w:rsidRDefault="00721787" w:rsidP="00721787"/>
    <w:p w14:paraId="00668DD9" w14:textId="263AB21C" w:rsidR="00721787" w:rsidRDefault="00721787" w:rsidP="00721787">
      <w:r>
        <w:t>Therefore, given the limited available market share data, a preliminary epidemiological approach has been undertaken based on the prevalence of severe MR among heart failure patients in Australia. This approach is consistent with MSAC advise in previous applications that “</w:t>
      </w:r>
      <w:r>
        <w:rPr>
          <w:szCs w:val="24"/>
        </w:rPr>
        <w:t>an alternative</w:t>
      </w:r>
      <w:r w:rsidRPr="00AE6A75">
        <w:rPr>
          <w:szCs w:val="24"/>
        </w:rPr>
        <w:t xml:space="preserve"> approach </w:t>
      </w:r>
      <w:r>
        <w:rPr>
          <w:szCs w:val="24"/>
        </w:rPr>
        <w:t xml:space="preserve">may be more appropriate” (MSAC Application 1192.2 PSD, p.11). </w:t>
      </w:r>
      <w:r>
        <w:t xml:space="preserve"> A pragmatic review of the literature identified a range of epidemiological inputs, </w:t>
      </w:r>
      <w:r>
        <w:fldChar w:fldCharType="begin"/>
      </w:r>
      <w:r>
        <w:instrText xml:space="preserve"> REF _Ref1137183 \h </w:instrText>
      </w:r>
      <w:r>
        <w:fldChar w:fldCharType="separate"/>
      </w:r>
      <w:r w:rsidR="00A91C21" w:rsidRPr="00534249">
        <w:t xml:space="preserve">Table </w:t>
      </w:r>
      <w:r w:rsidR="00A91C21">
        <w:rPr>
          <w:noProof/>
        </w:rPr>
        <w:t>8</w:t>
      </w:r>
      <w:r>
        <w:fldChar w:fldCharType="end"/>
      </w:r>
      <w:r>
        <w:t xml:space="preserve"> summarises the most appropriate epidemiological inputs for estimating the proposed patient population eligible for TMVr. The prevalence of severe MR in the Australian setting is substantiated by a relatively robust set of epidemiological inputs derived from large cohorts, the majority of which are specific to the Australian setting. The severe MR population can be further divided into severe DMR and FMR patients.</w:t>
      </w:r>
    </w:p>
    <w:p w14:paraId="795C73DA" w14:textId="77777777" w:rsidR="00721787" w:rsidRDefault="00721787" w:rsidP="00721787"/>
    <w:p w14:paraId="6AD570F9" w14:textId="755A119F" w:rsidR="00721787" w:rsidRPr="00534249" w:rsidRDefault="00721787" w:rsidP="00721787">
      <w:pPr>
        <w:pStyle w:val="CaptionNotes"/>
      </w:pPr>
      <w:bookmarkStart w:id="28" w:name="_Ref1137183"/>
      <w:r w:rsidRPr="00534249">
        <w:lastRenderedPageBreak/>
        <w:t xml:space="preserve">Table </w:t>
      </w:r>
      <w:r w:rsidR="008B36DB">
        <w:rPr>
          <w:noProof/>
        </w:rPr>
        <w:fldChar w:fldCharType="begin"/>
      </w:r>
      <w:r w:rsidR="008B36DB">
        <w:rPr>
          <w:noProof/>
        </w:rPr>
        <w:instrText xml:space="preserve"> SEQ Table \* ARABIC </w:instrText>
      </w:r>
      <w:r w:rsidR="008B36DB">
        <w:rPr>
          <w:noProof/>
        </w:rPr>
        <w:fldChar w:fldCharType="separate"/>
      </w:r>
      <w:r w:rsidR="00A91C21">
        <w:rPr>
          <w:noProof/>
        </w:rPr>
        <w:t>8</w:t>
      </w:r>
      <w:r w:rsidR="008B36DB">
        <w:rPr>
          <w:noProof/>
        </w:rPr>
        <w:fldChar w:fldCharType="end"/>
      </w:r>
      <w:bookmarkEnd w:id="28"/>
      <w:r>
        <w:tab/>
      </w:r>
      <w:r>
        <w:tab/>
      </w:r>
      <w:r w:rsidRPr="00534249">
        <w:t>Epidemiological inputs for the determining prevalence of severe MR in Australia</w:t>
      </w:r>
    </w:p>
    <w:tbl>
      <w:tblPr>
        <w:tblW w:w="486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8 Epidemiological inputs for the determining prevalence of severe MR in Australia"/>
        <w:tblDescription w:val="Column 1 Parameter Prevalence of heart failure in Australia, Proportion of heart failure patients with MR, Proportion of MR patients with severe symptomatic MR, Proportion of sever MR patients who have FMR mechanism, Proportion of sever MR patients who have DMR mechanism; Column 2 Value (redacted); Column 3 Source (redacted); Column 4 Source Description (redacted)"/>
      </w:tblPr>
      <w:tblGrid>
        <w:gridCol w:w="2032"/>
        <w:gridCol w:w="964"/>
        <w:gridCol w:w="1929"/>
        <w:gridCol w:w="3851"/>
      </w:tblGrid>
      <w:tr w:rsidR="00721787" w:rsidRPr="00A243F1" w14:paraId="48AA6501" w14:textId="77777777" w:rsidTr="005D2AC8">
        <w:trPr>
          <w:trHeight w:val="304"/>
          <w:tblHeader/>
        </w:trPr>
        <w:tc>
          <w:tcPr>
            <w:tcW w:w="1158" w:type="pct"/>
            <w:shd w:val="clear" w:color="auto" w:fill="auto"/>
            <w:vAlign w:val="center"/>
          </w:tcPr>
          <w:p w14:paraId="195BF593" w14:textId="77777777" w:rsidR="00721787" w:rsidRPr="00A243F1" w:rsidRDefault="00721787" w:rsidP="005D2AC8">
            <w:pPr>
              <w:pStyle w:val="Tabletext"/>
              <w:keepNext/>
              <w:keepLines/>
              <w:widowControl w:val="0"/>
              <w:rPr>
                <w:b/>
              </w:rPr>
            </w:pPr>
            <w:r w:rsidRPr="00A243F1">
              <w:rPr>
                <w:b/>
              </w:rPr>
              <w:t>Parameter</w:t>
            </w:r>
          </w:p>
        </w:tc>
        <w:tc>
          <w:tcPr>
            <w:tcW w:w="549" w:type="pct"/>
            <w:shd w:val="clear" w:color="auto" w:fill="auto"/>
            <w:noWrap/>
            <w:vAlign w:val="center"/>
          </w:tcPr>
          <w:p w14:paraId="77E8B847" w14:textId="77777777" w:rsidR="00721787" w:rsidRPr="00A243F1" w:rsidRDefault="00721787" w:rsidP="005D2AC8">
            <w:pPr>
              <w:pStyle w:val="Tabletext"/>
              <w:keepNext/>
              <w:keepLines/>
              <w:widowControl w:val="0"/>
              <w:rPr>
                <w:b/>
              </w:rPr>
            </w:pPr>
            <w:r w:rsidRPr="00A243F1">
              <w:rPr>
                <w:b/>
              </w:rPr>
              <w:t>Value</w:t>
            </w:r>
          </w:p>
        </w:tc>
        <w:tc>
          <w:tcPr>
            <w:tcW w:w="1099" w:type="pct"/>
            <w:shd w:val="clear" w:color="auto" w:fill="auto"/>
            <w:vAlign w:val="center"/>
          </w:tcPr>
          <w:p w14:paraId="35F27E9E" w14:textId="77777777" w:rsidR="00721787" w:rsidRPr="00A243F1" w:rsidRDefault="00721787" w:rsidP="005D2AC8">
            <w:pPr>
              <w:pStyle w:val="Tabletext"/>
              <w:keepNext/>
              <w:keepLines/>
              <w:widowControl w:val="0"/>
              <w:rPr>
                <w:b/>
              </w:rPr>
            </w:pPr>
            <w:r w:rsidRPr="00A243F1">
              <w:rPr>
                <w:b/>
              </w:rPr>
              <w:t>Source</w:t>
            </w:r>
          </w:p>
        </w:tc>
        <w:tc>
          <w:tcPr>
            <w:tcW w:w="2194" w:type="pct"/>
            <w:shd w:val="clear" w:color="auto" w:fill="auto"/>
            <w:vAlign w:val="center"/>
          </w:tcPr>
          <w:p w14:paraId="32F052EF" w14:textId="77777777" w:rsidR="00721787" w:rsidRPr="00A243F1" w:rsidRDefault="00721787" w:rsidP="005D2AC8">
            <w:pPr>
              <w:pStyle w:val="Tabletext"/>
              <w:keepNext/>
              <w:keepLines/>
              <w:widowControl w:val="0"/>
              <w:rPr>
                <w:b/>
              </w:rPr>
            </w:pPr>
            <w:r w:rsidRPr="00A243F1">
              <w:rPr>
                <w:b/>
              </w:rPr>
              <w:t xml:space="preserve">Source Description </w:t>
            </w:r>
          </w:p>
        </w:tc>
      </w:tr>
      <w:tr w:rsidR="00816AF1" w:rsidRPr="00020102" w14:paraId="2AE62EF1" w14:textId="77777777" w:rsidTr="005D2AC8">
        <w:trPr>
          <w:trHeight w:val="900"/>
        </w:trPr>
        <w:tc>
          <w:tcPr>
            <w:tcW w:w="1158" w:type="pct"/>
            <w:shd w:val="clear" w:color="auto" w:fill="auto"/>
            <w:hideMark/>
          </w:tcPr>
          <w:p w14:paraId="4BF1AA75" w14:textId="77777777" w:rsidR="00816AF1" w:rsidRPr="00020102" w:rsidRDefault="00816AF1" w:rsidP="00816AF1">
            <w:pPr>
              <w:pStyle w:val="Tabletext"/>
              <w:keepNext/>
              <w:keepLines/>
              <w:widowControl w:val="0"/>
            </w:pPr>
            <w:r w:rsidRPr="00020102">
              <w:t>Prevalence of heart failure in Australia</w:t>
            </w:r>
          </w:p>
        </w:tc>
        <w:tc>
          <w:tcPr>
            <w:tcW w:w="549" w:type="pct"/>
            <w:shd w:val="clear" w:color="auto" w:fill="auto"/>
            <w:noWrap/>
            <w:hideMark/>
          </w:tcPr>
          <w:p w14:paraId="11253534" w14:textId="3D739171" w:rsidR="00816AF1" w:rsidRPr="00020102" w:rsidRDefault="00816AF1" w:rsidP="00816AF1">
            <w:pPr>
              <w:pStyle w:val="Tabletext"/>
              <w:keepNext/>
              <w:keepLines/>
              <w:widowControl w:val="0"/>
            </w:pPr>
            <w:r w:rsidRPr="00827C1C">
              <w:rPr>
                <w:highlight w:val="black"/>
              </w:rPr>
              <w:t>XXX</w:t>
            </w:r>
          </w:p>
        </w:tc>
        <w:tc>
          <w:tcPr>
            <w:tcW w:w="1099" w:type="pct"/>
            <w:shd w:val="clear" w:color="auto" w:fill="auto"/>
            <w:hideMark/>
          </w:tcPr>
          <w:p w14:paraId="5B76D88A" w14:textId="750224CF" w:rsidR="00816AF1" w:rsidRPr="00020102" w:rsidRDefault="00816AF1" w:rsidP="00816AF1">
            <w:pPr>
              <w:pStyle w:val="Tabletext"/>
              <w:keepNext/>
              <w:keepLines/>
              <w:widowControl w:val="0"/>
            </w:pPr>
            <w:r w:rsidRPr="004B5AAE">
              <w:rPr>
                <w:highlight w:val="black"/>
              </w:rPr>
              <w:t>XXX</w:t>
            </w:r>
          </w:p>
        </w:tc>
        <w:tc>
          <w:tcPr>
            <w:tcW w:w="2194" w:type="pct"/>
            <w:shd w:val="clear" w:color="auto" w:fill="auto"/>
          </w:tcPr>
          <w:p w14:paraId="795E1F5D" w14:textId="31636312" w:rsidR="00816AF1" w:rsidRPr="00020102" w:rsidRDefault="00816AF1" w:rsidP="00816AF1">
            <w:pPr>
              <w:pStyle w:val="Tabletext"/>
              <w:keepNext/>
              <w:keepLines/>
              <w:widowControl w:val="0"/>
            </w:pPr>
            <w:r w:rsidRPr="004B5AAE">
              <w:rPr>
                <w:highlight w:val="black"/>
              </w:rPr>
              <w:t>XXX</w:t>
            </w:r>
          </w:p>
        </w:tc>
      </w:tr>
      <w:tr w:rsidR="00816AF1" w:rsidRPr="00020102" w14:paraId="47EFAFA6" w14:textId="77777777" w:rsidTr="005D2AC8">
        <w:trPr>
          <w:trHeight w:val="268"/>
        </w:trPr>
        <w:tc>
          <w:tcPr>
            <w:tcW w:w="1158" w:type="pct"/>
            <w:shd w:val="clear" w:color="auto" w:fill="auto"/>
            <w:hideMark/>
          </w:tcPr>
          <w:p w14:paraId="5BA3ACA4" w14:textId="77777777" w:rsidR="00816AF1" w:rsidRPr="00020102" w:rsidRDefault="00816AF1" w:rsidP="00816AF1">
            <w:pPr>
              <w:pStyle w:val="Tabletext"/>
              <w:keepNext/>
              <w:keepLines/>
              <w:widowControl w:val="0"/>
            </w:pPr>
            <w:r w:rsidRPr="00020102">
              <w:t xml:space="preserve">Proportion of heart failure patients with MR </w:t>
            </w:r>
          </w:p>
        </w:tc>
        <w:tc>
          <w:tcPr>
            <w:tcW w:w="549" w:type="pct"/>
            <w:shd w:val="clear" w:color="auto" w:fill="auto"/>
            <w:noWrap/>
            <w:hideMark/>
          </w:tcPr>
          <w:p w14:paraId="3122E84B" w14:textId="21B9BAA8" w:rsidR="00816AF1" w:rsidRPr="00020102" w:rsidRDefault="00816AF1" w:rsidP="00816AF1">
            <w:pPr>
              <w:pStyle w:val="Tabletext"/>
              <w:keepNext/>
              <w:keepLines/>
              <w:widowControl w:val="0"/>
            </w:pPr>
            <w:r w:rsidRPr="00827C1C">
              <w:rPr>
                <w:highlight w:val="black"/>
              </w:rPr>
              <w:t>XXX</w:t>
            </w:r>
          </w:p>
        </w:tc>
        <w:tc>
          <w:tcPr>
            <w:tcW w:w="1099" w:type="pct"/>
            <w:shd w:val="clear" w:color="auto" w:fill="auto"/>
          </w:tcPr>
          <w:p w14:paraId="2336617C" w14:textId="523434ED" w:rsidR="00816AF1" w:rsidRPr="00020102" w:rsidRDefault="00816AF1" w:rsidP="00816AF1">
            <w:pPr>
              <w:pStyle w:val="Tabletext"/>
              <w:keepNext/>
              <w:keepLines/>
              <w:widowControl w:val="0"/>
            </w:pPr>
            <w:r w:rsidRPr="004B5AAE">
              <w:rPr>
                <w:highlight w:val="black"/>
              </w:rPr>
              <w:t>XXX</w:t>
            </w:r>
          </w:p>
        </w:tc>
        <w:tc>
          <w:tcPr>
            <w:tcW w:w="2194" w:type="pct"/>
            <w:shd w:val="clear" w:color="auto" w:fill="auto"/>
            <w:hideMark/>
          </w:tcPr>
          <w:p w14:paraId="78469C86" w14:textId="4155C12C" w:rsidR="00816AF1" w:rsidRPr="00020102" w:rsidRDefault="00816AF1" w:rsidP="00816AF1">
            <w:pPr>
              <w:pStyle w:val="Tabletext"/>
              <w:keepNext/>
              <w:keepLines/>
              <w:widowControl w:val="0"/>
            </w:pPr>
            <w:r w:rsidRPr="004B5AAE">
              <w:rPr>
                <w:highlight w:val="black"/>
              </w:rPr>
              <w:t>XXX</w:t>
            </w:r>
          </w:p>
        </w:tc>
      </w:tr>
      <w:tr w:rsidR="00816AF1" w:rsidRPr="00020102" w14:paraId="7E54391E" w14:textId="77777777" w:rsidTr="005D2AC8">
        <w:trPr>
          <w:trHeight w:val="268"/>
        </w:trPr>
        <w:tc>
          <w:tcPr>
            <w:tcW w:w="1158" w:type="pct"/>
            <w:shd w:val="clear" w:color="auto" w:fill="auto"/>
          </w:tcPr>
          <w:p w14:paraId="51324D98" w14:textId="7A5D4687" w:rsidR="00816AF1" w:rsidRPr="00020102" w:rsidRDefault="00816AF1" w:rsidP="00816AF1">
            <w:pPr>
              <w:pStyle w:val="Tabletext"/>
              <w:keepNext/>
              <w:keepLines/>
              <w:widowControl w:val="0"/>
            </w:pPr>
            <w:r w:rsidRPr="00020102">
              <w:t>Proportion of MR patients with severe (≥3+/4+), symptomatic MR</w:t>
            </w:r>
          </w:p>
        </w:tc>
        <w:tc>
          <w:tcPr>
            <w:tcW w:w="549" w:type="pct"/>
            <w:shd w:val="clear" w:color="auto" w:fill="auto"/>
            <w:noWrap/>
          </w:tcPr>
          <w:p w14:paraId="11D79557" w14:textId="79DF8D83" w:rsidR="00816AF1" w:rsidRPr="00020102" w:rsidRDefault="00816AF1" w:rsidP="00816AF1">
            <w:pPr>
              <w:pStyle w:val="Tabletext"/>
              <w:keepNext/>
              <w:keepLines/>
              <w:widowControl w:val="0"/>
            </w:pPr>
            <w:r w:rsidRPr="00827C1C">
              <w:rPr>
                <w:highlight w:val="black"/>
              </w:rPr>
              <w:t>XXX</w:t>
            </w:r>
          </w:p>
        </w:tc>
        <w:tc>
          <w:tcPr>
            <w:tcW w:w="1099" w:type="pct"/>
            <w:shd w:val="clear" w:color="auto" w:fill="auto"/>
          </w:tcPr>
          <w:p w14:paraId="1688EB45" w14:textId="0B13E450" w:rsidR="00816AF1" w:rsidRPr="00020102" w:rsidRDefault="00816AF1" w:rsidP="00816AF1">
            <w:pPr>
              <w:pStyle w:val="Tabletext"/>
              <w:keepNext/>
              <w:keepLines/>
              <w:widowControl w:val="0"/>
            </w:pPr>
            <w:r w:rsidRPr="004B5AAE">
              <w:rPr>
                <w:highlight w:val="black"/>
              </w:rPr>
              <w:t>XXX</w:t>
            </w:r>
          </w:p>
        </w:tc>
        <w:tc>
          <w:tcPr>
            <w:tcW w:w="2194" w:type="pct"/>
            <w:shd w:val="clear" w:color="auto" w:fill="auto"/>
          </w:tcPr>
          <w:p w14:paraId="1DB6868B" w14:textId="6CE59C91" w:rsidR="00816AF1" w:rsidRPr="00020102" w:rsidRDefault="00816AF1" w:rsidP="00816AF1">
            <w:pPr>
              <w:pStyle w:val="Tabletext"/>
              <w:keepNext/>
              <w:keepLines/>
              <w:widowControl w:val="0"/>
            </w:pPr>
            <w:r w:rsidRPr="004B5AAE">
              <w:rPr>
                <w:highlight w:val="black"/>
              </w:rPr>
              <w:t>XXX</w:t>
            </w:r>
          </w:p>
        </w:tc>
      </w:tr>
      <w:tr w:rsidR="00816AF1" w:rsidRPr="00020102" w14:paraId="4A7A8F0E" w14:textId="77777777" w:rsidTr="005D2AC8">
        <w:trPr>
          <w:trHeight w:val="960"/>
        </w:trPr>
        <w:tc>
          <w:tcPr>
            <w:tcW w:w="1158" w:type="pct"/>
            <w:shd w:val="clear" w:color="auto" w:fill="auto"/>
            <w:hideMark/>
          </w:tcPr>
          <w:p w14:paraId="00201DB4" w14:textId="77777777" w:rsidR="00816AF1" w:rsidRPr="00020102" w:rsidRDefault="00816AF1" w:rsidP="00816AF1">
            <w:pPr>
              <w:pStyle w:val="Tabletext"/>
              <w:keepNext/>
              <w:keepLines/>
              <w:widowControl w:val="0"/>
            </w:pPr>
            <w:r w:rsidRPr="00020102">
              <w:t>Proportion of severe MR patients who have FMR mechanism</w:t>
            </w:r>
          </w:p>
        </w:tc>
        <w:tc>
          <w:tcPr>
            <w:tcW w:w="549" w:type="pct"/>
            <w:shd w:val="clear" w:color="auto" w:fill="auto"/>
            <w:noWrap/>
            <w:hideMark/>
          </w:tcPr>
          <w:p w14:paraId="6B2021C9" w14:textId="3A5708D7" w:rsidR="00816AF1" w:rsidRPr="00020102" w:rsidRDefault="00816AF1" w:rsidP="00816AF1">
            <w:pPr>
              <w:pStyle w:val="Tabletext"/>
              <w:keepNext/>
              <w:keepLines/>
              <w:widowControl w:val="0"/>
            </w:pPr>
            <w:r w:rsidRPr="00827C1C">
              <w:rPr>
                <w:highlight w:val="black"/>
              </w:rPr>
              <w:t>XXX</w:t>
            </w:r>
          </w:p>
        </w:tc>
        <w:tc>
          <w:tcPr>
            <w:tcW w:w="1099" w:type="pct"/>
            <w:vMerge w:val="restart"/>
            <w:shd w:val="clear" w:color="auto" w:fill="auto"/>
          </w:tcPr>
          <w:p w14:paraId="4ECEF1DE" w14:textId="1970C7B9" w:rsidR="00816AF1" w:rsidRPr="00020102" w:rsidRDefault="00816AF1" w:rsidP="00816AF1">
            <w:pPr>
              <w:pStyle w:val="Tabletext"/>
              <w:keepNext/>
              <w:keepLines/>
              <w:widowControl w:val="0"/>
            </w:pPr>
            <w:r w:rsidRPr="004B5AAE">
              <w:rPr>
                <w:highlight w:val="black"/>
              </w:rPr>
              <w:t>XXX</w:t>
            </w:r>
          </w:p>
        </w:tc>
        <w:tc>
          <w:tcPr>
            <w:tcW w:w="2194" w:type="pct"/>
            <w:vMerge w:val="restart"/>
            <w:shd w:val="clear" w:color="auto" w:fill="auto"/>
            <w:hideMark/>
          </w:tcPr>
          <w:p w14:paraId="7421A9C3" w14:textId="03C7FAED" w:rsidR="00816AF1" w:rsidRPr="00020102" w:rsidRDefault="00816AF1" w:rsidP="00816AF1">
            <w:pPr>
              <w:pStyle w:val="Tabletext"/>
              <w:keepNext/>
              <w:keepLines/>
              <w:widowControl w:val="0"/>
            </w:pPr>
            <w:r w:rsidRPr="004B5AAE">
              <w:rPr>
                <w:highlight w:val="black"/>
              </w:rPr>
              <w:t>XXX</w:t>
            </w:r>
          </w:p>
        </w:tc>
      </w:tr>
      <w:tr w:rsidR="00816AF1" w:rsidRPr="00020102" w14:paraId="0A26EB46" w14:textId="77777777" w:rsidTr="005D2AC8">
        <w:trPr>
          <w:trHeight w:val="600"/>
        </w:trPr>
        <w:tc>
          <w:tcPr>
            <w:tcW w:w="1158" w:type="pct"/>
            <w:shd w:val="clear" w:color="auto" w:fill="auto"/>
            <w:hideMark/>
          </w:tcPr>
          <w:p w14:paraId="5ACEF79B" w14:textId="77777777" w:rsidR="00816AF1" w:rsidRPr="00020102" w:rsidRDefault="00816AF1" w:rsidP="00816AF1">
            <w:pPr>
              <w:pStyle w:val="Tabletext"/>
              <w:keepNext/>
              <w:keepLines/>
              <w:widowControl w:val="0"/>
            </w:pPr>
            <w:r w:rsidRPr="00020102">
              <w:t>Proportion of severe MR patients who have DMR mechanism</w:t>
            </w:r>
          </w:p>
        </w:tc>
        <w:tc>
          <w:tcPr>
            <w:tcW w:w="549" w:type="pct"/>
            <w:shd w:val="clear" w:color="auto" w:fill="auto"/>
            <w:noWrap/>
            <w:hideMark/>
          </w:tcPr>
          <w:p w14:paraId="50FDE83F" w14:textId="339E1BB7" w:rsidR="00816AF1" w:rsidRPr="00020102" w:rsidRDefault="00816AF1" w:rsidP="00816AF1">
            <w:pPr>
              <w:pStyle w:val="Tabletext"/>
              <w:keepNext/>
              <w:keepLines/>
              <w:widowControl w:val="0"/>
            </w:pPr>
            <w:r w:rsidRPr="00827C1C">
              <w:rPr>
                <w:highlight w:val="black"/>
              </w:rPr>
              <w:t>XXX</w:t>
            </w:r>
          </w:p>
        </w:tc>
        <w:tc>
          <w:tcPr>
            <w:tcW w:w="1099" w:type="pct"/>
            <w:vMerge/>
            <w:shd w:val="clear" w:color="auto" w:fill="auto"/>
            <w:hideMark/>
          </w:tcPr>
          <w:p w14:paraId="37C3AB27" w14:textId="77777777" w:rsidR="00816AF1" w:rsidRPr="00020102" w:rsidRDefault="00816AF1" w:rsidP="00816AF1">
            <w:pPr>
              <w:pStyle w:val="Tabletext"/>
              <w:keepNext/>
              <w:keepLines/>
              <w:widowControl w:val="0"/>
            </w:pPr>
          </w:p>
        </w:tc>
        <w:tc>
          <w:tcPr>
            <w:tcW w:w="2194" w:type="pct"/>
            <w:vMerge/>
            <w:shd w:val="clear" w:color="auto" w:fill="auto"/>
            <w:hideMark/>
          </w:tcPr>
          <w:p w14:paraId="6889D114" w14:textId="77777777" w:rsidR="00816AF1" w:rsidRPr="00020102" w:rsidRDefault="00816AF1" w:rsidP="00816AF1">
            <w:pPr>
              <w:pStyle w:val="Tabletext"/>
              <w:keepNext/>
              <w:keepLines/>
              <w:widowControl w:val="0"/>
            </w:pPr>
          </w:p>
        </w:tc>
      </w:tr>
    </w:tbl>
    <w:p w14:paraId="121C8B57" w14:textId="77777777" w:rsidR="00721787" w:rsidRPr="00020102" w:rsidRDefault="00721787" w:rsidP="00721787">
      <w:pPr>
        <w:pStyle w:val="Tabletext"/>
        <w:keepNext/>
        <w:keepLines/>
        <w:widowControl w:val="0"/>
        <w:tabs>
          <w:tab w:val="left" w:pos="2094"/>
          <w:tab w:val="left" w:pos="3086"/>
          <w:tab w:val="left" w:pos="5073"/>
        </w:tabs>
      </w:pPr>
      <w:r>
        <w:t xml:space="preserve">Abbreviations: ABS, </w:t>
      </w:r>
      <w:r w:rsidRPr="00020102">
        <w:t>Australian Bureau of Statistics</w:t>
      </w:r>
      <w:r>
        <w:t xml:space="preserve">; DMR, degenerative mitral regurgitation; EROA, effective regurgitant orifice area; FMR, functional mitral regurgitation; MR, mitral regurgitation; NHS, </w:t>
      </w:r>
      <w:r w:rsidRPr="00020102">
        <w:t>National Health Surv</w:t>
      </w:r>
      <w:r>
        <w:t>ey.</w:t>
      </w:r>
    </w:p>
    <w:p w14:paraId="6C1A30D7" w14:textId="77777777" w:rsidR="00721787" w:rsidRDefault="00721787" w:rsidP="00721787"/>
    <w:p w14:paraId="43D096B3" w14:textId="77777777" w:rsidR="00721787" w:rsidRDefault="00721787" w:rsidP="00721787">
      <w:r>
        <w:t xml:space="preserve">MSAC has previously accepted a gate keeper role for a multidisciplinary heart team (MDHT) for recommending TAVI surgery to “high risk” patients who are prohibitive of surgery. The position of the TMVr in the treatment algorithm for MR requires that several clinical characteristics be assessed before a patient is indicated for TMVr. Therefore, the functioning of the MDHT as a gatekeeper to TMVr, as is the case for TAVI procedures, aims to provide a framework for selecting patients that are eligible for TMVr and that would benefit from this procedure. </w:t>
      </w:r>
    </w:p>
    <w:p w14:paraId="34322EC4" w14:textId="58B5CA0B" w:rsidR="00721787" w:rsidRDefault="00721787" w:rsidP="00721787">
      <w:pPr>
        <w:pStyle w:val="CommentText"/>
      </w:pPr>
      <w:r>
        <w:t>In the current treatment algorithm, a patient is eligible for TMVr if they have LVEF ≥30% or ≥20% and ≤50% for DMR and FMR respectively. Having met this criterion</w:t>
      </w:r>
      <w:r w:rsidR="00784853">
        <w:t>,</w:t>
      </w:r>
      <w:r>
        <w:t xml:space="preserve"> a MDHT will assess if the patient is anatomically suitable for the device (MitraClip) implantation</w:t>
      </w:r>
      <w:r w:rsidRPr="00534249">
        <w:t xml:space="preserve"> </w:t>
      </w:r>
      <w:r>
        <w:t>and if they are</w:t>
      </w:r>
      <w:r w:rsidR="00784853">
        <w:t xml:space="preserve"> at</w:t>
      </w:r>
      <w:r>
        <w:t xml:space="preserve"> high risk of </w:t>
      </w:r>
      <w:r w:rsidR="00784853">
        <w:t xml:space="preserve">complications with </w:t>
      </w:r>
      <w:r>
        <w:t xml:space="preserve">surgery. </w:t>
      </w:r>
    </w:p>
    <w:p w14:paraId="0438D199" w14:textId="1A2EF951" w:rsidR="00721787" w:rsidRDefault="00721787" w:rsidP="00497EC5">
      <w:pPr>
        <w:pStyle w:val="CommentText"/>
        <w:jc w:val="both"/>
      </w:pPr>
      <w:r>
        <w:t xml:space="preserve">Mirabel et al., (2007), reported clinical characteristics of severe symptomatic MR patients from the Euro Heart Survey on valvular heart disease (2001). The Euro Heart Survey was conducted between April and July 2001 in 92 centres from 25 European countries. Recruitment took place in medical and surgical wards, as well as in outpatient clinics in a variety of hospitals. </w:t>
      </w:r>
      <w:r w:rsidR="00DE5FD2">
        <w:t xml:space="preserve">In </w:t>
      </w:r>
      <w:r>
        <w:t>Mirabel et al. (2007)</w:t>
      </w:r>
      <w:r w:rsidR="00DE5FD2">
        <w:t xml:space="preserve">, </w:t>
      </w:r>
      <w:r>
        <w:t>58% of severe symptomatic MR patients who were given a decision not to operate, had a L</w:t>
      </w:r>
      <w:r w:rsidRPr="0065411B">
        <w:t>VEF</w:t>
      </w:r>
      <w:r>
        <w:t xml:space="preserve"> of</w:t>
      </w:r>
      <w:r w:rsidRPr="0065411B">
        <w:t xml:space="preserve"> 30%-60%</w:t>
      </w:r>
      <w:r>
        <w:t xml:space="preserve"> and 85.2% of patients had LVEF &gt;30%. In the absence of more precise data, it is assumed that 45% of severe symptomatic FMR patients have LVEF 20%-50% and 85.2% of DMR patients have LVEF ≥80%. Mirabel also reported that patients with LVEF&lt;60% were less likely to receive surgery. </w:t>
      </w:r>
      <w:r>
        <w:fldChar w:fldCharType="begin"/>
      </w:r>
      <w:r>
        <w:instrText xml:space="preserve"> REF _Ref3978481 \h </w:instrText>
      </w:r>
      <w:r w:rsidR="00497EC5">
        <w:instrText xml:space="preserve"> \* MERGEFORMAT </w:instrText>
      </w:r>
      <w:r>
        <w:fldChar w:fldCharType="separate"/>
      </w:r>
      <w:r w:rsidR="00A91C21">
        <w:t xml:space="preserve">Figure </w:t>
      </w:r>
      <w:r w:rsidR="00A91C21">
        <w:rPr>
          <w:noProof/>
        </w:rPr>
        <w:t>6</w:t>
      </w:r>
      <w:r>
        <w:fldChar w:fldCharType="end"/>
      </w:r>
      <w:r>
        <w:t xml:space="preserve"> shows that </w:t>
      </w:r>
      <w:r w:rsidRPr="00044DB7">
        <w:t>the decision not to operate occurred at a rate of 50%</w:t>
      </w:r>
      <w:r>
        <w:t>,</w:t>
      </w:r>
      <w:r w:rsidRPr="00044DB7">
        <w:t xml:space="preserve"> 62% and 86% in patients with an LVEF of 40-50%, 30-40% and &lt;30%, respectively. </w:t>
      </w:r>
      <w:r>
        <w:t>Therefore,</w:t>
      </w:r>
      <w:r w:rsidRPr="00044DB7">
        <w:t xml:space="preserve"> as a conservative estimate 50% of severe DMR patients with LVEF 20-50% are predicted to be </w:t>
      </w:r>
      <w:r>
        <w:t>high risk</w:t>
      </w:r>
      <w:r w:rsidRPr="00044DB7">
        <w:t xml:space="preserve"> of surg</w:t>
      </w:r>
      <w:r w:rsidR="00784853">
        <w:t>ical complications</w:t>
      </w:r>
      <w:r>
        <w:t>, given that the average LVEF in Mirabel et al.</w:t>
      </w:r>
      <w:r w:rsidR="00784853">
        <w:t>,</w:t>
      </w:r>
      <w:r>
        <w:t xml:space="preserve"> (2007) was 48% and that 61% of patients that did not receive surgery had DMR. </w:t>
      </w:r>
    </w:p>
    <w:p w14:paraId="12CD9D7F" w14:textId="5372A639" w:rsidR="00721787" w:rsidRDefault="00721787" w:rsidP="00497EC5">
      <w:pPr>
        <w:pStyle w:val="CommentText"/>
        <w:jc w:val="both"/>
      </w:pPr>
      <w:r>
        <w:t xml:space="preserve">The proportion of patients that are </w:t>
      </w:r>
      <w:r w:rsidR="00784853" w:rsidRPr="00D67AA5">
        <w:t xml:space="preserve">at high risk of </w:t>
      </w:r>
      <w:r w:rsidR="00784853">
        <w:t xml:space="preserve">complications with </w:t>
      </w:r>
      <w:r w:rsidR="00784853" w:rsidRPr="00D67AA5">
        <w:t>surgical intervention</w:t>
      </w:r>
      <w:r w:rsidR="00784853">
        <w:t xml:space="preserve"> </w:t>
      </w:r>
      <w:r>
        <w:t xml:space="preserve">is likely to be even higher in the FMR population given the risk of surgery and uncertainty around the benefits of mitral valve surgery in the FMR population. In turn, a pragmatic literature search identified, a single-centre </w:t>
      </w:r>
      <w:r w:rsidRPr="00271B18">
        <w:t>observational study</w:t>
      </w:r>
      <w:r>
        <w:t>,</w:t>
      </w:r>
      <w:r w:rsidRPr="00140BF8">
        <w:t xml:space="preserve"> </w:t>
      </w:r>
      <w:r w:rsidRPr="00271B18">
        <w:t>Goel et al.</w:t>
      </w:r>
      <w:r>
        <w:t>,</w:t>
      </w:r>
      <w:r w:rsidRPr="00271B18">
        <w:t xml:space="preserve"> </w:t>
      </w:r>
      <w:r>
        <w:t>(</w:t>
      </w:r>
      <w:r w:rsidRPr="00271B18">
        <w:t>2014</w:t>
      </w:r>
      <w:r>
        <w:t>),</w:t>
      </w:r>
      <w:r w:rsidRPr="00271B18">
        <w:t xml:space="preserve"> </w:t>
      </w:r>
      <w:r>
        <w:t>conducted in</w:t>
      </w:r>
      <w:r w:rsidRPr="00271B18">
        <w:t xml:space="preserve"> a large tertiary referral centre</w:t>
      </w:r>
      <w:r>
        <w:t>, which reported that</w:t>
      </w:r>
      <w:r w:rsidRPr="007656BF">
        <w:t xml:space="preserve"> 64% (520 of 814)</w:t>
      </w:r>
      <w:r>
        <w:t xml:space="preserve"> of FMR patients did not receive MV surgery. Thus, it is assumed that 64% of FMR patients and 50% of DMR patients are </w:t>
      </w:r>
      <w:r w:rsidR="00784853" w:rsidRPr="00D67AA5">
        <w:t xml:space="preserve">at high risk of </w:t>
      </w:r>
      <w:r w:rsidR="00784853">
        <w:t xml:space="preserve">complications with </w:t>
      </w:r>
      <w:r w:rsidR="00784853" w:rsidRPr="00D67AA5">
        <w:t>surgical intervention</w:t>
      </w:r>
      <w:r>
        <w:t>.</w:t>
      </w:r>
    </w:p>
    <w:p w14:paraId="56EC52F2" w14:textId="6586AF0F" w:rsidR="008B00FB" w:rsidRDefault="008B00FB" w:rsidP="00721787">
      <w:pPr>
        <w:pStyle w:val="CommentText"/>
        <w:keepNext/>
        <w:rPr>
          <w:noProof/>
          <w:lang w:eastAsia="en-AU"/>
        </w:rPr>
      </w:pPr>
      <w:r>
        <w:rPr>
          <w:noProof/>
          <w:lang w:eastAsia="en-AU"/>
        </w:rPr>
        <w:lastRenderedPageBreak/>
        <w:drawing>
          <wp:inline distT="0" distB="0" distL="0" distR="0" wp14:anchorId="2C20ABE4" wp14:editId="54BD7FCD">
            <wp:extent cx="5628005" cy="3273425"/>
            <wp:effectExtent l="0" t="0" r="0" b="3175"/>
            <wp:docPr id="9" name="Picture 5" descr="Graph showing decision not to operate vs decision to operate" title="Figure 9 Mirabel et al. (2007) the effect of LVEF on the decision to operate in severe symptomatic MR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28005" cy="3273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5FF45F20" w14:textId="6C3BFB83" w:rsidR="00721787" w:rsidRDefault="00721787" w:rsidP="00721787">
      <w:pPr>
        <w:pStyle w:val="Caption"/>
      </w:pPr>
      <w:bookmarkStart w:id="29" w:name="_Ref3978481"/>
      <w:r>
        <w:t xml:space="preserve">Figure </w:t>
      </w:r>
      <w:bookmarkEnd w:id="29"/>
      <w:r w:rsidR="00FF3D9C">
        <w:rPr>
          <w:noProof/>
        </w:rPr>
        <w:t>9</w:t>
      </w:r>
      <w:r>
        <w:tab/>
        <w:t>Mirabel et al. (2007) the effect of LVEF on the decision to operate in severe symptomatic MR patients</w:t>
      </w:r>
    </w:p>
    <w:p w14:paraId="3CF243BD" w14:textId="77777777" w:rsidR="00721787" w:rsidRDefault="00721787" w:rsidP="00721787"/>
    <w:p w14:paraId="351D7FD4" w14:textId="7FDB1C7C" w:rsidR="00721787" w:rsidRDefault="00721787" w:rsidP="00721787">
      <w:r>
        <w:fldChar w:fldCharType="begin"/>
      </w:r>
      <w:r>
        <w:instrText xml:space="preserve"> REF _Ref1137194 \h </w:instrText>
      </w:r>
      <w:r>
        <w:fldChar w:fldCharType="separate"/>
      </w:r>
      <w:r w:rsidR="00A91C21">
        <w:t xml:space="preserve">Table </w:t>
      </w:r>
      <w:r w:rsidR="00A91C21">
        <w:rPr>
          <w:noProof/>
        </w:rPr>
        <w:t>9</w:t>
      </w:r>
      <w:r>
        <w:fldChar w:fldCharType="end"/>
      </w:r>
      <w:r>
        <w:t xml:space="preserve"> presents estimates for the proportion of severe MR patients eligible for TMVr who are </w:t>
      </w:r>
      <w:r w:rsidR="00784853" w:rsidRPr="00D67AA5">
        <w:rPr>
          <w:szCs w:val="20"/>
        </w:rPr>
        <w:t xml:space="preserve">at high risk of </w:t>
      </w:r>
      <w:r w:rsidR="00784853">
        <w:rPr>
          <w:szCs w:val="20"/>
        </w:rPr>
        <w:t xml:space="preserve">complications with </w:t>
      </w:r>
      <w:r w:rsidR="00784853" w:rsidRPr="00D67AA5">
        <w:rPr>
          <w:szCs w:val="20"/>
        </w:rPr>
        <w:t>surgical intervention</w:t>
      </w:r>
      <w:r w:rsidR="00784853">
        <w:t xml:space="preserve"> </w:t>
      </w:r>
      <w:r>
        <w:t>and anatomically suitable for implantation.</w:t>
      </w:r>
    </w:p>
    <w:p w14:paraId="47BDBD82" w14:textId="77777777" w:rsidR="00721787" w:rsidRDefault="00721787" w:rsidP="00721787"/>
    <w:p w14:paraId="551C07BB" w14:textId="12534512" w:rsidR="00721787" w:rsidRDefault="00721787" w:rsidP="00721787">
      <w:pPr>
        <w:pStyle w:val="TableHEADER"/>
      </w:pPr>
      <w:bookmarkStart w:id="30" w:name="_Ref1137194"/>
      <w:r>
        <w:t xml:space="preserve">Table </w:t>
      </w:r>
      <w:r>
        <w:rPr>
          <w:noProof/>
        </w:rPr>
        <w:fldChar w:fldCharType="begin"/>
      </w:r>
      <w:r>
        <w:rPr>
          <w:noProof/>
        </w:rPr>
        <w:instrText xml:space="preserve"> SEQ Table \* ARABIC </w:instrText>
      </w:r>
      <w:r>
        <w:rPr>
          <w:noProof/>
        </w:rPr>
        <w:fldChar w:fldCharType="separate"/>
      </w:r>
      <w:r w:rsidR="00A91C21">
        <w:rPr>
          <w:noProof/>
        </w:rPr>
        <w:t>9</w:t>
      </w:r>
      <w:r>
        <w:rPr>
          <w:noProof/>
        </w:rPr>
        <w:fldChar w:fldCharType="end"/>
      </w:r>
      <w:bookmarkEnd w:id="30"/>
      <w:r>
        <w:tab/>
      </w:r>
      <w:r>
        <w:tab/>
        <w:t>Epidemiological inputs for determining proportion of severe DMR and FMR patients eligible for Mitra Clip</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9 Epidemiological inputs for determining proportion of severe DMR and FMR patients eligible for MitraClip"/>
        <w:tblDescription w:val="Column 1 Parameter split into Severe DMR population and Severe FMR population; Column 2 Value (redacted); Column 3 Source (redacted)"/>
      </w:tblPr>
      <w:tblGrid>
        <w:gridCol w:w="3631"/>
        <w:gridCol w:w="1304"/>
        <w:gridCol w:w="4081"/>
      </w:tblGrid>
      <w:tr w:rsidR="00721787" w:rsidRPr="00CA78AF" w14:paraId="1914182E" w14:textId="77777777" w:rsidTr="003C3853">
        <w:trPr>
          <w:trHeight w:val="304"/>
          <w:tblHeader/>
        </w:trPr>
        <w:tc>
          <w:tcPr>
            <w:tcW w:w="2014" w:type="pct"/>
            <w:shd w:val="clear" w:color="auto" w:fill="auto"/>
            <w:vAlign w:val="center"/>
          </w:tcPr>
          <w:p w14:paraId="2F61732A" w14:textId="77777777" w:rsidR="00721787" w:rsidRPr="00CA78AF" w:rsidRDefault="00721787" w:rsidP="005D2AC8">
            <w:pPr>
              <w:pStyle w:val="Tabletext"/>
              <w:rPr>
                <w:b/>
              </w:rPr>
            </w:pPr>
            <w:r w:rsidRPr="00CA78AF">
              <w:rPr>
                <w:b/>
              </w:rPr>
              <w:t>Parameter</w:t>
            </w:r>
          </w:p>
        </w:tc>
        <w:tc>
          <w:tcPr>
            <w:tcW w:w="723" w:type="pct"/>
            <w:shd w:val="clear" w:color="auto" w:fill="auto"/>
            <w:noWrap/>
            <w:vAlign w:val="center"/>
          </w:tcPr>
          <w:p w14:paraId="488BF11E" w14:textId="77777777" w:rsidR="00721787" w:rsidRPr="00CA78AF" w:rsidRDefault="00721787" w:rsidP="005D2AC8">
            <w:pPr>
              <w:pStyle w:val="Tabletext"/>
              <w:rPr>
                <w:b/>
              </w:rPr>
            </w:pPr>
            <w:r w:rsidRPr="00CA78AF">
              <w:rPr>
                <w:b/>
              </w:rPr>
              <w:t>Value</w:t>
            </w:r>
          </w:p>
        </w:tc>
        <w:tc>
          <w:tcPr>
            <w:tcW w:w="2263" w:type="pct"/>
            <w:shd w:val="clear" w:color="auto" w:fill="auto"/>
            <w:vAlign w:val="center"/>
          </w:tcPr>
          <w:p w14:paraId="3BADE417" w14:textId="77777777" w:rsidR="00721787" w:rsidRPr="00CA78AF" w:rsidRDefault="00721787" w:rsidP="005D2AC8">
            <w:pPr>
              <w:pStyle w:val="Tabletext"/>
              <w:rPr>
                <w:b/>
              </w:rPr>
            </w:pPr>
            <w:r w:rsidRPr="00CA78AF">
              <w:rPr>
                <w:b/>
              </w:rPr>
              <w:t>Source</w:t>
            </w:r>
          </w:p>
        </w:tc>
      </w:tr>
      <w:tr w:rsidR="00721787" w:rsidRPr="00CA78AF" w14:paraId="4A467BD5" w14:textId="77777777" w:rsidTr="005D2AC8">
        <w:trPr>
          <w:trHeight w:val="304"/>
        </w:trPr>
        <w:tc>
          <w:tcPr>
            <w:tcW w:w="5000" w:type="pct"/>
            <w:gridSpan w:val="3"/>
            <w:shd w:val="clear" w:color="auto" w:fill="D9D9D9"/>
            <w:vAlign w:val="center"/>
          </w:tcPr>
          <w:p w14:paraId="32F05DAD" w14:textId="77777777" w:rsidR="00721787" w:rsidRPr="00CA78AF" w:rsidRDefault="00721787" w:rsidP="005D2AC8">
            <w:pPr>
              <w:pStyle w:val="Tabletext"/>
              <w:rPr>
                <w:b/>
              </w:rPr>
            </w:pPr>
            <w:r w:rsidRPr="00CA78AF">
              <w:rPr>
                <w:b/>
              </w:rPr>
              <w:t>Severe DMR population</w:t>
            </w:r>
          </w:p>
        </w:tc>
      </w:tr>
      <w:tr w:rsidR="00816AF1" w:rsidRPr="00020102" w14:paraId="19407C9B" w14:textId="77777777" w:rsidTr="005D2AC8">
        <w:trPr>
          <w:trHeight w:val="900"/>
        </w:trPr>
        <w:tc>
          <w:tcPr>
            <w:tcW w:w="2014" w:type="pct"/>
            <w:shd w:val="clear" w:color="auto" w:fill="auto"/>
          </w:tcPr>
          <w:p w14:paraId="0D0966E2" w14:textId="0DC953BD" w:rsidR="00816AF1" w:rsidRPr="00020102" w:rsidRDefault="00816AF1" w:rsidP="00816AF1">
            <w:pPr>
              <w:pStyle w:val="Tabletext"/>
            </w:pPr>
            <w:r w:rsidRPr="00020102">
              <w:t xml:space="preserve">Proportion of with </w:t>
            </w:r>
            <w:r>
              <w:t>severe symptomatic</w:t>
            </w:r>
            <w:r w:rsidRPr="00020102">
              <w:t xml:space="preserve"> DMR patients who have LVEF </w:t>
            </w:r>
            <w:r>
              <w:t>≥30</w:t>
            </w:r>
            <w:r w:rsidRPr="00020102">
              <w:t xml:space="preserve">% </w:t>
            </w:r>
          </w:p>
        </w:tc>
        <w:tc>
          <w:tcPr>
            <w:tcW w:w="723" w:type="pct"/>
            <w:shd w:val="clear" w:color="auto" w:fill="auto"/>
            <w:noWrap/>
          </w:tcPr>
          <w:p w14:paraId="3CBCB109" w14:textId="5818EB46" w:rsidR="00816AF1" w:rsidRPr="00816AF1" w:rsidRDefault="00816AF1" w:rsidP="00816AF1">
            <w:pPr>
              <w:pStyle w:val="Tabletext"/>
              <w:rPr>
                <w:highlight w:val="black"/>
              </w:rPr>
            </w:pPr>
            <w:r w:rsidRPr="00A96E08">
              <w:rPr>
                <w:highlight w:val="black"/>
              </w:rPr>
              <w:t>XXX</w:t>
            </w:r>
          </w:p>
        </w:tc>
        <w:tc>
          <w:tcPr>
            <w:tcW w:w="2263" w:type="pct"/>
            <w:shd w:val="clear" w:color="auto" w:fill="auto"/>
          </w:tcPr>
          <w:p w14:paraId="2DE0844E" w14:textId="75E9A5B2" w:rsidR="00816AF1" w:rsidRPr="00816AF1" w:rsidRDefault="00816AF1" w:rsidP="00816AF1">
            <w:pPr>
              <w:pStyle w:val="Tabletext"/>
              <w:rPr>
                <w:highlight w:val="black"/>
              </w:rPr>
            </w:pPr>
            <w:r w:rsidRPr="00A96E08">
              <w:rPr>
                <w:highlight w:val="black"/>
              </w:rPr>
              <w:t>XXX</w:t>
            </w:r>
          </w:p>
        </w:tc>
      </w:tr>
      <w:tr w:rsidR="00816AF1" w:rsidRPr="00020102" w14:paraId="39ADC1B0" w14:textId="77777777" w:rsidTr="005D2AC8">
        <w:trPr>
          <w:trHeight w:val="900"/>
        </w:trPr>
        <w:tc>
          <w:tcPr>
            <w:tcW w:w="2014" w:type="pct"/>
            <w:shd w:val="clear" w:color="auto" w:fill="auto"/>
          </w:tcPr>
          <w:p w14:paraId="59F8F8BC" w14:textId="59E4ACE8" w:rsidR="00816AF1" w:rsidRPr="00020102" w:rsidRDefault="00816AF1" w:rsidP="00816AF1">
            <w:pPr>
              <w:pStyle w:val="Tabletext"/>
            </w:pPr>
            <w:r w:rsidRPr="00020102">
              <w:t>Proportion of severe</w:t>
            </w:r>
            <w:r>
              <w:t xml:space="preserve"> symptomatic</w:t>
            </w:r>
            <w:r w:rsidRPr="00020102">
              <w:t xml:space="preserve"> DMR patients who are </w:t>
            </w:r>
            <w:r w:rsidRPr="00D67AA5">
              <w:t xml:space="preserve">at high risk of </w:t>
            </w:r>
            <w:r>
              <w:t xml:space="preserve">complications with </w:t>
            </w:r>
            <w:r w:rsidRPr="00D67AA5">
              <w:t>surgical intervention</w:t>
            </w:r>
          </w:p>
        </w:tc>
        <w:tc>
          <w:tcPr>
            <w:tcW w:w="723" w:type="pct"/>
            <w:shd w:val="clear" w:color="auto" w:fill="auto"/>
            <w:noWrap/>
          </w:tcPr>
          <w:p w14:paraId="3F6B2781" w14:textId="5197DF19" w:rsidR="00816AF1" w:rsidRPr="00816AF1" w:rsidRDefault="00816AF1" w:rsidP="00816AF1">
            <w:pPr>
              <w:pStyle w:val="Tabletext"/>
              <w:rPr>
                <w:highlight w:val="black"/>
              </w:rPr>
            </w:pPr>
            <w:r w:rsidRPr="00A96E08">
              <w:rPr>
                <w:highlight w:val="black"/>
              </w:rPr>
              <w:t>XXX</w:t>
            </w:r>
          </w:p>
        </w:tc>
        <w:tc>
          <w:tcPr>
            <w:tcW w:w="2263" w:type="pct"/>
            <w:shd w:val="clear" w:color="auto" w:fill="auto"/>
          </w:tcPr>
          <w:p w14:paraId="0CD74639" w14:textId="0AA53C80" w:rsidR="00816AF1" w:rsidRPr="00816AF1" w:rsidRDefault="00816AF1" w:rsidP="00816AF1">
            <w:pPr>
              <w:pStyle w:val="Tabletext"/>
              <w:rPr>
                <w:highlight w:val="black"/>
              </w:rPr>
            </w:pPr>
            <w:r w:rsidRPr="00A96E08">
              <w:rPr>
                <w:highlight w:val="black"/>
              </w:rPr>
              <w:t>XXX</w:t>
            </w:r>
          </w:p>
        </w:tc>
      </w:tr>
      <w:tr w:rsidR="00816AF1" w:rsidRPr="00020102" w14:paraId="0B163CF9" w14:textId="77777777" w:rsidTr="005D2AC8">
        <w:trPr>
          <w:trHeight w:val="268"/>
        </w:trPr>
        <w:tc>
          <w:tcPr>
            <w:tcW w:w="2014" w:type="pct"/>
            <w:shd w:val="clear" w:color="auto" w:fill="auto"/>
            <w:hideMark/>
          </w:tcPr>
          <w:p w14:paraId="59EC53A1" w14:textId="77777777" w:rsidR="00816AF1" w:rsidRPr="00020102" w:rsidRDefault="00816AF1" w:rsidP="00816AF1">
            <w:pPr>
              <w:pStyle w:val="Tabletext"/>
            </w:pPr>
            <w:r w:rsidRPr="00020102">
              <w:t>Proportion of severe</w:t>
            </w:r>
            <w:r>
              <w:t xml:space="preserve"> symptomatic</w:t>
            </w:r>
            <w:r w:rsidRPr="00020102">
              <w:t xml:space="preserve"> MR patients who are anatomically suitable for </w:t>
            </w:r>
            <w:r>
              <w:t>TMVr (MitraClip</w:t>
            </w:r>
            <w:r w:rsidRPr="00020102">
              <w:t xml:space="preserve"> implantation</w:t>
            </w:r>
            <w:r>
              <w:t>)</w:t>
            </w:r>
          </w:p>
        </w:tc>
        <w:tc>
          <w:tcPr>
            <w:tcW w:w="723" w:type="pct"/>
            <w:shd w:val="clear" w:color="auto" w:fill="auto"/>
            <w:noWrap/>
            <w:hideMark/>
          </w:tcPr>
          <w:p w14:paraId="5A512765" w14:textId="7957AB01" w:rsidR="00816AF1" w:rsidRPr="00816AF1" w:rsidRDefault="00816AF1" w:rsidP="00816AF1">
            <w:pPr>
              <w:pStyle w:val="Tabletext"/>
              <w:rPr>
                <w:highlight w:val="black"/>
              </w:rPr>
            </w:pPr>
            <w:r w:rsidRPr="00A96E08">
              <w:rPr>
                <w:highlight w:val="black"/>
              </w:rPr>
              <w:t>XXX</w:t>
            </w:r>
          </w:p>
        </w:tc>
        <w:tc>
          <w:tcPr>
            <w:tcW w:w="2263" w:type="pct"/>
            <w:shd w:val="clear" w:color="auto" w:fill="auto"/>
          </w:tcPr>
          <w:p w14:paraId="76613AB6" w14:textId="4D85C961" w:rsidR="00816AF1" w:rsidRPr="00816AF1" w:rsidRDefault="00816AF1" w:rsidP="00816AF1">
            <w:pPr>
              <w:pStyle w:val="Tabletext"/>
              <w:rPr>
                <w:highlight w:val="black"/>
              </w:rPr>
            </w:pPr>
            <w:r w:rsidRPr="00A96E08">
              <w:rPr>
                <w:highlight w:val="black"/>
              </w:rPr>
              <w:t>XXX</w:t>
            </w:r>
          </w:p>
        </w:tc>
      </w:tr>
      <w:tr w:rsidR="00721787" w:rsidRPr="00CA78AF" w14:paraId="4E6334E8" w14:textId="77777777" w:rsidTr="005D2AC8">
        <w:trPr>
          <w:trHeight w:val="268"/>
        </w:trPr>
        <w:tc>
          <w:tcPr>
            <w:tcW w:w="5000" w:type="pct"/>
            <w:gridSpan w:val="3"/>
            <w:shd w:val="clear" w:color="auto" w:fill="D9D9D9"/>
            <w:vAlign w:val="center"/>
          </w:tcPr>
          <w:p w14:paraId="6F2DE2D0" w14:textId="77777777" w:rsidR="00721787" w:rsidRPr="00CA78AF" w:rsidRDefault="00721787" w:rsidP="005D2AC8">
            <w:pPr>
              <w:pStyle w:val="Tabletext"/>
              <w:rPr>
                <w:b/>
              </w:rPr>
            </w:pPr>
            <w:r w:rsidRPr="00CA78AF">
              <w:rPr>
                <w:b/>
              </w:rPr>
              <w:t>Severe FMR population</w:t>
            </w:r>
          </w:p>
        </w:tc>
      </w:tr>
      <w:tr w:rsidR="00816AF1" w:rsidRPr="00020102" w14:paraId="3E2D7618" w14:textId="77777777" w:rsidTr="005D2AC8">
        <w:trPr>
          <w:trHeight w:val="900"/>
        </w:trPr>
        <w:tc>
          <w:tcPr>
            <w:tcW w:w="2014" w:type="pct"/>
            <w:shd w:val="clear" w:color="auto" w:fill="auto"/>
          </w:tcPr>
          <w:p w14:paraId="4EF17F1F" w14:textId="77777777" w:rsidR="00816AF1" w:rsidRPr="00020102" w:rsidRDefault="00816AF1" w:rsidP="00816AF1">
            <w:pPr>
              <w:pStyle w:val="Tabletext"/>
            </w:pPr>
            <w:r w:rsidRPr="00020102">
              <w:t>Proportion of severe</w:t>
            </w:r>
            <w:r>
              <w:t xml:space="preserve"> symptomatic</w:t>
            </w:r>
            <w:r w:rsidRPr="00020102">
              <w:t xml:space="preserve"> </w:t>
            </w:r>
            <w:r>
              <w:t>F</w:t>
            </w:r>
            <w:r w:rsidRPr="00020102">
              <w:t>MR patients who have LVEF</w:t>
            </w:r>
            <w:r>
              <w:t>20</w:t>
            </w:r>
            <w:r w:rsidRPr="00020102">
              <w:t>%</w:t>
            </w:r>
            <w:r>
              <w:t xml:space="preserve"> - 50%</w:t>
            </w:r>
            <w:r w:rsidRPr="00020102">
              <w:t xml:space="preserve"> </w:t>
            </w:r>
          </w:p>
        </w:tc>
        <w:tc>
          <w:tcPr>
            <w:tcW w:w="723" w:type="pct"/>
            <w:shd w:val="clear" w:color="auto" w:fill="auto"/>
            <w:noWrap/>
          </w:tcPr>
          <w:p w14:paraId="21A6B61C" w14:textId="22FAF507" w:rsidR="00816AF1" w:rsidRPr="00020102" w:rsidRDefault="00816AF1" w:rsidP="00816AF1">
            <w:pPr>
              <w:pStyle w:val="Tabletext"/>
            </w:pPr>
            <w:r w:rsidRPr="00471253">
              <w:rPr>
                <w:highlight w:val="black"/>
              </w:rPr>
              <w:t>XXX</w:t>
            </w:r>
          </w:p>
        </w:tc>
        <w:tc>
          <w:tcPr>
            <w:tcW w:w="2263" w:type="pct"/>
            <w:shd w:val="clear" w:color="auto" w:fill="auto"/>
          </w:tcPr>
          <w:p w14:paraId="13A50E97" w14:textId="10258D2E" w:rsidR="00816AF1" w:rsidRPr="00020102" w:rsidRDefault="00816AF1" w:rsidP="00816AF1">
            <w:pPr>
              <w:pStyle w:val="Tabletext"/>
            </w:pPr>
            <w:r w:rsidRPr="00471253">
              <w:rPr>
                <w:highlight w:val="black"/>
              </w:rPr>
              <w:t>XXX</w:t>
            </w:r>
          </w:p>
        </w:tc>
      </w:tr>
      <w:tr w:rsidR="00816AF1" w:rsidRPr="00020102" w14:paraId="26FA25C5" w14:textId="77777777" w:rsidTr="005D2AC8">
        <w:trPr>
          <w:trHeight w:val="900"/>
        </w:trPr>
        <w:tc>
          <w:tcPr>
            <w:tcW w:w="2014" w:type="pct"/>
            <w:shd w:val="clear" w:color="auto" w:fill="auto"/>
            <w:hideMark/>
          </w:tcPr>
          <w:p w14:paraId="71185C3E" w14:textId="47D4AEE2" w:rsidR="00816AF1" w:rsidRPr="00020102" w:rsidRDefault="00816AF1" w:rsidP="00816AF1">
            <w:pPr>
              <w:pStyle w:val="Tabletext"/>
            </w:pPr>
            <w:r w:rsidRPr="00020102">
              <w:t>Proportion of severe</w:t>
            </w:r>
            <w:r>
              <w:t xml:space="preserve"> symptomatic</w:t>
            </w:r>
            <w:r w:rsidRPr="00020102">
              <w:t xml:space="preserve"> FMR patients who are </w:t>
            </w:r>
            <w:r w:rsidRPr="00D67AA5">
              <w:t xml:space="preserve">at high risk of </w:t>
            </w:r>
            <w:r>
              <w:t xml:space="preserve">complications with </w:t>
            </w:r>
            <w:r w:rsidRPr="00D67AA5">
              <w:t>surgical intervention</w:t>
            </w:r>
          </w:p>
        </w:tc>
        <w:tc>
          <w:tcPr>
            <w:tcW w:w="723" w:type="pct"/>
            <w:shd w:val="clear" w:color="auto" w:fill="auto"/>
            <w:noWrap/>
            <w:hideMark/>
          </w:tcPr>
          <w:p w14:paraId="4E97BB72" w14:textId="039A016E" w:rsidR="00816AF1" w:rsidRPr="00020102" w:rsidRDefault="00816AF1" w:rsidP="00816AF1">
            <w:pPr>
              <w:pStyle w:val="Tabletext"/>
            </w:pPr>
            <w:r w:rsidRPr="00471253">
              <w:rPr>
                <w:highlight w:val="black"/>
              </w:rPr>
              <w:t>XXX</w:t>
            </w:r>
          </w:p>
        </w:tc>
        <w:tc>
          <w:tcPr>
            <w:tcW w:w="2263" w:type="pct"/>
            <w:shd w:val="clear" w:color="auto" w:fill="auto"/>
            <w:hideMark/>
          </w:tcPr>
          <w:p w14:paraId="2DFEE73F" w14:textId="756AB82E" w:rsidR="00816AF1" w:rsidRPr="00020102" w:rsidRDefault="00816AF1" w:rsidP="00816AF1">
            <w:pPr>
              <w:pStyle w:val="Tabletext"/>
            </w:pPr>
            <w:r w:rsidRPr="00471253">
              <w:rPr>
                <w:highlight w:val="black"/>
              </w:rPr>
              <w:t>XXX</w:t>
            </w:r>
          </w:p>
        </w:tc>
      </w:tr>
      <w:tr w:rsidR="00816AF1" w:rsidRPr="00020102" w14:paraId="1EA4CFF5" w14:textId="77777777" w:rsidTr="005D2AC8">
        <w:trPr>
          <w:trHeight w:val="900"/>
        </w:trPr>
        <w:tc>
          <w:tcPr>
            <w:tcW w:w="2014" w:type="pct"/>
            <w:shd w:val="clear" w:color="auto" w:fill="auto"/>
          </w:tcPr>
          <w:p w14:paraId="6587ADC9" w14:textId="77777777" w:rsidR="00816AF1" w:rsidRPr="00020102" w:rsidRDefault="00816AF1" w:rsidP="00816AF1">
            <w:pPr>
              <w:pStyle w:val="Tabletext"/>
            </w:pPr>
            <w:r w:rsidRPr="00020102">
              <w:lastRenderedPageBreak/>
              <w:t>Proportion of severe</w:t>
            </w:r>
            <w:r>
              <w:t xml:space="preserve"> symptomatic</w:t>
            </w:r>
            <w:r w:rsidRPr="00020102">
              <w:t xml:space="preserve"> MR patients who are anatomically suitable for </w:t>
            </w:r>
            <w:r>
              <w:t>TMVr (</w:t>
            </w:r>
            <w:r w:rsidRPr="00020102">
              <w:t>MitraClip implantation</w:t>
            </w:r>
            <w:r>
              <w:t>)</w:t>
            </w:r>
          </w:p>
        </w:tc>
        <w:tc>
          <w:tcPr>
            <w:tcW w:w="723" w:type="pct"/>
            <w:shd w:val="clear" w:color="auto" w:fill="auto"/>
            <w:noWrap/>
          </w:tcPr>
          <w:p w14:paraId="2122F334" w14:textId="4B7BD713" w:rsidR="00816AF1" w:rsidRPr="00020102" w:rsidRDefault="00816AF1" w:rsidP="00816AF1">
            <w:pPr>
              <w:pStyle w:val="Tabletext"/>
            </w:pPr>
            <w:r w:rsidRPr="001F7890">
              <w:rPr>
                <w:highlight w:val="black"/>
              </w:rPr>
              <w:t>XXX</w:t>
            </w:r>
          </w:p>
        </w:tc>
        <w:tc>
          <w:tcPr>
            <w:tcW w:w="2263" w:type="pct"/>
            <w:shd w:val="clear" w:color="auto" w:fill="auto"/>
          </w:tcPr>
          <w:p w14:paraId="54D8DD0B" w14:textId="5E84EC1A" w:rsidR="00816AF1" w:rsidRPr="00020102" w:rsidRDefault="00816AF1" w:rsidP="00816AF1">
            <w:pPr>
              <w:pStyle w:val="Tabletext"/>
            </w:pPr>
            <w:r w:rsidRPr="001F7890">
              <w:rPr>
                <w:highlight w:val="black"/>
              </w:rPr>
              <w:t>XXX</w:t>
            </w:r>
          </w:p>
        </w:tc>
      </w:tr>
    </w:tbl>
    <w:p w14:paraId="33CA9F21" w14:textId="77777777" w:rsidR="00721787" w:rsidRPr="00020102" w:rsidRDefault="00721787" w:rsidP="00721787">
      <w:pPr>
        <w:pStyle w:val="Tabletext"/>
        <w:tabs>
          <w:tab w:val="left" w:pos="2094"/>
          <w:tab w:val="left" w:pos="3086"/>
          <w:tab w:val="left" w:pos="5073"/>
        </w:tabs>
      </w:pPr>
      <w:r>
        <w:t>Abbreviations: DMR, degenerative mitral regurgitation; FMR, functional mitral regurgitation; MR, mitral regurgitation.</w:t>
      </w:r>
    </w:p>
    <w:bookmarkEnd w:id="26"/>
    <w:p w14:paraId="7F478682" w14:textId="77777777" w:rsidR="00721787" w:rsidRDefault="00721787" w:rsidP="00721787"/>
    <w:p w14:paraId="76001B0A" w14:textId="77777777" w:rsidR="00721787" w:rsidRPr="006F0246" w:rsidRDefault="00721787" w:rsidP="00721787">
      <w:pPr>
        <w:pStyle w:val="Heading2"/>
      </w:pPr>
      <w:r w:rsidRPr="006F0246">
        <w:t xml:space="preserve">Estimates of the number of times </w:t>
      </w:r>
      <w:r>
        <w:t>TMVr</w:t>
      </w:r>
      <w:r w:rsidRPr="006F0246">
        <w:t xml:space="preserve"> would be delivered to a patient per year</w:t>
      </w:r>
    </w:p>
    <w:p w14:paraId="7D1A4B89" w14:textId="77777777" w:rsidR="00721787" w:rsidRDefault="00721787" w:rsidP="00721787">
      <w:pPr>
        <w:ind w:left="426"/>
      </w:pPr>
      <w:r>
        <w:t>The proposed medical service is intended to be delivered once only. Based on the COAPT trial, 3.7% and 6.6% of patients having TMVr and medical management had additional unplanned MitraClip implantations respectively (Stone et al 2018).</w:t>
      </w:r>
    </w:p>
    <w:p w14:paraId="74D0BF2D" w14:textId="77777777" w:rsidR="00721787" w:rsidRPr="006F0246" w:rsidRDefault="00721787" w:rsidP="00721787">
      <w:pPr>
        <w:pStyle w:val="Heading2"/>
      </w:pPr>
      <w:r w:rsidRPr="006F0246">
        <w:t>How many years would the proposed medical service(s) be required for the patient?</w:t>
      </w:r>
    </w:p>
    <w:p w14:paraId="07431DA8" w14:textId="77777777" w:rsidR="00721787" w:rsidRPr="00154B00" w:rsidRDefault="00721787" w:rsidP="00721787">
      <w:pPr>
        <w:ind w:left="426"/>
        <w:rPr>
          <w:b/>
          <w:szCs w:val="20"/>
        </w:rPr>
      </w:pPr>
      <w:r>
        <w:t>As stated in Q.47, the proposed medical service is to be a once off service.</w:t>
      </w:r>
    </w:p>
    <w:p w14:paraId="34D576B2" w14:textId="77777777" w:rsidR="00721787" w:rsidRPr="00154B00" w:rsidRDefault="00721787" w:rsidP="00721787">
      <w:pPr>
        <w:pStyle w:val="Heading2"/>
        <w:rPr>
          <w:b w:val="0"/>
        </w:rPr>
      </w:pPr>
      <w:r w:rsidRPr="00154B00">
        <w:t>Estimate the projected number of patients who will utilise the proposed medical ser</w:t>
      </w:r>
      <w:r>
        <w:t>vice(s) for the first full year:</w:t>
      </w:r>
    </w:p>
    <w:p w14:paraId="7C375B22" w14:textId="12823CBD" w:rsidR="00721787" w:rsidRDefault="00721787" w:rsidP="00BD4F84">
      <w:pPr>
        <w:ind w:left="360"/>
        <w:jc w:val="both"/>
      </w:pPr>
      <w:r>
        <w:t xml:space="preserve">The total number of patients with severe MR is derived from the prevalence of heart failure in the Australian population. In turn, projections of heart failure prevalence are based on 2017/18 NHS data and ABS projections of the Australian population for the first full year. This approach of estimating MR prevalence addresses previous concerns by MSAC that </w:t>
      </w:r>
      <w:r w:rsidRPr="00124A20">
        <w:rPr>
          <w:i/>
        </w:rPr>
        <w:t>“the prevalence of heart failure and therefore mitral regurgitation are difficult to assess … (and the) statistics are based on 2004 data and have not been adjusted to increases in the Australian population”</w:t>
      </w:r>
      <w:r w:rsidRPr="00124A20">
        <w:t xml:space="preserve"> (MSAC Application </w:t>
      </w:r>
      <w:r>
        <w:t>1992</w:t>
      </w:r>
      <w:r w:rsidRPr="00124A20">
        <w:t>.2 PSD, March 2016, p. 10).</w:t>
      </w:r>
      <w:r>
        <w:t xml:space="preserve"> The prevalence of MR is not expected to change given the steady number of MR related services utilised over the last decade, as presented in </w:t>
      </w:r>
      <w:r>
        <w:fldChar w:fldCharType="begin"/>
      </w:r>
      <w:r>
        <w:instrText xml:space="preserve"> REF _Ref1640031 \h  \* MERGEFORMAT </w:instrText>
      </w:r>
      <w:r>
        <w:fldChar w:fldCharType="separate"/>
      </w:r>
      <w:r w:rsidR="00A91C21">
        <w:t xml:space="preserve">Figure </w:t>
      </w:r>
      <w:r>
        <w:fldChar w:fldCharType="end"/>
      </w:r>
      <w:r>
        <w:t xml:space="preserve">. </w:t>
      </w:r>
    </w:p>
    <w:p w14:paraId="72B02AB3" w14:textId="20C1D0A9" w:rsidR="00721787" w:rsidRDefault="00721787" w:rsidP="00BD4F84">
      <w:pPr>
        <w:ind w:left="360"/>
        <w:jc w:val="both"/>
      </w:pPr>
      <w:r>
        <w:fldChar w:fldCharType="begin"/>
      </w:r>
      <w:r>
        <w:instrText xml:space="preserve"> REF _Ref1137322 \h  \* MERGEFORMAT </w:instrText>
      </w:r>
      <w:r>
        <w:fldChar w:fldCharType="separate"/>
      </w:r>
      <w:r w:rsidR="00A91C21">
        <w:t>Table 10</w:t>
      </w:r>
      <w:r>
        <w:fldChar w:fldCharType="end"/>
      </w:r>
      <w:r>
        <w:t xml:space="preserve"> presents estimates of the total patient population eligible for TMVr for the first year of listing. Based on these estimates there are approximately </w:t>
      </w:r>
      <w:r w:rsidR="00816AF1" w:rsidRPr="00816AF1">
        <w:rPr>
          <w:highlight w:val="black"/>
        </w:rPr>
        <w:t>x</w:t>
      </w:r>
      <w:r w:rsidR="00816AF1">
        <w:t xml:space="preserve"> </w:t>
      </w:r>
      <w:r>
        <w:t xml:space="preserve">patients with severe, symptomatic MR in Australia of which approximately </w:t>
      </w:r>
      <w:r w:rsidR="00816AF1" w:rsidRPr="00816AF1">
        <w:rPr>
          <w:highlight w:val="black"/>
        </w:rPr>
        <w:t>xxxxx</w:t>
      </w:r>
      <w:r w:rsidR="00816AF1">
        <w:t xml:space="preserve"> </w:t>
      </w:r>
      <w:r>
        <w:t>are eligible for TMVr.</w:t>
      </w:r>
      <w:r w:rsidR="00784853">
        <w:t xml:space="preserve"> It is estimated that</w:t>
      </w:r>
      <w:r>
        <w:t xml:space="preserve"> </w:t>
      </w:r>
      <w:r w:rsidR="00816AF1" w:rsidRPr="00816AF1">
        <w:rPr>
          <w:highlight w:val="black"/>
        </w:rPr>
        <w:t>xxxxx</w:t>
      </w:r>
      <w:r w:rsidR="00816AF1">
        <w:t xml:space="preserve"> </w:t>
      </w:r>
      <w:r>
        <w:t>patients with severe symptomatic MR comprises patients who will be currently treated with medical management and surgery. This is likely to be a reasonable estimate given that approximately</w:t>
      </w:r>
      <w:r w:rsidR="00816AF1" w:rsidRPr="00816AF1">
        <w:rPr>
          <w:highlight w:val="black"/>
        </w:rPr>
        <w:t xml:space="preserve"> xxxxx</w:t>
      </w:r>
      <w:r w:rsidR="00816AF1">
        <w:t xml:space="preserve"> </w:t>
      </w:r>
      <w:r>
        <w:t>mitral valve related surgery procedures are reimbursed annually in Australia, which is a figure that includes patients with other mitral valve conditions and a range of MR</w:t>
      </w:r>
      <w:r w:rsidRPr="00140BF8">
        <w:t xml:space="preserve"> </w:t>
      </w:r>
      <w:r>
        <w:t xml:space="preserve">severity. </w:t>
      </w:r>
    </w:p>
    <w:p w14:paraId="6B62FEE6" w14:textId="086E05E6" w:rsidR="00721787" w:rsidRDefault="00721787" w:rsidP="00BD4F84">
      <w:pPr>
        <w:ind w:left="360"/>
        <w:jc w:val="both"/>
      </w:pPr>
      <w:r w:rsidRPr="008F6C12">
        <w:t xml:space="preserve">The estimated total number of severe DMR patients eligible for </w:t>
      </w:r>
      <w:r>
        <w:t>TMVr</w:t>
      </w:r>
      <w:r w:rsidRPr="008F6C12">
        <w:t xml:space="preserve"> in year one is </w:t>
      </w:r>
      <w:r w:rsidR="00816AF1" w:rsidRPr="00816AF1">
        <w:rPr>
          <w:highlight w:val="black"/>
        </w:rPr>
        <w:t>xxxxx</w:t>
      </w:r>
      <w:r w:rsidRPr="008F6C12">
        <w:t xml:space="preserve"> and </w:t>
      </w:r>
      <w:r w:rsidR="00816AF1" w:rsidRPr="00816AF1">
        <w:rPr>
          <w:highlight w:val="black"/>
        </w:rPr>
        <w:t>xxxxx</w:t>
      </w:r>
      <w:r w:rsidRPr="008F6C12">
        <w:t xml:space="preserve"> in the first year </w:t>
      </w:r>
      <w:r>
        <w:t>for FMR</w:t>
      </w:r>
      <w:r w:rsidRPr="00441A81">
        <w:t>. These estimates will be further explored in the SBA.</w:t>
      </w:r>
    </w:p>
    <w:p w14:paraId="4FD9B0B8" w14:textId="77777777" w:rsidR="00721787" w:rsidRPr="00681F05" w:rsidRDefault="00721787" w:rsidP="00721787">
      <w:pPr>
        <w:ind w:left="360"/>
        <w:rPr>
          <w:b/>
        </w:rPr>
      </w:pPr>
    </w:p>
    <w:p w14:paraId="6D5D63B9" w14:textId="02DBDBB5" w:rsidR="00721787" w:rsidRDefault="00721787" w:rsidP="00721787">
      <w:pPr>
        <w:pStyle w:val="TableHEADER"/>
      </w:pPr>
      <w:bookmarkStart w:id="31" w:name="_Ref1137322"/>
      <w:r>
        <w:t xml:space="preserve">Table </w:t>
      </w:r>
      <w:r>
        <w:rPr>
          <w:noProof/>
        </w:rPr>
        <w:fldChar w:fldCharType="begin"/>
      </w:r>
      <w:r>
        <w:rPr>
          <w:noProof/>
        </w:rPr>
        <w:instrText xml:space="preserve"> SEQ Table \* ARABIC </w:instrText>
      </w:r>
      <w:r>
        <w:rPr>
          <w:noProof/>
        </w:rPr>
        <w:fldChar w:fldCharType="separate"/>
      </w:r>
      <w:r w:rsidR="00A91C21">
        <w:rPr>
          <w:noProof/>
        </w:rPr>
        <w:t>10</w:t>
      </w:r>
      <w:r>
        <w:rPr>
          <w:noProof/>
        </w:rPr>
        <w:fldChar w:fldCharType="end"/>
      </w:r>
      <w:bookmarkEnd w:id="31"/>
      <w:r>
        <w:rPr>
          <w:noProof/>
        </w:rPr>
        <w:tab/>
      </w:r>
      <w:r>
        <w:rPr>
          <w:noProof/>
        </w:rPr>
        <w:tab/>
        <w:t>Estimated number of patients eleigble for TMVr in the first year</w:t>
      </w:r>
      <w:r w:rsidR="003C1694">
        <w:rPr>
          <w:noProof/>
        </w:rPr>
        <w:t>s</w:t>
      </w:r>
      <w:r>
        <w:rPr>
          <w:noProof/>
        </w:rPr>
        <w:t xml:space="preserve"> of listing</w:t>
      </w:r>
    </w:p>
    <w:tbl>
      <w:tblPr>
        <w:tblW w:w="9204" w:type="dxa"/>
        <w:tblLook w:val="04A0" w:firstRow="1" w:lastRow="0" w:firstColumn="1" w:lastColumn="0" w:noHBand="0" w:noVBand="1"/>
        <w:tblCaption w:val="Table 10 Estimated number of patients eligible for TMVr in the first years of listing"/>
        <w:tblDescription w:val="Column 1 Parameter, Column 2 2020 first year (redacted), Column 3 Source (redacted)"/>
      </w:tblPr>
      <w:tblGrid>
        <w:gridCol w:w="699"/>
        <w:gridCol w:w="5304"/>
        <w:gridCol w:w="1668"/>
        <w:gridCol w:w="1533"/>
      </w:tblGrid>
      <w:tr w:rsidR="00721787" w14:paraId="01C8D3DC" w14:textId="77777777" w:rsidTr="002431C9">
        <w:trPr>
          <w:trHeight w:val="570"/>
          <w:tblHeader/>
        </w:trPr>
        <w:tc>
          <w:tcPr>
            <w:tcW w:w="69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2C7AB17" w14:textId="77777777" w:rsidR="00721787" w:rsidRPr="008913CD" w:rsidRDefault="00721787" w:rsidP="005D2AC8">
            <w:pPr>
              <w:pStyle w:val="Tabletext"/>
              <w:rPr>
                <w:b/>
              </w:rPr>
            </w:pPr>
            <w:r w:rsidRPr="008913CD">
              <w:rPr>
                <w:b/>
              </w:rPr>
              <w:t>Row</w:t>
            </w:r>
          </w:p>
        </w:tc>
        <w:tc>
          <w:tcPr>
            <w:tcW w:w="5304" w:type="dxa"/>
            <w:tcBorders>
              <w:top w:val="single" w:sz="8" w:space="0" w:color="auto"/>
              <w:left w:val="nil"/>
              <w:bottom w:val="single" w:sz="8" w:space="0" w:color="auto"/>
              <w:right w:val="single" w:sz="8" w:space="0" w:color="auto"/>
            </w:tcBorders>
            <w:shd w:val="clear" w:color="auto" w:fill="auto"/>
            <w:vAlign w:val="center"/>
            <w:hideMark/>
          </w:tcPr>
          <w:p w14:paraId="30FB6700" w14:textId="77777777" w:rsidR="00721787" w:rsidRPr="008913CD" w:rsidRDefault="00721787" w:rsidP="005D2AC8">
            <w:pPr>
              <w:pStyle w:val="Tabletext"/>
              <w:rPr>
                <w:b/>
              </w:rPr>
            </w:pPr>
            <w:r w:rsidRPr="008913CD">
              <w:rPr>
                <w:b/>
              </w:rPr>
              <w:t>Parameter</w:t>
            </w:r>
            <w:r w:rsidRPr="008913CD">
              <w:rPr>
                <w:rFonts w:ascii="Verdana" w:hAnsi="Verdana"/>
                <w:b/>
                <w:sz w:val="16"/>
                <w:szCs w:val="16"/>
              </w:rPr>
              <w:t> </w:t>
            </w:r>
          </w:p>
        </w:tc>
        <w:tc>
          <w:tcPr>
            <w:tcW w:w="1668" w:type="dxa"/>
            <w:tcBorders>
              <w:top w:val="single" w:sz="8" w:space="0" w:color="auto"/>
              <w:left w:val="nil"/>
              <w:bottom w:val="single" w:sz="8" w:space="0" w:color="auto"/>
              <w:right w:val="single" w:sz="8" w:space="0" w:color="auto"/>
            </w:tcBorders>
            <w:shd w:val="clear" w:color="auto" w:fill="auto"/>
            <w:vAlign w:val="center"/>
            <w:hideMark/>
          </w:tcPr>
          <w:p w14:paraId="37AB3614" w14:textId="77777777" w:rsidR="00721787" w:rsidRPr="008913CD" w:rsidRDefault="00721787" w:rsidP="005D2AC8">
            <w:pPr>
              <w:rPr>
                <w:rFonts w:ascii="Arial Narrow" w:hAnsi="Arial Narrow"/>
                <w:b/>
                <w:bCs/>
                <w:color w:val="000000"/>
                <w:szCs w:val="20"/>
              </w:rPr>
            </w:pPr>
            <w:r w:rsidRPr="008913CD">
              <w:rPr>
                <w:rFonts w:ascii="Arial Narrow" w:hAnsi="Arial Narrow"/>
                <w:b/>
                <w:bCs/>
                <w:color w:val="000000"/>
                <w:szCs w:val="20"/>
              </w:rPr>
              <w:t xml:space="preserve">2020 </w:t>
            </w:r>
          </w:p>
          <w:p w14:paraId="3E467741" w14:textId="77777777" w:rsidR="00721787" w:rsidRPr="008913CD" w:rsidRDefault="00721787" w:rsidP="005D2AC8">
            <w:pPr>
              <w:pStyle w:val="Tabletext"/>
              <w:rPr>
                <w:b/>
              </w:rPr>
            </w:pPr>
            <w:r w:rsidRPr="008913CD">
              <w:rPr>
                <w:b/>
                <w:bCs/>
                <w:color w:val="000000"/>
              </w:rPr>
              <w:t>(1</w:t>
            </w:r>
            <w:r w:rsidRPr="008913CD">
              <w:rPr>
                <w:b/>
                <w:bCs/>
                <w:color w:val="000000"/>
                <w:vertAlign w:val="superscript"/>
              </w:rPr>
              <w:t>ST</w:t>
            </w:r>
            <w:r w:rsidRPr="008913CD">
              <w:rPr>
                <w:b/>
                <w:bCs/>
                <w:color w:val="000000"/>
              </w:rPr>
              <w:t xml:space="preserve"> year)</w:t>
            </w:r>
          </w:p>
        </w:tc>
        <w:tc>
          <w:tcPr>
            <w:tcW w:w="1533" w:type="dxa"/>
            <w:tcBorders>
              <w:top w:val="single" w:sz="8" w:space="0" w:color="auto"/>
              <w:left w:val="nil"/>
              <w:bottom w:val="single" w:sz="8" w:space="0" w:color="auto"/>
              <w:right w:val="single" w:sz="8" w:space="0" w:color="auto"/>
            </w:tcBorders>
            <w:shd w:val="clear" w:color="auto" w:fill="auto"/>
            <w:vAlign w:val="center"/>
            <w:hideMark/>
          </w:tcPr>
          <w:p w14:paraId="3059D839" w14:textId="77777777" w:rsidR="00721787" w:rsidRPr="008913CD" w:rsidRDefault="00721787" w:rsidP="005D2AC8">
            <w:pPr>
              <w:pStyle w:val="Tabletext"/>
              <w:rPr>
                <w:b/>
              </w:rPr>
            </w:pPr>
            <w:r w:rsidRPr="008913CD">
              <w:rPr>
                <w:b/>
              </w:rPr>
              <w:t>Source</w:t>
            </w:r>
          </w:p>
        </w:tc>
      </w:tr>
      <w:tr w:rsidR="00721787" w14:paraId="57E9177B" w14:textId="77777777" w:rsidTr="005D2AC8">
        <w:trPr>
          <w:trHeight w:val="315"/>
        </w:trPr>
        <w:tc>
          <w:tcPr>
            <w:tcW w:w="9204" w:type="dxa"/>
            <w:gridSpan w:val="4"/>
            <w:tcBorders>
              <w:top w:val="single" w:sz="8" w:space="0" w:color="auto"/>
              <w:left w:val="single" w:sz="8" w:space="0" w:color="auto"/>
              <w:bottom w:val="single" w:sz="8" w:space="0" w:color="auto"/>
              <w:right w:val="single" w:sz="8" w:space="0" w:color="000000"/>
            </w:tcBorders>
            <w:shd w:val="clear" w:color="000000" w:fill="D9D9D9"/>
            <w:vAlign w:val="center"/>
            <w:hideMark/>
          </w:tcPr>
          <w:p w14:paraId="10744789" w14:textId="77777777" w:rsidR="00721787" w:rsidRDefault="00721787" w:rsidP="005D2AC8">
            <w:pPr>
              <w:pStyle w:val="Tabletext"/>
            </w:pPr>
            <w:r>
              <w:t>Defining Severe MR Population </w:t>
            </w:r>
          </w:p>
        </w:tc>
      </w:tr>
      <w:tr w:rsidR="00816AF1" w14:paraId="1D416418" w14:textId="77777777" w:rsidTr="00F53547">
        <w:trPr>
          <w:trHeight w:val="369"/>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2436A9D2" w14:textId="77777777" w:rsidR="00816AF1" w:rsidRDefault="00816AF1" w:rsidP="00816AF1">
            <w:pPr>
              <w:pStyle w:val="Tabletext"/>
            </w:pPr>
            <w:r>
              <w:t>A</w:t>
            </w:r>
          </w:p>
        </w:tc>
        <w:tc>
          <w:tcPr>
            <w:tcW w:w="5304" w:type="dxa"/>
            <w:tcBorders>
              <w:top w:val="nil"/>
              <w:left w:val="nil"/>
              <w:bottom w:val="single" w:sz="8" w:space="0" w:color="auto"/>
              <w:right w:val="single" w:sz="8" w:space="0" w:color="auto"/>
            </w:tcBorders>
            <w:shd w:val="clear" w:color="auto" w:fill="auto"/>
            <w:vAlign w:val="center"/>
            <w:hideMark/>
          </w:tcPr>
          <w:p w14:paraId="601D927D" w14:textId="77777777" w:rsidR="00816AF1" w:rsidRDefault="00816AF1" w:rsidP="00816AF1">
            <w:pPr>
              <w:pStyle w:val="Tabletext"/>
            </w:pPr>
            <w:r>
              <w:t>Australian Population Projections (18 years and older)</w:t>
            </w:r>
          </w:p>
        </w:tc>
        <w:tc>
          <w:tcPr>
            <w:tcW w:w="1668" w:type="dxa"/>
            <w:tcBorders>
              <w:top w:val="nil"/>
              <w:left w:val="nil"/>
              <w:bottom w:val="single" w:sz="8" w:space="0" w:color="auto"/>
              <w:right w:val="single" w:sz="8" w:space="0" w:color="auto"/>
            </w:tcBorders>
            <w:shd w:val="clear" w:color="auto" w:fill="auto"/>
            <w:vAlign w:val="center"/>
          </w:tcPr>
          <w:p w14:paraId="69899DE6" w14:textId="3E41FED9" w:rsidR="00816AF1" w:rsidRPr="00816AF1" w:rsidRDefault="00816AF1" w:rsidP="00816AF1">
            <w:pPr>
              <w:pStyle w:val="Tabletext"/>
              <w:rPr>
                <w:highlight w:val="black"/>
              </w:rPr>
            </w:pPr>
            <w:r w:rsidRPr="00816AF1">
              <w:rPr>
                <w:highlight w:val="black"/>
              </w:rPr>
              <w:t>xxx</w:t>
            </w:r>
          </w:p>
        </w:tc>
        <w:tc>
          <w:tcPr>
            <w:tcW w:w="1533" w:type="dxa"/>
            <w:tcBorders>
              <w:top w:val="nil"/>
              <w:left w:val="nil"/>
              <w:bottom w:val="single" w:sz="8" w:space="0" w:color="auto"/>
              <w:right w:val="single" w:sz="8" w:space="0" w:color="auto"/>
            </w:tcBorders>
            <w:shd w:val="clear" w:color="auto" w:fill="auto"/>
            <w:vAlign w:val="center"/>
          </w:tcPr>
          <w:p w14:paraId="5F7B6E40" w14:textId="11F0F4FC" w:rsidR="00816AF1" w:rsidRPr="00816AF1" w:rsidRDefault="00816AF1" w:rsidP="00816AF1">
            <w:pPr>
              <w:pStyle w:val="Tabletext"/>
              <w:rPr>
                <w:highlight w:val="black"/>
              </w:rPr>
            </w:pPr>
            <w:r w:rsidRPr="00816AF1">
              <w:rPr>
                <w:highlight w:val="black"/>
              </w:rPr>
              <w:t>xxx</w:t>
            </w:r>
          </w:p>
        </w:tc>
      </w:tr>
      <w:tr w:rsidR="00816AF1" w14:paraId="018B3EEF" w14:textId="77777777" w:rsidTr="00F53547">
        <w:trPr>
          <w:trHeight w:val="31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70A9B433" w14:textId="77777777" w:rsidR="00816AF1" w:rsidRDefault="00816AF1" w:rsidP="00816AF1">
            <w:pPr>
              <w:pStyle w:val="Tabletext"/>
            </w:pPr>
            <w:r>
              <w:t>B</w:t>
            </w:r>
          </w:p>
        </w:tc>
        <w:tc>
          <w:tcPr>
            <w:tcW w:w="5304" w:type="dxa"/>
            <w:tcBorders>
              <w:top w:val="nil"/>
              <w:left w:val="nil"/>
              <w:bottom w:val="single" w:sz="8" w:space="0" w:color="auto"/>
              <w:right w:val="single" w:sz="8" w:space="0" w:color="auto"/>
            </w:tcBorders>
            <w:shd w:val="clear" w:color="auto" w:fill="auto"/>
            <w:vAlign w:val="center"/>
            <w:hideMark/>
          </w:tcPr>
          <w:p w14:paraId="3972ED4E" w14:textId="77777777" w:rsidR="00816AF1" w:rsidRDefault="00816AF1" w:rsidP="00816AF1">
            <w:pPr>
              <w:pStyle w:val="Tabletext"/>
            </w:pPr>
            <w:r>
              <w:t>Prevalence of heart failure in Australia</w:t>
            </w:r>
          </w:p>
        </w:tc>
        <w:tc>
          <w:tcPr>
            <w:tcW w:w="1668" w:type="dxa"/>
            <w:tcBorders>
              <w:top w:val="single" w:sz="8" w:space="0" w:color="auto"/>
              <w:left w:val="nil"/>
              <w:bottom w:val="single" w:sz="8" w:space="0" w:color="auto"/>
              <w:right w:val="single" w:sz="4" w:space="0" w:color="auto"/>
            </w:tcBorders>
            <w:shd w:val="clear" w:color="auto" w:fill="auto"/>
            <w:vAlign w:val="center"/>
          </w:tcPr>
          <w:p w14:paraId="0906AF04" w14:textId="04DAAE7E" w:rsidR="00816AF1" w:rsidRPr="00816AF1" w:rsidRDefault="00816AF1" w:rsidP="00816AF1">
            <w:pPr>
              <w:pStyle w:val="Tabletext"/>
              <w:rPr>
                <w:highlight w:val="black"/>
              </w:rPr>
            </w:pPr>
            <w:r w:rsidRPr="00816AF1">
              <w:rPr>
                <w:highlight w:val="black"/>
              </w:rPr>
              <w:t>xxx</w:t>
            </w:r>
          </w:p>
        </w:tc>
        <w:tc>
          <w:tcPr>
            <w:tcW w:w="1533" w:type="dxa"/>
            <w:tcBorders>
              <w:top w:val="nil"/>
              <w:left w:val="single" w:sz="4" w:space="0" w:color="auto"/>
              <w:bottom w:val="single" w:sz="8" w:space="0" w:color="auto"/>
              <w:right w:val="single" w:sz="8" w:space="0" w:color="auto"/>
            </w:tcBorders>
            <w:shd w:val="clear" w:color="auto" w:fill="auto"/>
            <w:vAlign w:val="center"/>
          </w:tcPr>
          <w:p w14:paraId="6074F296" w14:textId="63F33159" w:rsidR="00816AF1" w:rsidRPr="00816AF1" w:rsidRDefault="00816AF1" w:rsidP="00816AF1">
            <w:pPr>
              <w:pStyle w:val="Tabletext"/>
              <w:rPr>
                <w:highlight w:val="black"/>
              </w:rPr>
            </w:pPr>
            <w:r w:rsidRPr="00816AF1">
              <w:rPr>
                <w:highlight w:val="black"/>
              </w:rPr>
              <w:t>xxx</w:t>
            </w:r>
          </w:p>
        </w:tc>
      </w:tr>
      <w:tr w:rsidR="00816AF1" w14:paraId="2B1B5617" w14:textId="77777777" w:rsidTr="00D7778A">
        <w:trPr>
          <w:trHeight w:val="31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55FA1384" w14:textId="77777777" w:rsidR="00816AF1" w:rsidRDefault="00816AF1" w:rsidP="00816AF1">
            <w:pPr>
              <w:pStyle w:val="Tabletext"/>
            </w:pPr>
            <w:r>
              <w:t>C</w:t>
            </w:r>
          </w:p>
        </w:tc>
        <w:tc>
          <w:tcPr>
            <w:tcW w:w="5304" w:type="dxa"/>
            <w:tcBorders>
              <w:top w:val="nil"/>
              <w:left w:val="nil"/>
              <w:bottom w:val="single" w:sz="8" w:space="0" w:color="auto"/>
              <w:right w:val="single" w:sz="8" w:space="0" w:color="auto"/>
            </w:tcBorders>
            <w:shd w:val="clear" w:color="auto" w:fill="auto"/>
            <w:vAlign w:val="center"/>
            <w:hideMark/>
          </w:tcPr>
          <w:p w14:paraId="75CB8DBC" w14:textId="77777777" w:rsidR="00816AF1" w:rsidRDefault="00816AF1" w:rsidP="00816AF1">
            <w:pPr>
              <w:pStyle w:val="Tabletext"/>
            </w:pPr>
            <w:r>
              <w:t>Total number of heart failure patients</w:t>
            </w:r>
          </w:p>
        </w:tc>
        <w:tc>
          <w:tcPr>
            <w:tcW w:w="1668" w:type="dxa"/>
            <w:tcBorders>
              <w:top w:val="nil"/>
              <w:left w:val="nil"/>
              <w:bottom w:val="single" w:sz="8" w:space="0" w:color="auto"/>
              <w:right w:val="single" w:sz="8" w:space="0" w:color="auto"/>
            </w:tcBorders>
            <w:shd w:val="clear" w:color="auto" w:fill="auto"/>
            <w:vAlign w:val="center"/>
          </w:tcPr>
          <w:p w14:paraId="1D096859" w14:textId="5464BB37" w:rsidR="00816AF1" w:rsidRPr="00816AF1" w:rsidRDefault="00816AF1" w:rsidP="00816AF1">
            <w:pPr>
              <w:pStyle w:val="Tabletext"/>
              <w:rPr>
                <w:highlight w:val="black"/>
              </w:rPr>
            </w:pPr>
            <w:r w:rsidRPr="00816AF1">
              <w:rPr>
                <w:highlight w:val="black"/>
              </w:rPr>
              <w:t>xxx</w:t>
            </w:r>
          </w:p>
        </w:tc>
        <w:tc>
          <w:tcPr>
            <w:tcW w:w="1533" w:type="dxa"/>
            <w:tcBorders>
              <w:top w:val="nil"/>
              <w:left w:val="nil"/>
              <w:bottom w:val="single" w:sz="8" w:space="0" w:color="auto"/>
              <w:right w:val="single" w:sz="8" w:space="0" w:color="auto"/>
            </w:tcBorders>
            <w:shd w:val="clear" w:color="auto" w:fill="auto"/>
            <w:vAlign w:val="center"/>
          </w:tcPr>
          <w:p w14:paraId="0CF4EC56" w14:textId="03B92051" w:rsidR="00816AF1" w:rsidRPr="00816AF1" w:rsidRDefault="00816AF1" w:rsidP="00816AF1">
            <w:pPr>
              <w:pStyle w:val="Tabletext"/>
              <w:rPr>
                <w:highlight w:val="black"/>
              </w:rPr>
            </w:pPr>
            <w:r w:rsidRPr="00816AF1">
              <w:rPr>
                <w:highlight w:val="black"/>
              </w:rPr>
              <w:t>xxx</w:t>
            </w:r>
          </w:p>
        </w:tc>
      </w:tr>
      <w:tr w:rsidR="00816AF1" w14:paraId="01706C24" w14:textId="77777777" w:rsidTr="00F53547">
        <w:trPr>
          <w:trHeight w:val="31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52C288B2" w14:textId="77777777" w:rsidR="00816AF1" w:rsidRDefault="00816AF1" w:rsidP="00816AF1">
            <w:pPr>
              <w:pStyle w:val="Tabletext"/>
            </w:pPr>
            <w:r>
              <w:t>D</w:t>
            </w:r>
          </w:p>
        </w:tc>
        <w:tc>
          <w:tcPr>
            <w:tcW w:w="5304" w:type="dxa"/>
            <w:tcBorders>
              <w:top w:val="nil"/>
              <w:left w:val="nil"/>
              <w:bottom w:val="single" w:sz="8" w:space="0" w:color="auto"/>
              <w:right w:val="single" w:sz="8" w:space="0" w:color="auto"/>
            </w:tcBorders>
            <w:shd w:val="clear" w:color="auto" w:fill="auto"/>
            <w:vAlign w:val="center"/>
            <w:hideMark/>
          </w:tcPr>
          <w:p w14:paraId="0C02F46D" w14:textId="77777777" w:rsidR="00816AF1" w:rsidRDefault="00816AF1" w:rsidP="00816AF1">
            <w:pPr>
              <w:pStyle w:val="Tabletext"/>
            </w:pPr>
            <w:r>
              <w:t>Proportion of heart failure patients with MR</w:t>
            </w:r>
          </w:p>
        </w:tc>
        <w:tc>
          <w:tcPr>
            <w:tcW w:w="1668" w:type="dxa"/>
            <w:tcBorders>
              <w:top w:val="single" w:sz="8" w:space="0" w:color="auto"/>
              <w:left w:val="nil"/>
              <w:bottom w:val="single" w:sz="8" w:space="0" w:color="auto"/>
              <w:right w:val="single" w:sz="4" w:space="0" w:color="auto"/>
            </w:tcBorders>
            <w:shd w:val="clear" w:color="auto" w:fill="auto"/>
            <w:vAlign w:val="center"/>
          </w:tcPr>
          <w:p w14:paraId="6867B251" w14:textId="376F0399" w:rsidR="00816AF1" w:rsidRPr="00816AF1" w:rsidRDefault="00816AF1" w:rsidP="00816AF1">
            <w:pPr>
              <w:pStyle w:val="Tabletext"/>
              <w:rPr>
                <w:highlight w:val="black"/>
              </w:rPr>
            </w:pPr>
            <w:r w:rsidRPr="00816AF1">
              <w:rPr>
                <w:highlight w:val="black"/>
              </w:rPr>
              <w:t>xxx</w:t>
            </w:r>
          </w:p>
        </w:tc>
        <w:tc>
          <w:tcPr>
            <w:tcW w:w="1533" w:type="dxa"/>
            <w:tcBorders>
              <w:top w:val="nil"/>
              <w:left w:val="single" w:sz="4" w:space="0" w:color="auto"/>
              <w:bottom w:val="single" w:sz="8" w:space="0" w:color="auto"/>
              <w:right w:val="single" w:sz="8" w:space="0" w:color="auto"/>
            </w:tcBorders>
            <w:shd w:val="clear" w:color="auto" w:fill="auto"/>
            <w:vAlign w:val="center"/>
          </w:tcPr>
          <w:p w14:paraId="6D30BA85" w14:textId="70197600" w:rsidR="00816AF1" w:rsidRPr="00816AF1" w:rsidRDefault="00816AF1" w:rsidP="00816AF1">
            <w:pPr>
              <w:pStyle w:val="Tabletext"/>
              <w:rPr>
                <w:highlight w:val="black"/>
              </w:rPr>
            </w:pPr>
            <w:r w:rsidRPr="00816AF1">
              <w:rPr>
                <w:highlight w:val="black"/>
              </w:rPr>
              <w:t>xxx</w:t>
            </w:r>
          </w:p>
        </w:tc>
      </w:tr>
      <w:tr w:rsidR="00816AF1" w14:paraId="7259A638" w14:textId="77777777" w:rsidTr="00F53547">
        <w:trPr>
          <w:trHeight w:val="31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50F1633D" w14:textId="77777777" w:rsidR="00816AF1" w:rsidRDefault="00816AF1" w:rsidP="00816AF1">
            <w:pPr>
              <w:pStyle w:val="Tabletext"/>
            </w:pPr>
            <w:r>
              <w:t>E</w:t>
            </w:r>
          </w:p>
        </w:tc>
        <w:tc>
          <w:tcPr>
            <w:tcW w:w="5304" w:type="dxa"/>
            <w:tcBorders>
              <w:top w:val="nil"/>
              <w:left w:val="nil"/>
              <w:bottom w:val="single" w:sz="8" w:space="0" w:color="auto"/>
              <w:right w:val="single" w:sz="8" w:space="0" w:color="auto"/>
            </w:tcBorders>
            <w:shd w:val="clear" w:color="auto" w:fill="auto"/>
            <w:vAlign w:val="center"/>
            <w:hideMark/>
          </w:tcPr>
          <w:p w14:paraId="577903E9" w14:textId="77777777" w:rsidR="00816AF1" w:rsidRDefault="00816AF1" w:rsidP="00816AF1">
            <w:pPr>
              <w:pStyle w:val="Tabletext"/>
            </w:pPr>
            <w:r>
              <w:t>Proportion of MR patients with severe (≥3+/4+), symptomatic MR</w:t>
            </w:r>
          </w:p>
        </w:tc>
        <w:tc>
          <w:tcPr>
            <w:tcW w:w="1668" w:type="dxa"/>
            <w:tcBorders>
              <w:top w:val="single" w:sz="8" w:space="0" w:color="auto"/>
              <w:left w:val="nil"/>
              <w:bottom w:val="single" w:sz="8" w:space="0" w:color="auto"/>
              <w:right w:val="single" w:sz="4" w:space="0" w:color="auto"/>
            </w:tcBorders>
            <w:shd w:val="clear" w:color="auto" w:fill="auto"/>
            <w:vAlign w:val="center"/>
          </w:tcPr>
          <w:p w14:paraId="5897E466" w14:textId="38E9DD86" w:rsidR="00816AF1" w:rsidRPr="00816AF1" w:rsidRDefault="00816AF1" w:rsidP="00816AF1">
            <w:pPr>
              <w:pStyle w:val="Tabletext"/>
              <w:rPr>
                <w:highlight w:val="black"/>
              </w:rPr>
            </w:pPr>
            <w:r w:rsidRPr="00816AF1">
              <w:rPr>
                <w:highlight w:val="black"/>
              </w:rPr>
              <w:t>xxx</w:t>
            </w:r>
          </w:p>
        </w:tc>
        <w:tc>
          <w:tcPr>
            <w:tcW w:w="1533" w:type="dxa"/>
            <w:tcBorders>
              <w:top w:val="nil"/>
              <w:left w:val="single" w:sz="4" w:space="0" w:color="auto"/>
              <w:bottom w:val="single" w:sz="8" w:space="0" w:color="auto"/>
              <w:right w:val="single" w:sz="8" w:space="0" w:color="auto"/>
            </w:tcBorders>
            <w:shd w:val="clear" w:color="auto" w:fill="auto"/>
            <w:vAlign w:val="center"/>
          </w:tcPr>
          <w:p w14:paraId="56220654" w14:textId="1BD0CF25" w:rsidR="00816AF1" w:rsidRPr="00816AF1" w:rsidRDefault="00816AF1" w:rsidP="00816AF1">
            <w:pPr>
              <w:pStyle w:val="Tabletext"/>
              <w:rPr>
                <w:highlight w:val="black"/>
              </w:rPr>
            </w:pPr>
            <w:r w:rsidRPr="00816AF1">
              <w:rPr>
                <w:highlight w:val="black"/>
              </w:rPr>
              <w:t>xxx</w:t>
            </w:r>
          </w:p>
        </w:tc>
      </w:tr>
      <w:tr w:rsidR="00816AF1" w14:paraId="6AFF6E64" w14:textId="77777777" w:rsidTr="00F53547">
        <w:trPr>
          <w:trHeight w:val="31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744AAD26" w14:textId="77777777" w:rsidR="00816AF1" w:rsidRDefault="00816AF1" w:rsidP="00816AF1">
            <w:pPr>
              <w:pStyle w:val="Tabletext"/>
            </w:pPr>
            <w:r>
              <w:t>F</w:t>
            </w:r>
          </w:p>
        </w:tc>
        <w:tc>
          <w:tcPr>
            <w:tcW w:w="5304" w:type="dxa"/>
            <w:tcBorders>
              <w:top w:val="nil"/>
              <w:left w:val="nil"/>
              <w:bottom w:val="single" w:sz="8" w:space="0" w:color="auto"/>
              <w:right w:val="single" w:sz="8" w:space="0" w:color="auto"/>
            </w:tcBorders>
            <w:shd w:val="clear" w:color="auto" w:fill="auto"/>
            <w:vAlign w:val="center"/>
            <w:hideMark/>
          </w:tcPr>
          <w:p w14:paraId="6FE17FEA" w14:textId="77777777" w:rsidR="00816AF1" w:rsidRDefault="00816AF1" w:rsidP="00816AF1">
            <w:pPr>
              <w:pStyle w:val="Tabletext"/>
            </w:pPr>
            <w:r>
              <w:t>Total number of patients with severe, symptomatic MR</w:t>
            </w:r>
          </w:p>
        </w:tc>
        <w:tc>
          <w:tcPr>
            <w:tcW w:w="1668" w:type="dxa"/>
            <w:tcBorders>
              <w:top w:val="nil"/>
              <w:left w:val="nil"/>
              <w:bottom w:val="single" w:sz="8" w:space="0" w:color="auto"/>
              <w:right w:val="single" w:sz="8" w:space="0" w:color="auto"/>
            </w:tcBorders>
            <w:shd w:val="clear" w:color="auto" w:fill="auto"/>
            <w:vAlign w:val="center"/>
          </w:tcPr>
          <w:p w14:paraId="38F5309D" w14:textId="7EE42874" w:rsidR="00816AF1" w:rsidRPr="00816AF1" w:rsidRDefault="00816AF1" w:rsidP="00816AF1">
            <w:pPr>
              <w:pStyle w:val="Tabletext"/>
              <w:rPr>
                <w:highlight w:val="black"/>
              </w:rPr>
            </w:pPr>
            <w:r w:rsidRPr="00816AF1">
              <w:rPr>
                <w:highlight w:val="black"/>
              </w:rPr>
              <w:t>xxx</w:t>
            </w:r>
          </w:p>
        </w:tc>
        <w:tc>
          <w:tcPr>
            <w:tcW w:w="1533" w:type="dxa"/>
            <w:tcBorders>
              <w:top w:val="nil"/>
              <w:left w:val="nil"/>
              <w:bottom w:val="single" w:sz="8" w:space="0" w:color="auto"/>
              <w:right w:val="single" w:sz="8" w:space="0" w:color="auto"/>
            </w:tcBorders>
            <w:shd w:val="clear" w:color="auto" w:fill="auto"/>
            <w:vAlign w:val="center"/>
          </w:tcPr>
          <w:p w14:paraId="3156D393" w14:textId="34A77CB5" w:rsidR="00816AF1" w:rsidRPr="00816AF1" w:rsidRDefault="00816AF1" w:rsidP="00816AF1">
            <w:pPr>
              <w:pStyle w:val="Tabletext"/>
              <w:rPr>
                <w:highlight w:val="black"/>
              </w:rPr>
            </w:pPr>
            <w:r w:rsidRPr="00816AF1">
              <w:rPr>
                <w:highlight w:val="black"/>
              </w:rPr>
              <w:t>xxx</w:t>
            </w:r>
          </w:p>
        </w:tc>
      </w:tr>
      <w:tr w:rsidR="00721787" w14:paraId="3F69975A" w14:textId="77777777" w:rsidTr="00F53547">
        <w:trPr>
          <w:trHeight w:val="315"/>
        </w:trPr>
        <w:tc>
          <w:tcPr>
            <w:tcW w:w="9204" w:type="dxa"/>
            <w:gridSpan w:val="4"/>
            <w:tcBorders>
              <w:top w:val="single" w:sz="8" w:space="0" w:color="auto"/>
              <w:left w:val="single" w:sz="8" w:space="0" w:color="auto"/>
              <w:bottom w:val="single" w:sz="8" w:space="0" w:color="auto"/>
              <w:right w:val="single" w:sz="8" w:space="0" w:color="000000"/>
            </w:tcBorders>
            <w:shd w:val="clear" w:color="000000" w:fill="D9D9D9"/>
            <w:vAlign w:val="center"/>
          </w:tcPr>
          <w:p w14:paraId="643AD0D0" w14:textId="01DA53E0" w:rsidR="00721787" w:rsidRDefault="00721787" w:rsidP="005D2AC8">
            <w:pPr>
              <w:pStyle w:val="Tabletext"/>
            </w:pPr>
          </w:p>
        </w:tc>
      </w:tr>
      <w:tr w:rsidR="00721787" w14:paraId="4107A6E7" w14:textId="77777777" w:rsidTr="00F53547">
        <w:trPr>
          <w:trHeight w:val="315"/>
        </w:trPr>
        <w:tc>
          <w:tcPr>
            <w:tcW w:w="9204" w:type="dxa"/>
            <w:gridSpan w:val="4"/>
            <w:tcBorders>
              <w:top w:val="single" w:sz="8" w:space="0" w:color="auto"/>
              <w:left w:val="single" w:sz="8" w:space="0" w:color="auto"/>
              <w:bottom w:val="single" w:sz="8" w:space="0" w:color="auto"/>
              <w:right w:val="single" w:sz="8" w:space="0" w:color="000000"/>
            </w:tcBorders>
            <w:shd w:val="clear" w:color="000000" w:fill="F2F2F2"/>
            <w:vAlign w:val="center"/>
          </w:tcPr>
          <w:p w14:paraId="50E01EBA" w14:textId="2FD07704" w:rsidR="00721787" w:rsidRDefault="00721787" w:rsidP="005D2AC8">
            <w:pPr>
              <w:pStyle w:val="Tabletext"/>
            </w:pPr>
          </w:p>
        </w:tc>
      </w:tr>
      <w:tr w:rsidR="00721787" w14:paraId="74CBC7DA" w14:textId="77777777" w:rsidTr="00816AF1">
        <w:trPr>
          <w:trHeight w:val="31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5D9AC3E2" w14:textId="77777777" w:rsidR="00721787" w:rsidRDefault="00721787" w:rsidP="005D2AC8">
            <w:pPr>
              <w:pStyle w:val="Tabletext"/>
            </w:pPr>
            <w:r>
              <w:lastRenderedPageBreak/>
              <w:t>G</w:t>
            </w:r>
          </w:p>
        </w:tc>
        <w:tc>
          <w:tcPr>
            <w:tcW w:w="5304" w:type="dxa"/>
            <w:tcBorders>
              <w:top w:val="nil"/>
              <w:left w:val="nil"/>
              <w:bottom w:val="single" w:sz="8" w:space="0" w:color="auto"/>
              <w:right w:val="single" w:sz="8" w:space="0" w:color="auto"/>
            </w:tcBorders>
            <w:shd w:val="clear" w:color="auto" w:fill="auto"/>
            <w:vAlign w:val="center"/>
            <w:hideMark/>
          </w:tcPr>
          <w:p w14:paraId="15599862" w14:textId="6488286E" w:rsidR="00721787" w:rsidRDefault="00721787" w:rsidP="005D2AC8">
            <w:pPr>
              <w:pStyle w:val="Tabletext"/>
            </w:pPr>
            <w:r>
              <w:t>Proportion of severe</w:t>
            </w:r>
            <w:r w:rsidR="0098008E">
              <w:t>, symptomatic</w:t>
            </w:r>
            <w:r>
              <w:t xml:space="preserve"> MR patients who have DMR mechanism</w:t>
            </w:r>
          </w:p>
        </w:tc>
        <w:tc>
          <w:tcPr>
            <w:tcW w:w="1668" w:type="dxa"/>
            <w:tcBorders>
              <w:top w:val="nil"/>
              <w:left w:val="nil"/>
              <w:bottom w:val="single" w:sz="8" w:space="0" w:color="auto"/>
              <w:right w:val="single" w:sz="4" w:space="0" w:color="auto"/>
            </w:tcBorders>
            <w:shd w:val="clear" w:color="auto" w:fill="auto"/>
            <w:vAlign w:val="center"/>
          </w:tcPr>
          <w:p w14:paraId="2937B4EE" w14:textId="1358A219" w:rsidR="00721787" w:rsidRPr="00816AF1" w:rsidRDefault="00816AF1" w:rsidP="00816AF1">
            <w:pPr>
              <w:pStyle w:val="Tabletext"/>
              <w:rPr>
                <w:highlight w:val="black"/>
              </w:rPr>
            </w:pPr>
            <w:r w:rsidRPr="00816AF1">
              <w:rPr>
                <w:highlight w:val="black"/>
              </w:rPr>
              <w:t>xx</w:t>
            </w:r>
          </w:p>
        </w:tc>
        <w:tc>
          <w:tcPr>
            <w:tcW w:w="1533" w:type="dxa"/>
            <w:tcBorders>
              <w:top w:val="nil"/>
              <w:left w:val="single" w:sz="4" w:space="0" w:color="auto"/>
              <w:bottom w:val="single" w:sz="8" w:space="0" w:color="auto"/>
              <w:right w:val="single" w:sz="8" w:space="0" w:color="auto"/>
            </w:tcBorders>
            <w:shd w:val="clear" w:color="auto" w:fill="auto"/>
            <w:vAlign w:val="center"/>
          </w:tcPr>
          <w:p w14:paraId="5924D352" w14:textId="24D9350A" w:rsidR="00721787" w:rsidRPr="00816AF1" w:rsidRDefault="00816AF1" w:rsidP="00816AF1">
            <w:pPr>
              <w:pStyle w:val="Tabletext"/>
              <w:rPr>
                <w:highlight w:val="black"/>
              </w:rPr>
            </w:pPr>
            <w:r w:rsidRPr="00816AF1">
              <w:rPr>
                <w:highlight w:val="black"/>
              </w:rPr>
              <w:t>xx</w:t>
            </w:r>
          </w:p>
        </w:tc>
      </w:tr>
      <w:tr w:rsidR="00721787" w14:paraId="4DC76CB8" w14:textId="77777777" w:rsidTr="00F53547">
        <w:trPr>
          <w:trHeight w:val="31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48BEF8F2" w14:textId="77777777" w:rsidR="00721787" w:rsidRDefault="00721787" w:rsidP="005D2AC8">
            <w:pPr>
              <w:pStyle w:val="Tabletext"/>
            </w:pPr>
            <w:r>
              <w:t>H</w:t>
            </w:r>
          </w:p>
        </w:tc>
        <w:tc>
          <w:tcPr>
            <w:tcW w:w="5304" w:type="dxa"/>
            <w:tcBorders>
              <w:top w:val="nil"/>
              <w:left w:val="nil"/>
              <w:bottom w:val="single" w:sz="8" w:space="0" w:color="auto"/>
              <w:right w:val="single" w:sz="8" w:space="0" w:color="auto"/>
            </w:tcBorders>
            <w:shd w:val="clear" w:color="auto" w:fill="auto"/>
            <w:vAlign w:val="center"/>
            <w:hideMark/>
          </w:tcPr>
          <w:p w14:paraId="61613467" w14:textId="1E5264CA" w:rsidR="00721787" w:rsidRDefault="00721787" w:rsidP="005D2AC8">
            <w:pPr>
              <w:pStyle w:val="Tabletext"/>
            </w:pPr>
            <w:r>
              <w:t>Total number of patients with severe</w:t>
            </w:r>
            <w:r w:rsidR="0098008E">
              <w:t>, symptomatic</w:t>
            </w:r>
            <w:r>
              <w:t xml:space="preserve"> DMR</w:t>
            </w:r>
          </w:p>
        </w:tc>
        <w:tc>
          <w:tcPr>
            <w:tcW w:w="1668" w:type="dxa"/>
            <w:tcBorders>
              <w:top w:val="nil"/>
              <w:left w:val="nil"/>
              <w:bottom w:val="single" w:sz="8" w:space="0" w:color="auto"/>
              <w:right w:val="single" w:sz="8" w:space="0" w:color="auto"/>
            </w:tcBorders>
            <w:shd w:val="clear" w:color="auto" w:fill="auto"/>
          </w:tcPr>
          <w:p w14:paraId="6924411C" w14:textId="773247F5" w:rsidR="00721787" w:rsidRDefault="00721787" w:rsidP="005D2AC8">
            <w:pPr>
              <w:pStyle w:val="Tabletext"/>
            </w:pPr>
          </w:p>
        </w:tc>
        <w:tc>
          <w:tcPr>
            <w:tcW w:w="1533" w:type="dxa"/>
            <w:tcBorders>
              <w:top w:val="nil"/>
              <w:left w:val="nil"/>
              <w:bottom w:val="single" w:sz="8" w:space="0" w:color="auto"/>
              <w:right w:val="single" w:sz="8" w:space="0" w:color="auto"/>
            </w:tcBorders>
            <w:shd w:val="clear" w:color="auto" w:fill="auto"/>
            <w:vAlign w:val="center"/>
          </w:tcPr>
          <w:p w14:paraId="2EE2CC61" w14:textId="250CCD72" w:rsidR="00721787" w:rsidRDefault="00721787" w:rsidP="005D2AC8">
            <w:pPr>
              <w:pStyle w:val="Tabletext"/>
            </w:pPr>
          </w:p>
        </w:tc>
      </w:tr>
      <w:tr w:rsidR="00816AF1" w14:paraId="0A194272" w14:textId="77777777" w:rsidTr="00D7778A">
        <w:trPr>
          <w:trHeight w:val="31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76A2B39F" w14:textId="77777777" w:rsidR="00816AF1" w:rsidRDefault="00816AF1" w:rsidP="00816AF1">
            <w:pPr>
              <w:pStyle w:val="Tabletext"/>
            </w:pPr>
            <w:r>
              <w:t>I</w:t>
            </w:r>
          </w:p>
        </w:tc>
        <w:tc>
          <w:tcPr>
            <w:tcW w:w="5304" w:type="dxa"/>
            <w:tcBorders>
              <w:top w:val="nil"/>
              <w:left w:val="nil"/>
              <w:bottom w:val="single" w:sz="8" w:space="0" w:color="auto"/>
              <w:right w:val="single" w:sz="8" w:space="0" w:color="auto"/>
            </w:tcBorders>
            <w:shd w:val="clear" w:color="auto" w:fill="auto"/>
            <w:vAlign w:val="center"/>
            <w:hideMark/>
          </w:tcPr>
          <w:p w14:paraId="5AD1C05D" w14:textId="59F160B7" w:rsidR="00816AF1" w:rsidRDefault="00816AF1" w:rsidP="00816AF1">
            <w:pPr>
              <w:pStyle w:val="Tabletext"/>
            </w:pPr>
            <w:r>
              <w:t>Proportion of severe, symptomatic DMR patients who have LVEF ≥30%</w:t>
            </w:r>
          </w:p>
        </w:tc>
        <w:tc>
          <w:tcPr>
            <w:tcW w:w="1668" w:type="dxa"/>
            <w:tcBorders>
              <w:top w:val="single" w:sz="8" w:space="0" w:color="auto"/>
              <w:left w:val="nil"/>
              <w:bottom w:val="single" w:sz="8" w:space="0" w:color="auto"/>
              <w:right w:val="single" w:sz="4" w:space="0" w:color="auto"/>
            </w:tcBorders>
            <w:shd w:val="clear" w:color="auto" w:fill="auto"/>
            <w:vAlign w:val="center"/>
          </w:tcPr>
          <w:p w14:paraId="3BCD9550" w14:textId="482145E7" w:rsidR="00816AF1" w:rsidRDefault="00816AF1" w:rsidP="00816AF1">
            <w:pPr>
              <w:pStyle w:val="Tabletext"/>
            </w:pPr>
            <w:r w:rsidRPr="00816AF1">
              <w:rPr>
                <w:highlight w:val="black"/>
              </w:rPr>
              <w:t>xx</w:t>
            </w:r>
          </w:p>
        </w:tc>
        <w:tc>
          <w:tcPr>
            <w:tcW w:w="1533" w:type="dxa"/>
            <w:tcBorders>
              <w:top w:val="nil"/>
              <w:left w:val="single" w:sz="4" w:space="0" w:color="auto"/>
              <w:bottom w:val="single" w:sz="8" w:space="0" w:color="auto"/>
              <w:right w:val="single" w:sz="8" w:space="0" w:color="auto"/>
            </w:tcBorders>
            <w:shd w:val="clear" w:color="auto" w:fill="auto"/>
            <w:vAlign w:val="center"/>
          </w:tcPr>
          <w:p w14:paraId="58E5FC9F" w14:textId="3F8392F3" w:rsidR="00816AF1" w:rsidRDefault="00816AF1" w:rsidP="00816AF1">
            <w:pPr>
              <w:pStyle w:val="Tabletext"/>
            </w:pPr>
            <w:r w:rsidRPr="00816AF1">
              <w:rPr>
                <w:highlight w:val="black"/>
              </w:rPr>
              <w:t>xx</w:t>
            </w:r>
          </w:p>
        </w:tc>
      </w:tr>
      <w:tr w:rsidR="00816AF1" w14:paraId="5CD2379C" w14:textId="77777777" w:rsidTr="00D7778A">
        <w:trPr>
          <w:trHeight w:val="31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0616CB5C" w14:textId="77777777" w:rsidR="00816AF1" w:rsidRDefault="00816AF1" w:rsidP="00816AF1">
            <w:pPr>
              <w:pStyle w:val="Tabletext"/>
            </w:pPr>
            <w:r>
              <w:t>J</w:t>
            </w:r>
          </w:p>
        </w:tc>
        <w:tc>
          <w:tcPr>
            <w:tcW w:w="5304" w:type="dxa"/>
            <w:tcBorders>
              <w:top w:val="nil"/>
              <w:left w:val="nil"/>
              <w:bottom w:val="single" w:sz="8" w:space="0" w:color="auto"/>
              <w:right w:val="single" w:sz="8" w:space="0" w:color="auto"/>
            </w:tcBorders>
            <w:shd w:val="clear" w:color="auto" w:fill="auto"/>
            <w:vAlign w:val="center"/>
            <w:hideMark/>
          </w:tcPr>
          <w:p w14:paraId="338447E3" w14:textId="75562AFB" w:rsidR="00816AF1" w:rsidRDefault="00816AF1" w:rsidP="00816AF1">
            <w:pPr>
              <w:pStyle w:val="Tabletext"/>
            </w:pPr>
            <w:r>
              <w:t xml:space="preserve">Proportion of severe, symptomatic DMR patients who are </w:t>
            </w:r>
            <w:r w:rsidRPr="0090420A">
              <w:t>at high risk</w:t>
            </w:r>
            <w:r w:rsidRPr="00D67AA5">
              <w:t xml:space="preserve"> of </w:t>
            </w:r>
            <w:r>
              <w:t xml:space="preserve">complications with </w:t>
            </w:r>
            <w:r w:rsidRPr="00D67AA5">
              <w:t>surgical intervention</w:t>
            </w:r>
          </w:p>
        </w:tc>
        <w:tc>
          <w:tcPr>
            <w:tcW w:w="1668" w:type="dxa"/>
            <w:tcBorders>
              <w:top w:val="single" w:sz="8" w:space="0" w:color="auto"/>
              <w:left w:val="nil"/>
              <w:bottom w:val="single" w:sz="8" w:space="0" w:color="auto"/>
              <w:right w:val="single" w:sz="4" w:space="0" w:color="auto"/>
            </w:tcBorders>
            <w:shd w:val="clear" w:color="auto" w:fill="auto"/>
            <w:vAlign w:val="center"/>
          </w:tcPr>
          <w:p w14:paraId="74C6A388" w14:textId="35A93A90" w:rsidR="00816AF1" w:rsidRDefault="00816AF1" w:rsidP="00816AF1">
            <w:pPr>
              <w:pStyle w:val="Tabletext"/>
            </w:pPr>
            <w:r w:rsidRPr="00816AF1">
              <w:rPr>
                <w:highlight w:val="black"/>
              </w:rPr>
              <w:t>xx</w:t>
            </w:r>
          </w:p>
        </w:tc>
        <w:tc>
          <w:tcPr>
            <w:tcW w:w="1533" w:type="dxa"/>
            <w:tcBorders>
              <w:top w:val="nil"/>
              <w:left w:val="single" w:sz="4" w:space="0" w:color="auto"/>
              <w:bottom w:val="single" w:sz="8" w:space="0" w:color="auto"/>
              <w:right w:val="single" w:sz="8" w:space="0" w:color="auto"/>
            </w:tcBorders>
            <w:shd w:val="clear" w:color="auto" w:fill="auto"/>
            <w:vAlign w:val="center"/>
          </w:tcPr>
          <w:p w14:paraId="037C90F8" w14:textId="38386853" w:rsidR="00816AF1" w:rsidRDefault="00816AF1" w:rsidP="00816AF1">
            <w:pPr>
              <w:pStyle w:val="Tabletext"/>
            </w:pPr>
            <w:r w:rsidRPr="00816AF1">
              <w:rPr>
                <w:highlight w:val="black"/>
              </w:rPr>
              <w:t>xx</w:t>
            </w:r>
          </w:p>
        </w:tc>
      </w:tr>
      <w:tr w:rsidR="00816AF1" w14:paraId="16302273" w14:textId="77777777" w:rsidTr="00D7778A">
        <w:trPr>
          <w:trHeight w:val="52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07AC3A63" w14:textId="77777777" w:rsidR="00816AF1" w:rsidRDefault="00816AF1" w:rsidP="00816AF1">
            <w:pPr>
              <w:pStyle w:val="Tabletext"/>
            </w:pPr>
            <w:r>
              <w:t>K</w:t>
            </w:r>
          </w:p>
        </w:tc>
        <w:tc>
          <w:tcPr>
            <w:tcW w:w="5304" w:type="dxa"/>
            <w:tcBorders>
              <w:top w:val="nil"/>
              <w:left w:val="nil"/>
              <w:bottom w:val="single" w:sz="8" w:space="0" w:color="auto"/>
              <w:right w:val="single" w:sz="8" w:space="0" w:color="auto"/>
            </w:tcBorders>
            <w:shd w:val="clear" w:color="auto" w:fill="auto"/>
            <w:vAlign w:val="center"/>
            <w:hideMark/>
          </w:tcPr>
          <w:p w14:paraId="75488BDA" w14:textId="650FEEA2" w:rsidR="00816AF1" w:rsidRDefault="00816AF1" w:rsidP="00816AF1">
            <w:pPr>
              <w:pStyle w:val="Tabletext"/>
            </w:pPr>
            <w:r>
              <w:t>Proportion of severe, symptomatic DMR patients who are anatomically suitable for TMVr (MitraClip implantation)</w:t>
            </w:r>
          </w:p>
        </w:tc>
        <w:tc>
          <w:tcPr>
            <w:tcW w:w="1668" w:type="dxa"/>
            <w:tcBorders>
              <w:top w:val="single" w:sz="8" w:space="0" w:color="auto"/>
              <w:left w:val="nil"/>
              <w:bottom w:val="single" w:sz="8" w:space="0" w:color="auto"/>
              <w:right w:val="single" w:sz="4" w:space="0" w:color="auto"/>
            </w:tcBorders>
            <w:shd w:val="clear" w:color="auto" w:fill="auto"/>
            <w:vAlign w:val="center"/>
          </w:tcPr>
          <w:p w14:paraId="7B2A2A9E" w14:textId="670712F7" w:rsidR="00816AF1" w:rsidRDefault="00816AF1" w:rsidP="00816AF1">
            <w:pPr>
              <w:pStyle w:val="Tabletext"/>
            </w:pPr>
            <w:r w:rsidRPr="00816AF1">
              <w:rPr>
                <w:highlight w:val="black"/>
              </w:rPr>
              <w:t>xx</w:t>
            </w:r>
          </w:p>
        </w:tc>
        <w:tc>
          <w:tcPr>
            <w:tcW w:w="1533" w:type="dxa"/>
            <w:tcBorders>
              <w:top w:val="nil"/>
              <w:left w:val="single" w:sz="4" w:space="0" w:color="auto"/>
              <w:bottom w:val="single" w:sz="8" w:space="0" w:color="auto"/>
              <w:right w:val="single" w:sz="8" w:space="0" w:color="auto"/>
            </w:tcBorders>
            <w:shd w:val="clear" w:color="auto" w:fill="auto"/>
            <w:vAlign w:val="center"/>
          </w:tcPr>
          <w:p w14:paraId="1BB1FC7E" w14:textId="156F6D44" w:rsidR="00816AF1" w:rsidRDefault="00816AF1" w:rsidP="00816AF1">
            <w:pPr>
              <w:pStyle w:val="Tabletext"/>
            </w:pPr>
            <w:r w:rsidRPr="00816AF1">
              <w:rPr>
                <w:highlight w:val="black"/>
              </w:rPr>
              <w:t>xx</w:t>
            </w:r>
          </w:p>
        </w:tc>
      </w:tr>
      <w:tr w:rsidR="00816AF1" w14:paraId="2039EBD6" w14:textId="77777777" w:rsidTr="00D7778A">
        <w:trPr>
          <w:trHeight w:val="373"/>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4FA663DA" w14:textId="77777777" w:rsidR="00816AF1" w:rsidRDefault="00816AF1" w:rsidP="00816AF1">
            <w:pPr>
              <w:pStyle w:val="Tabletext"/>
            </w:pPr>
            <w:r>
              <w:t>L</w:t>
            </w:r>
          </w:p>
        </w:tc>
        <w:tc>
          <w:tcPr>
            <w:tcW w:w="5304" w:type="dxa"/>
            <w:tcBorders>
              <w:top w:val="nil"/>
              <w:left w:val="nil"/>
              <w:bottom w:val="single" w:sz="8" w:space="0" w:color="auto"/>
              <w:right w:val="single" w:sz="8" w:space="0" w:color="auto"/>
            </w:tcBorders>
            <w:shd w:val="clear" w:color="auto" w:fill="auto"/>
            <w:vAlign w:val="center"/>
            <w:hideMark/>
          </w:tcPr>
          <w:p w14:paraId="3D518660" w14:textId="2F42A1A2" w:rsidR="00816AF1" w:rsidRDefault="00816AF1" w:rsidP="00816AF1">
            <w:pPr>
              <w:pStyle w:val="Tabletext"/>
            </w:pPr>
            <w:r>
              <w:t>Total number of patients with severe, symptomatic DMR eligible for TMVr</w:t>
            </w:r>
          </w:p>
        </w:tc>
        <w:tc>
          <w:tcPr>
            <w:tcW w:w="1668" w:type="dxa"/>
            <w:tcBorders>
              <w:top w:val="nil"/>
              <w:left w:val="nil"/>
              <w:bottom w:val="single" w:sz="8" w:space="0" w:color="auto"/>
              <w:right w:val="single" w:sz="8" w:space="0" w:color="auto"/>
            </w:tcBorders>
            <w:shd w:val="clear" w:color="auto" w:fill="auto"/>
            <w:vAlign w:val="center"/>
          </w:tcPr>
          <w:p w14:paraId="7B9CE517" w14:textId="6EBF93E1" w:rsidR="00816AF1" w:rsidRDefault="00816AF1" w:rsidP="00816AF1">
            <w:pPr>
              <w:pStyle w:val="Tabletext"/>
            </w:pPr>
            <w:r w:rsidRPr="00816AF1">
              <w:rPr>
                <w:highlight w:val="black"/>
              </w:rPr>
              <w:t>xx</w:t>
            </w:r>
          </w:p>
        </w:tc>
        <w:tc>
          <w:tcPr>
            <w:tcW w:w="1533" w:type="dxa"/>
            <w:tcBorders>
              <w:top w:val="nil"/>
              <w:left w:val="nil"/>
              <w:bottom w:val="single" w:sz="8" w:space="0" w:color="auto"/>
              <w:right w:val="single" w:sz="8" w:space="0" w:color="auto"/>
            </w:tcBorders>
            <w:shd w:val="clear" w:color="auto" w:fill="auto"/>
            <w:vAlign w:val="center"/>
          </w:tcPr>
          <w:p w14:paraId="4D0DA9DA" w14:textId="46991832" w:rsidR="00816AF1" w:rsidRDefault="00816AF1" w:rsidP="00816AF1">
            <w:pPr>
              <w:pStyle w:val="Tabletext"/>
            </w:pPr>
            <w:r w:rsidRPr="00816AF1">
              <w:rPr>
                <w:highlight w:val="black"/>
              </w:rPr>
              <w:t>xx</w:t>
            </w:r>
          </w:p>
        </w:tc>
      </w:tr>
      <w:tr w:rsidR="00721787" w14:paraId="0566E052" w14:textId="77777777" w:rsidTr="00F53547">
        <w:trPr>
          <w:trHeight w:val="315"/>
        </w:trPr>
        <w:tc>
          <w:tcPr>
            <w:tcW w:w="9204" w:type="dxa"/>
            <w:gridSpan w:val="4"/>
            <w:tcBorders>
              <w:top w:val="single" w:sz="8" w:space="0" w:color="auto"/>
              <w:left w:val="single" w:sz="8" w:space="0" w:color="auto"/>
              <w:bottom w:val="single" w:sz="8" w:space="0" w:color="auto"/>
              <w:right w:val="single" w:sz="8" w:space="0" w:color="000000"/>
            </w:tcBorders>
            <w:shd w:val="clear" w:color="000000" w:fill="F2F2F2"/>
            <w:vAlign w:val="center"/>
          </w:tcPr>
          <w:p w14:paraId="691929D6" w14:textId="66D017CD" w:rsidR="00721787" w:rsidRDefault="00721787" w:rsidP="005D2AC8">
            <w:pPr>
              <w:pStyle w:val="Tabletext"/>
            </w:pPr>
          </w:p>
        </w:tc>
      </w:tr>
      <w:tr w:rsidR="00816AF1" w14:paraId="5CE71D0A" w14:textId="77777777" w:rsidTr="00F53547">
        <w:trPr>
          <w:trHeight w:val="31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56B85AA4" w14:textId="77777777" w:rsidR="00816AF1" w:rsidRDefault="00816AF1" w:rsidP="00816AF1">
            <w:pPr>
              <w:pStyle w:val="Tabletext"/>
            </w:pPr>
            <w:r>
              <w:t>M</w:t>
            </w:r>
          </w:p>
        </w:tc>
        <w:tc>
          <w:tcPr>
            <w:tcW w:w="5304" w:type="dxa"/>
            <w:tcBorders>
              <w:top w:val="nil"/>
              <w:left w:val="nil"/>
              <w:bottom w:val="single" w:sz="8" w:space="0" w:color="auto"/>
              <w:right w:val="single" w:sz="8" w:space="0" w:color="auto"/>
            </w:tcBorders>
            <w:shd w:val="clear" w:color="auto" w:fill="auto"/>
            <w:vAlign w:val="center"/>
            <w:hideMark/>
          </w:tcPr>
          <w:p w14:paraId="797A2FE6" w14:textId="6B8E2614" w:rsidR="00816AF1" w:rsidRDefault="00816AF1" w:rsidP="00816AF1">
            <w:pPr>
              <w:pStyle w:val="Tabletext"/>
            </w:pPr>
            <w:r>
              <w:t>Proportion of severe, symptomatic MR patients who have FMR mechanism</w:t>
            </w:r>
          </w:p>
        </w:tc>
        <w:tc>
          <w:tcPr>
            <w:tcW w:w="1668" w:type="dxa"/>
            <w:tcBorders>
              <w:top w:val="nil"/>
              <w:left w:val="nil"/>
              <w:bottom w:val="single" w:sz="8" w:space="0" w:color="auto"/>
              <w:right w:val="single" w:sz="4" w:space="0" w:color="auto"/>
            </w:tcBorders>
            <w:shd w:val="clear" w:color="auto" w:fill="auto"/>
            <w:vAlign w:val="center"/>
          </w:tcPr>
          <w:p w14:paraId="5F8C8117" w14:textId="7751E7E7" w:rsidR="00816AF1" w:rsidRDefault="00816AF1" w:rsidP="00816AF1">
            <w:pPr>
              <w:pStyle w:val="Tabletext"/>
            </w:pPr>
            <w:r w:rsidRPr="00816AF1">
              <w:rPr>
                <w:highlight w:val="black"/>
              </w:rPr>
              <w:t>xx</w:t>
            </w:r>
          </w:p>
        </w:tc>
        <w:tc>
          <w:tcPr>
            <w:tcW w:w="1533" w:type="dxa"/>
            <w:tcBorders>
              <w:top w:val="nil"/>
              <w:left w:val="single" w:sz="4" w:space="0" w:color="auto"/>
              <w:bottom w:val="single" w:sz="8" w:space="0" w:color="auto"/>
              <w:right w:val="single" w:sz="8" w:space="0" w:color="auto"/>
            </w:tcBorders>
            <w:shd w:val="clear" w:color="auto" w:fill="auto"/>
            <w:vAlign w:val="center"/>
          </w:tcPr>
          <w:p w14:paraId="2C4136FC" w14:textId="1C3A92DD" w:rsidR="00816AF1" w:rsidRDefault="00816AF1" w:rsidP="00816AF1">
            <w:pPr>
              <w:pStyle w:val="Tabletext"/>
            </w:pPr>
            <w:r w:rsidRPr="00816AF1">
              <w:rPr>
                <w:highlight w:val="black"/>
              </w:rPr>
              <w:t>xx</w:t>
            </w:r>
          </w:p>
        </w:tc>
      </w:tr>
      <w:tr w:rsidR="00816AF1" w14:paraId="258CCA8D" w14:textId="77777777" w:rsidTr="00D7778A">
        <w:trPr>
          <w:trHeight w:val="31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2951EB04" w14:textId="77777777" w:rsidR="00816AF1" w:rsidRDefault="00816AF1" w:rsidP="00816AF1">
            <w:pPr>
              <w:pStyle w:val="Tabletext"/>
            </w:pPr>
            <w:r>
              <w:t>N</w:t>
            </w:r>
          </w:p>
        </w:tc>
        <w:tc>
          <w:tcPr>
            <w:tcW w:w="5304" w:type="dxa"/>
            <w:tcBorders>
              <w:top w:val="nil"/>
              <w:left w:val="nil"/>
              <w:bottom w:val="single" w:sz="8" w:space="0" w:color="auto"/>
              <w:right w:val="single" w:sz="8" w:space="0" w:color="auto"/>
            </w:tcBorders>
            <w:shd w:val="clear" w:color="auto" w:fill="auto"/>
            <w:vAlign w:val="center"/>
            <w:hideMark/>
          </w:tcPr>
          <w:p w14:paraId="46B1BEE3" w14:textId="4757C7B3" w:rsidR="00816AF1" w:rsidRDefault="00816AF1" w:rsidP="00816AF1">
            <w:pPr>
              <w:pStyle w:val="Tabletext"/>
            </w:pPr>
            <w:r>
              <w:t>Total number of patients with severe, symptomatic FMR</w:t>
            </w:r>
          </w:p>
        </w:tc>
        <w:tc>
          <w:tcPr>
            <w:tcW w:w="1668" w:type="dxa"/>
            <w:tcBorders>
              <w:top w:val="nil"/>
              <w:left w:val="nil"/>
              <w:bottom w:val="single" w:sz="8" w:space="0" w:color="auto"/>
              <w:right w:val="single" w:sz="8" w:space="0" w:color="auto"/>
            </w:tcBorders>
            <w:shd w:val="clear" w:color="auto" w:fill="auto"/>
            <w:vAlign w:val="center"/>
          </w:tcPr>
          <w:p w14:paraId="2BF4DA6A" w14:textId="0E20EB33" w:rsidR="00816AF1" w:rsidRDefault="00816AF1" w:rsidP="00816AF1">
            <w:pPr>
              <w:pStyle w:val="Tabletext"/>
            </w:pPr>
            <w:r w:rsidRPr="00816AF1">
              <w:rPr>
                <w:highlight w:val="black"/>
              </w:rPr>
              <w:t>xx</w:t>
            </w:r>
          </w:p>
        </w:tc>
        <w:tc>
          <w:tcPr>
            <w:tcW w:w="1533" w:type="dxa"/>
            <w:tcBorders>
              <w:top w:val="nil"/>
              <w:left w:val="nil"/>
              <w:bottom w:val="single" w:sz="8" w:space="0" w:color="auto"/>
              <w:right w:val="single" w:sz="8" w:space="0" w:color="auto"/>
            </w:tcBorders>
            <w:shd w:val="clear" w:color="auto" w:fill="auto"/>
            <w:vAlign w:val="center"/>
          </w:tcPr>
          <w:p w14:paraId="6B6BE714" w14:textId="1FEBBEDF" w:rsidR="00816AF1" w:rsidRDefault="00816AF1" w:rsidP="00816AF1">
            <w:pPr>
              <w:pStyle w:val="Tabletext"/>
            </w:pPr>
            <w:r w:rsidRPr="00816AF1">
              <w:rPr>
                <w:highlight w:val="black"/>
              </w:rPr>
              <w:t>xx</w:t>
            </w:r>
          </w:p>
        </w:tc>
      </w:tr>
      <w:tr w:rsidR="00816AF1" w14:paraId="7F06A778" w14:textId="77777777" w:rsidTr="00D7778A">
        <w:trPr>
          <w:trHeight w:val="315"/>
        </w:trPr>
        <w:tc>
          <w:tcPr>
            <w:tcW w:w="699" w:type="dxa"/>
            <w:tcBorders>
              <w:top w:val="nil"/>
              <w:left w:val="single" w:sz="8" w:space="0" w:color="auto"/>
              <w:bottom w:val="single" w:sz="8" w:space="0" w:color="auto"/>
              <w:right w:val="single" w:sz="8" w:space="0" w:color="auto"/>
            </w:tcBorders>
            <w:shd w:val="clear" w:color="auto" w:fill="auto"/>
            <w:vAlign w:val="center"/>
          </w:tcPr>
          <w:p w14:paraId="2543466F" w14:textId="77777777" w:rsidR="00816AF1" w:rsidRDefault="00816AF1" w:rsidP="00816AF1">
            <w:pPr>
              <w:pStyle w:val="Tabletext"/>
            </w:pPr>
            <w:r>
              <w:t>O</w:t>
            </w:r>
          </w:p>
        </w:tc>
        <w:tc>
          <w:tcPr>
            <w:tcW w:w="5304" w:type="dxa"/>
            <w:tcBorders>
              <w:top w:val="nil"/>
              <w:left w:val="nil"/>
              <w:bottom w:val="single" w:sz="8" w:space="0" w:color="auto"/>
              <w:right w:val="single" w:sz="8" w:space="0" w:color="auto"/>
            </w:tcBorders>
            <w:shd w:val="clear" w:color="auto" w:fill="auto"/>
            <w:vAlign w:val="center"/>
          </w:tcPr>
          <w:p w14:paraId="20F1E78B" w14:textId="0D94F060" w:rsidR="00816AF1" w:rsidRDefault="00816AF1" w:rsidP="00816AF1">
            <w:pPr>
              <w:pStyle w:val="Tabletext"/>
            </w:pPr>
            <w:r>
              <w:t>Proportion of severe, symptomatic FMR patients who have LVEF 20-50%</w:t>
            </w:r>
          </w:p>
        </w:tc>
        <w:tc>
          <w:tcPr>
            <w:tcW w:w="1668" w:type="dxa"/>
            <w:tcBorders>
              <w:top w:val="single" w:sz="8" w:space="0" w:color="auto"/>
              <w:left w:val="nil"/>
              <w:bottom w:val="single" w:sz="8" w:space="0" w:color="auto"/>
              <w:right w:val="single" w:sz="4" w:space="0" w:color="auto"/>
            </w:tcBorders>
            <w:shd w:val="clear" w:color="auto" w:fill="auto"/>
            <w:vAlign w:val="center"/>
          </w:tcPr>
          <w:p w14:paraId="7B4C8374" w14:textId="32064575" w:rsidR="00816AF1" w:rsidRDefault="00816AF1" w:rsidP="00816AF1">
            <w:pPr>
              <w:pStyle w:val="Tabletext"/>
              <w:rPr>
                <w:color w:val="000000"/>
              </w:rPr>
            </w:pPr>
            <w:r w:rsidRPr="00816AF1">
              <w:rPr>
                <w:highlight w:val="black"/>
              </w:rPr>
              <w:t>xx</w:t>
            </w:r>
          </w:p>
        </w:tc>
        <w:tc>
          <w:tcPr>
            <w:tcW w:w="1533" w:type="dxa"/>
            <w:tcBorders>
              <w:top w:val="nil"/>
              <w:left w:val="single" w:sz="4" w:space="0" w:color="auto"/>
              <w:bottom w:val="single" w:sz="8" w:space="0" w:color="auto"/>
              <w:right w:val="single" w:sz="8" w:space="0" w:color="auto"/>
            </w:tcBorders>
            <w:shd w:val="clear" w:color="auto" w:fill="auto"/>
            <w:vAlign w:val="center"/>
          </w:tcPr>
          <w:p w14:paraId="415BEFAD" w14:textId="35A3682E" w:rsidR="00816AF1" w:rsidRDefault="00816AF1" w:rsidP="00816AF1">
            <w:pPr>
              <w:pStyle w:val="Tabletext"/>
            </w:pPr>
            <w:r w:rsidRPr="00816AF1">
              <w:rPr>
                <w:highlight w:val="black"/>
              </w:rPr>
              <w:t>xx</w:t>
            </w:r>
          </w:p>
        </w:tc>
      </w:tr>
      <w:tr w:rsidR="00816AF1" w14:paraId="050E3423" w14:textId="77777777" w:rsidTr="00D7778A">
        <w:trPr>
          <w:trHeight w:val="315"/>
        </w:trPr>
        <w:tc>
          <w:tcPr>
            <w:tcW w:w="699" w:type="dxa"/>
            <w:tcBorders>
              <w:top w:val="nil"/>
              <w:left w:val="single" w:sz="8" w:space="0" w:color="auto"/>
              <w:bottom w:val="single" w:sz="8" w:space="0" w:color="auto"/>
              <w:right w:val="single" w:sz="8" w:space="0" w:color="auto"/>
            </w:tcBorders>
            <w:shd w:val="clear" w:color="auto" w:fill="auto"/>
            <w:vAlign w:val="center"/>
          </w:tcPr>
          <w:p w14:paraId="3D53AED0" w14:textId="77777777" w:rsidR="00816AF1" w:rsidRDefault="00816AF1" w:rsidP="00816AF1">
            <w:pPr>
              <w:pStyle w:val="Tabletext"/>
            </w:pPr>
            <w:r>
              <w:t>P</w:t>
            </w:r>
          </w:p>
        </w:tc>
        <w:tc>
          <w:tcPr>
            <w:tcW w:w="5304" w:type="dxa"/>
            <w:tcBorders>
              <w:top w:val="nil"/>
              <w:left w:val="nil"/>
              <w:bottom w:val="single" w:sz="8" w:space="0" w:color="auto"/>
              <w:right w:val="single" w:sz="8" w:space="0" w:color="auto"/>
            </w:tcBorders>
            <w:shd w:val="clear" w:color="auto" w:fill="auto"/>
            <w:vAlign w:val="center"/>
            <w:hideMark/>
          </w:tcPr>
          <w:p w14:paraId="4E664418" w14:textId="060B8488" w:rsidR="00816AF1" w:rsidRDefault="00816AF1" w:rsidP="00816AF1">
            <w:pPr>
              <w:pStyle w:val="Tabletext"/>
            </w:pPr>
            <w:r>
              <w:t xml:space="preserve">Proportion of severe, symptomatic FMR patients who are </w:t>
            </w:r>
            <w:r w:rsidRPr="0090420A">
              <w:t>at high risk</w:t>
            </w:r>
            <w:r w:rsidRPr="00D67AA5">
              <w:t xml:space="preserve"> of </w:t>
            </w:r>
            <w:r>
              <w:t xml:space="preserve">complications with </w:t>
            </w:r>
            <w:r w:rsidRPr="00D67AA5">
              <w:t>surgical intervention</w:t>
            </w:r>
          </w:p>
        </w:tc>
        <w:tc>
          <w:tcPr>
            <w:tcW w:w="1668" w:type="dxa"/>
            <w:tcBorders>
              <w:top w:val="single" w:sz="8" w:space="0" w:color="auto"/>
              <w:left w:val="nil"/>
              <w:bottom w:val="single" w:sz="8" w:space="0" w:color="auto"/>
              <w:right w:val="single" w:sz="4" w:space="0" w:color="auto"/>
            </w:tcBorders>
            <w:shd w:val="clear" w:color="auto" w:fill="auto"/>
            <w:vAlign w:val="center"/>
          </w:tcPr>
          <w:p w14:paraId="444F2117" w14:textId="58E07BE9" w:rsidR="00816AF1" w:rsidRDefault="00816AF1" w:rsidP="00816AF1">
            <w:pPr>
              <w:pStyle w:val="Tabletext"/>
            </w:pPr>
            <w:r w:rsidRPr="00816AF1">
              <w:rPr>
                <w:highlight w:val="black"/>
              </w:rPr>
              <w:t>xx</w:t>
            </w:r>
          </w:p>
        </w:tc>
        <w:tc>
          <w:tcPr>
            <w:tcW w:w="1533" w:type="dxa"/>
            <w:tcBorders>
              <w:top w:val="nil"/>
              <w:left w:val="single" w:sz="4" w:space="0" w:color="auto"/>
              <w:bottom w:val="single" w:sz="8" w:space="0" w:color="auto"/>
              <w:right w:val="single" w:sz="8" w:space="0" w:color="auto"/>
            </w:tcBorders>
            <w:shd w:val="clear" w:color="auto" w:fill="auto"/>
            <w:vAlign w:val="center"/>
          </w:tcPr>
          <w:p w14:paraId="2AB53710" w14:textId="36FE7342" w:rsidR="00816AF1" w:rsidRDefault="00816AF1" w:rsidP="00816AF1">
            <w:pPr>
              <w:pStyle w:val="Tabletext"/>
            </w:pPr>
            <w:r w:rsidRPr="00816AF1">
              <w:rPr>
                <w:highlight w:val="black"/>
              </w:rPr>
              <w:t>xx</w:t>
            </w:r>
          </w:p>
        </w:tc>
      </w:tr>
      <w:tr w:rsidR="00816AF1" w14:paraId="285C28C0" w14:textId="77777777" w:rsidTr="00D7778A">
        <w:trPr>
          <w:trHeight w:val="525"/>
        </w:trPr>
        <w:tc>
          <w:tcPr>
            <w:tcW w:w="699" w:type="dxa"/>
            <w:tcBorders>
              <w:top w:val="nil"/>
              <w:left w:val="single" w:sz="8" w:space="0" w:color="auto"/>
              <w:bottom w:val="single" w:sz="4" w:space="0" w:color="auto"/>
              <w:right w:val="single" w:sz="8" w:space="0" w:color="auto"/>
            </w:tcBorders>
            <w:shd w:val="clear" w:color="auto" w:fill="auto"/>
            <w:vAlign w:val="center"/>
          </w:tcPr>
          <w:p w14:paraId="0CF2D598" w14:textId="77777777" w:rsidR="00816AF1" w:rsidRDefault="00816AF1" w:rsidP="00816AF1">
            <w:pPr>
              <w:pStyle w:val="Tabletext"/>
            </w:pPr>
            <w:r>
              <w:t>Q</w:t>
            </w:r>
          </w:p>
        </w:tc>
        <w:tc>
          <w:tcPr>
            <w:tcW w:w="5304" w:type="dxa"/>
            <w:tcBorders>
              <w:top w:val="nil"/>
              <w:left w:val="nil"/>
              <w:bottom w:val="single" w:sz="4" w:space="0" w:color="auto"/>
              <w:right w:val="single" w:sz="8" w:space="0" w:color="auto"/>
            </w:tcBorders>
            <w:shd w:val="clear" w:color="auto" w:fill="auto"/>
            <w:vAlign w:val="center"/>
            <w:hideMark/>
          </w:tcPr>
          <w:p w14:paraId="5AF8E882" w14:textId="2BEAB31D" w:rsidR="00816AF1" w:rsidRDefault="00816AF1" w:rsidP="00816AF1">
            <w:pPr>
              <w:pStyle w:val="Tabletext"/>
            </w:pPr>
            <w:r>
              <w:t>Proportion of severe, symptomatic FMR patients who are anatomically suitable for TMVr (MitraClip implantation)</w:t>
            </w:r>
          </w:p>
        </w:tc>
        <w:tc>
          <w:tcPr>
            <w:tcW w:w="1668" w:type="dxa"/>
            <w:tcBorders>
              <w:top w:val="single" w:sz="8" w:space="0" w:color="auto"/>
              <w:left w:val="nil"/>
              <w:bottom w:val="single" w:sz="4" w:space="0" w:color="auto"/>
              <w:right w:val="single" w:sz="4" w:space="0" w:color="auto"/>
            </w:tcBorders>
            <w:shd w:val="clear" w:color="auto" w:fill="auto"/>
            <w:vAlign w:val="center"/>
          </w:tcPr>
          <w:p w14:paraId="19FC9739" w14:textId="5A988E1B" w:rsidR="00816AF1" w:rsidRDefault="00816AF1" w:rsidP="00816AF1">
            <w:pPr>
              <w:pStyle w:val="Tabletext"/>
            </w:pPr>
            <w:r w:rsidRPr="00816AF1">
              <w:rPr>
                <w:highlight w:val="black"/>
              </w:rPr>
              <w:t>xx</w:t>
            </w:r>
          </w:p>
        </w:tc>
        <w:tc>
          <w:tcPr>
            <w:tcW w:w="1533" w:type="dxa"/>
            <w:tcBorders>
              <w:top w:val="nil"/>
              <w:left w:val="single" w:sz="4" w:space="0" w:color="auto"/>
              <w:bottom w:val="single" w:sz="4" w:space="0" w:color="auto"/>
              <w:right w:val="single" w:sz="8" w:space="0" w:color="auto"/>
            </w:tcBorders>
            <w:shd w:val="clear" w:color="auto" w:fill="auto"/>
            <w:vAlign w:val="center"/>
          </w:tcPr>
          <w:p w14:paraId="0A4230F0" w14:textId="29908790" w:rsidR="00816AF1" w:rsidRDefault="00816AF1" w:rsidP="00816AF1">
            <w:pPr>
              <w:pStyle w:val="Tabletext"/>
            </w:pPr>
            <w:r w:rsidRPr="00816AF1">
              <w:rPr>
                <w:highlight w:val="black"/>
              </w:rPr>
              <w:t>xx</w:t>
            </w:r>
          </w:p>
        </w:tc>
      </w:tr>
      <w:tr w:rsidR="00816AF1" w14:paraId="412108B0" w14:textId="77777777" w:rsidTr="00F53547">
        <w:trPr>
          <w:trHeight w:val="315"/>
        </w:trPr>
        <w:tc>
          <w:tcPr>
            <w:tcW w:w="699" w:type="dxa"/>
            <w:tcBorders>
              <w:top w:val="single" w:sz="4" w:space="0" w:color="auto"/>
              <w:left w:val="single" w:sz="8" w:space="0" w:color="auto"/>
              <w:bottom w:val="single" w:sz="8" w:space="0" w:color="auto"/>
              <w:right w:val="single" w:sz="8" w:space="0" w:color="auto"/>
            </w:tcBorders>
            <w:shd w:val="clear" w:color="auto" w:fill="auto"/>
            <w:vAlign w:val="center"/>
          </w:tcPr>
          <w:p w14:paraId="7294251D" w14:textId="77777777" w:rsidR="00816AF1" w:rsidRDefault="00816AF1" w:rsidP="00816AF1">
            <w:pPr>
              <w:pStyle w:val="Tabletext"/>
            </w:pPr>
            <w:r>
              <w:t>R</w:t>
            </w:r>
          </w:p>
        </w:tc>
        <w:tc>
          <w:tcPr>
            <w:tcW w:w="5304" w:type="dxa"/>
            <w:tcBorders>
              <w:top w:val="single" w:sz="4" w:space="0" w:color="auto"/>
              <w:left w:val="nil"/>
              <w:bottom w:val="single" w:sz="8" w:space="0" w:color="auto"/>
              <w:right w:val="single" w:sz="8" w:space="0" w:color="auto"/>
            </w:tcBorders>
            <w:shd w:val="clear" w:color="auto" w:fill="auto"/>
            <w:vAlign w:val="center"/>
            <w:hideMark/>
          </w:tcPr>
          <w:p w14:paraId="3860C1CC" w14:textId="65E62EA8" w:rsidR="00816AF1" w:rsidRDefault="00816AF1" w:rsidP="00816AF1">
            <w:pPr>
              <w:pStyle w:val="Tabletext"/>
            </w:pPr>
            <w:r>
              <w:t>Total number of patients with severe, symptomatic FMR eligible for TMVr</w:t>
            </w:r>
          </w:p>
        </w:tc>
        <w:tc>
          <w:tcPr>
            <w:tcW w:w="1668" w:type="dxa"/>
            <w:tcBorders>
              <w:top w:val="single" w:sz="4" w:space="0" w:color="auto"/>
              <w:left w:val="nil"/>
              <w:bottom w:val="single" w:sz="8" w:space="0" w:color="auto"/>
              <w:right w:val="single" w:sz="8" w:space="0" w:color="auto"/>
            </w:tcBorders>
            <w:shd w:val="clear" w:color="auto" w:fill="auto"/>
            <w:vAlign w:val="center"/>
          </w:tcPr>
          <w:p w14:paraId="72F7771D" w14:textId="28AD6C6A" w:rsidR="00816AF1" w:rsidRDefault="00816AF1" w:rsidP="00816AF1">
            <w:pPr>
              <w:pStyle w:val="Tabletext"/>
            </w:pPr>
            <w:r w:rsidRPr="00816AF1">
              <w:rPr>
                <w:highlight w:val="black"/>
              </w:rPr>
              <w:t>xx</w:t>
            </w:r>
          </w:p>
        </w:tc>
        <w:tc>
          <w:tcPr>
            <w:tcW w:w="1533" w:type="dxa"/>
            <w:tcBorders>
              <w:top w:val="single" w:sz="4" w:space="0" w:color="auto"/>
              <w:left w:val="nil"/>
              <w:bottom w:val="single" w:sz="8" w:space="0" w:color="auto"/>
              <w:right w:val="single" w:sz="8" w:space="0" w:color="auto"/>
            </w:tcBorders>
            <w:shd w:val="clear" w:color="auto" w:fill="auto"/>
            <w:vAlign w:val="center"/>
          </w:tcPr>
          <w:p w14:paraId="1AA182BB" w14:textId="2024F4D4" w:rsidR="00816AF1" w:rsidRDefault="00816AF1" w:rsidP="00816AF1">
            <w:pPr>
              <w:pStyle w:val="Tabletext"/>
            </w:pPr>
            <w:r w:rsidRPr="00816AF1">
              <w:rPr>
                <w:highlight w:val="black"/>
              </w:rPr>
              <w:t>xx</w:t>
            </w:r>
          </w:p>
        </w:tc>
      </w:tr>
      <w:tr w:rsidR="00721787" w14:paraId="4ADCA843" w14:textId="77777777" w:rsidTr="00F53547">
        <w:trPr>
          <w:trHeight w:val="315"/>
        </w:trPr>
        <w:tc>
          <w:tcPr>
            <w:tcW w:w="9204" w:type="dxa"/>
            <w:gridSpan w:val="4"/>
            <w:tcBorders>
              <w:top w:val="single" w:sz="8" w:space="0" w:color="auto"/>
              <w:left w:val="single" w:sz="8" w:space="0" w:color="auto"/>
              <w:bottom w:val="single" w:sz="8" w:space="0" w:color="auto"/>
              <w:right w:val="single" w:sz="8" w:space="0" w:color="000000"/>
            </w:tcBorders>
            <w:shd w:val="clear" w:color="auto" w:fill="auto"/>
            <w:vAlign w:val="center"/>
          </w:tcPr>
          <w:p w14:paraId="2B573017" w14:textId="7BE246C3" w:rsidR="00721787" w:rsidRDefault="00721787" w:rsidP="005D2AC8">
            <w:pPr>
              <w:pStyle w:val="Tabletext"/>
            </w:pPr>
          </w:p>
        </w:tc>
      </w:tr>
      <w:tr w:rsidR="00816AF1" w14:paraId="27A5622F" w14:textId="77777777" w:rsidTr="00F53547">
        <w:trPr>
          <w:trHeight w:val="315"/>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0E2FFE3D" w14:textId="77777777" w:rsidR="00816AF1" w:rsidRDefault="00816AF1" w:rsidP="00816AF1">
            <w:pPr>
              <w:pStyle w:val="Tabletext"/>
            </w:pPr>
            <w:r>
              <w:t>S</w:t>
            </w:r>
          </w:p>
        </w:tc>
        <w:tc>
          <w:tcPr>
            <w:tcW w:w="5304" w:type="dxa"/>
            <w:tcBorders>
              <w:top w:val="nil"/>
              <w:left w:val="nil"/>
              <w:bottom w:val="single" w:sz="8" w:space="0" w:color="auto"/>
              <w:right w:val="single" w:sz="8" w:space="0" w:color="auto"/>
            </w:tcBorders>
            <w:shd w:val="clear" w:color="auto" w:fill="auto"/>
            <w:vAlign w:val="center"/>
            <w:hideMark/>
          </w:tcPr>
          <w:p w14:paraId="62393337" w14:textId="4A98DC0A" w:rsidR="00816AF1" w:rsidRPr="000413DE" w:rsidRDefault="00816AF1" w:rsidP="00816AF1">
            <w:pPr>
              <w:pStyle w:val="Tabletext"/>
              <w:rPr>
                <w:b/>
              </w:rPr>
            </w:pPr>
            <w:r w:rsidRPr="000413DE">
              <w:rPr>
                <w:b/>
              </w:rPr>
              <w:t>Total number of patients with severe</w:t>
            </w:r>
            <w:r w:rsidRPr="0098008E">
              <w:rPr>
                <w:b/>
              </w:rPr>
              <w:t>, symptomatic</w:t>
            </w:r>
            <w:r w:rsidRPr="000413DE">
              <w:rPr>
                <w:b/>
              </w:rPr>
              <w:t xml:space="preserve"> MR eligible for </w:t>
            </w:r>
            <w:r>
              <w:rPr>
                <w:b/>
              </w:rPr>
              <w:t>TMVr</w:t>
            </w:r>
          </w:p>
        </w:tc>
        <w:tc>
          <w:tcPr>
            <w:tcW w:w="1668" w:type="dxa"/>
            <w:tcBorders>
              <w:top w:val="nil"/>
              <w:left w:val="nil"/>
              <w:bottom w:val="single" w:sz="8" w:space="0" w:color="auto"/>
              <w:right w:val="single" w:sz="8" w:space="0" w:color="auto"/>
            </w:tcBorders>
            <w:shd w:val="clear" w:color="auto" w:fill="auto"/>
            <w:vAlign w:val="center"/>
          </w:tcPr>
          <w:p w14:paraId="476EA2A4" w14:textId="60AEF2CB" w:rsidR="00816AF1" w:rsidRPr="000413DE" w:rsidRDefault="00816AF1" w:rsidP="00816AF1">
            <w:pPr>
              <w:pStyle w:val="Tabletext"/>
              <w:rPr>
                <w:b/>
              </w:rPr>
            </w:pPr>
            <w:r w:rsidRPr="00816AF1">
              <w:rPr>
                <w:highlight w:val="black"/>
              </w:rPr>
              <w:t>xx</w:t>
            </w:r>
          </w:p>
        </w:tc>
        <w:tc>
          <w:tcPr>
            <w:tcW w:w="1533" w:type="dxa"/>
            <w:tcBorders>
              <w:top w:val="nil"/>
              <w:left w:val="nil"/>
              <w:bottom w:val="single" w:sz="8" w:space="0" w:color="auto"/>
              <w:right w:val="single" w:sz="8" w:space="0" w:color="auto"/>
            </w:tcBorders>
            <w:shd w:val="clear" w:color="auto" w:fill="auto"/>
            <w:vAlign w:val="center"/>
          </w:tcPr>
          <w:p w14:paraId="7A62495D" w14:textId="32A551AE" w:rsidR="00816AF1" w:rsidRDefault="00816AF1" w:rsidP="00816AF1">
            <w:pPr>
              <w:pStyle w:val="Tabletext"/>
            </w:pPr>
            <w:r w:rsidRPr="00816AF1">
              <w:rPr>
                <w:highlight w:val="black"/>
              </w:rPr>
              <w:t>xx</w:t>
            </w:r>
          </w:p>
        </w:tc>
      </w:tr>
    </w:tbl>
    <w:p w14:paraId="0EB4600C" w14:textId="77777777" w:rsidR="00721787" w:rsidRPr="00020102" w:rsidRDefault="00721787" w:rsidP="00721787">
      <w:pPr>
        <w:pStyle w:val="Tabletext"/>
        <w:tabs>
          <w:tab w:val="left" w:pos="2094"/>
          <w:tab w:val="left" w:pos="3086"/>
          <w:tab w:val="left" w:pos="5073"/>
        </w:tabs>
      </w:pPr>
      <w:r>
        <w:t>Abbreviations: ABS, Australian bureau of statistics; DMR, degenerative mitral regurgitation; FMR, functional mitral regurgitation; MR, mitral regurgitation.</w:t>
      </w:r>
    </w:p>
    <w:p w14:paraId="6C8289A5" w14:textId="77777777" w:rsidR="00721787" w:rsidRPr="00154B00" w:rsidRDefault="00721787" w:rsidP="00721787">
      <w:pPr>
        <w:ind w:left="426"/>
        <w:rPr>
          <w:szCs w:val="20"/>
        </w:rPr>
      </w:pPr>
    </w:p>
    <w:p w14:paraId="66E772A1" w14:textId="77777777" w:rsidR="00721787" w:rsidRPr="006F0246" w:rsidRDefault="00721787" w:rsidP="00721787">
      <w:pPr>
        <w:pStyle w:val="Heading2"/>
      </w:pPr>
      <w:r w:rsidRPr="006F0246">
        <w:t>Estimate the anticipated uptake of the proposed medical service over the next three years factoring in any constraints in the health system in meeting the needs of the proposed population (such as supply and demand factors) as well as provide commentary on risk of ‘leakage’ to populations not targeted by the service:</w:t>
      </w:r>
    </w:p>
    <w:p w14:paraId="582575B6" w14:textId="2940F0FE" w:rsidR="00721787" w:rsidRDefault="00721787" w:rsidP="006A60E5">
      <w:pPr>
        <w:ind w:left="360"/>
        <w:jc w:val="both"/>
      </w:pPr>
      <w:r>
        <w:t xml:space="preserve">Expected uptake among the eligible patient populations would be high among patients given the paucity of existing therapeutical options other than medical management, for MR patients </w:t>
      </w:r>
      <w:r w:rsidR="0090420A">
        <w:t xml:space="preserve">who are </w:t>
      </w:r>
      <w:r w:rsidR="0090420A" w:rsidRPr="0090420A">
        <w:rPr>
          <w:szCs w:val="20"/>
        </w:rPr>
        <w:t>at high risk</w:t>
      </w:r>
      <w:r w:rsidR="0090420A" w:rsidRPr="00D67AA5">
        <w:rPr>
          <w:szCs w:val="20"/>
        </w:rPr>
        <w:t xml:space="preserve"> of </w:t>
      </w:r>
      <w:r w:rsidR="0090420A">
        <w:rPr>
          <w:szCs w:val="20"/>
        </w:rPr>
        <w:t xml:space="preserve">complications with </w:t>
      </w:r>
      <w:r w:rsidR="0090420A" w:rsidRPr="00D67AA5">
        <w:rPr>
          <w:szCs w:val="20"/>
        </w:rPr>
        <w:t>surgical intervention</w:t>
      </w:r>
      <w:r>
        <w:t xml:space="preserve">, and the superior outcomes realised with TMVr in terms of quality of life and survival outcomes relative to medical management. However, patient uptake would be limited by the number of centres able to provide both patient assessment by the MDHT and the intervention itself. </w:t>
      </w:r>
    </w:p>
    <w:p w14:paraId="14BE4D77" w14:textId="77777777" w:rsidR="00721787" w:rsidRDefault="00721787" w:rsidP="006A60E5">
      <w:pPr>
        <w:ind w:left="360"/>
        <w:jc w:val="both"/>
        <w:rPr>
          <w:iCs/>
        </w:rPr>
      </w:pPr>
      <w:r>
        <w:t xml:space="preserve">MSAC have previously highlighted how limited supply of complex cardiovascular procedures can regulate uptake. For example, in the case of TAVI </w:t>
      </w:r>
      <w:r w:rsidRPr="00877731">
        <w:rPr>
          <w:i/>
        </w:rPr>
        <w:t>“MSAC noted concerns that the size of the inoperable patient population may be underestimated ... However, MSAC anticipated that the uptake would be limited by the number of centres and operators accredited to perform the procedure.”</w:t>
      </w:r>
      <w:r w:rsidRPr="00877731">
        <w:t xml:space="preserve"> (MSAC Application 1361.2 PSD, March 2016, p. 4). Accordingly, there is expected</w:t>
      </w:r>
      <w:r>
        <w:rPr>
          <w:iCs/>
        </w:rPr>
        <w:t xml:space="preserve"> to initially be a limited number of centres able to offer MDHT assessment and hence the TMVr procedure. </w:t>
      </w:r>
    </w:p>
    <w:p w14:paraId="2BA2D5A2" w14:textId="5E61373C" w:rsidR="00FF3D9C" w:rsidRDefault="00721787" w:rsidP="00FF3D9C">
      <w:pPr>
        <w:ind w:left="360"/>
        <w:jc w:val="both"/>
        <w:rPr>
          <w:iCs/>
        </w:rPr>
        <w:sectPr w:rsidR="00FF3D9C" w:rsidSect="00DD308E">
          <w:pgSz w:w="11906" w:h="16838"/>
          <w:pgMar w:top="1440" w:right="1440" w:bottom="1440" w:left="1440" w:header="708" w:footer="708" w:gutter="0"/>
          <w:cols w:space="708"/>
          <w:docGrid w:linePitch="360"/>
        </w:sectPr>
      </w:pPr>
      <w:r>
        <w:rPr>
          <w:iCs/>
        </w:rPr>
        <w:t>Uptake of TMVr is estimated to start at</w:t>
      </w:r>
      <w:r w:rsidR="00816AF1">
        <w:rPr>
          <w:iCs/>
        </w:rPr>
        <w:t xml:space="preserve"> </w:t>
      </w:r>
      <w:r w:rsidR="00816AF1" w:rsidRPr="00816AF1">
        <w:rPr>
          <w:iCs/>
          <w:highlight w:val="black"/>
        </w:rPr>
        <w:t>x</w:t>
      </w:r>
      <w:r>
        <w:rPr>
          <w:iCs/>
        </w:rPr>
        <w:t xml:space="preserve">% in the first year of listing and increase to </w:t>
      </w:r>
      <w:r w:rsidR="00816AF1" w:rsidRPr="00816AF1">
        <w:rPr>
          <w:iCs/>
          <w:highlight w:val="black"/>
        </w:rPr>
        <w:t>x</w:t>
      </w:r>
      <w:r>
        <w:rPr>
          <w:iCs/>
        </w:rPr>
        <w:t xml:space="preserve">% and </w:t>
      </w:r>
      <w:r w:rsidR="00816AF1" w:rsidRPr="00816AF1">
        <w:rPr>
          <w:iCs/>
          <w:highlight w:val="black"/>
        </w:rPr>
        <w:t>x</w:t>
      </w:r>
      <w:r>
        <w:rPr>
          <w:iCs/>
        </w:rPr>
        <w:t xml:space="preserve">% in the second and third years respectively. A patient treated with TMVr should receive only one procedure and </w:t>
      </w:r>
      <w:r>
        <w:rPr>
          <w:iCs/>
        </w:rPr>
        <w:lastRenderedPageBreak/>
        <w:t xml:space="preserve">consequently the patient population, to which annual uptake rates are applied, is comprised of annual incidence of MR and untreated patients from previous years. </w:t>
      </w:r>
      <w:r>
        <w:rPr>
          <w:iCs/>
        </w:rPr>
        <w:fldChar w:fldCharType="begin"/>
      </w:r>
      <w:r>
        <w:rPr>
          <w:iCs/>
        </w:rPr>
        <w:instrText xml:space="preserve"> REF _Ref3288322 \h </w:instrText>
      </w:r>
      <w:r w:rsidR="006A60E5">
        <w:rPr>
          <w:iCs/>
        </w:rPr>
        <w:instrText xml:space="preserve"> \* MERGEFORMAT </w:instrText>
      </w:r>
      <w:r>
        <w:rPr>
          <w:iCs/>
        </w:rPr>
      </w:r>
      <w:r>
        <w:rPr>
          <w:iCs/>
        </w:rPr>
        <w:fldChar w:fldCharType="separate"/>
      </w:r>
      <w:r w:rsidR="00A91C21">
        <w:t xml:space="preserve">Table </w:t>
      </w:r>
      <w:r w:rsidR="00A91C21">
        <w:rPr>
          <w:noProof/>
        </w:rPr>
        <w:t>11</w:t>
      </w:r>
      <w:r>
        <w:rPr>
          <w:iCs/>
        </w:rPr>
        <w:fldChar w:fldCharType="end"/>
      </w:r>
      <w:r>
        <w:rPr>
          <w:iCs/>
        </w:rPr>
        <w:t xml:space="preserve"> outlines the number of patients expected to be treated with TMVr in the first three years. </w:t>
      </w:r>
      <w:r w:rsidR="000B4EBB">
        <w:rPr>
          <w:iCs/>
        </w:rPr>
        <w:t>The</w:t>
      </w:r>
      <w:r w:rsidR="00880756">
        <w:rPr>
          <w:iCs/>
        </w:rPr>
        <w:t xml:space="preserve"> estimations will be confirmed in</w:t>
      </w:r>
      <w:r w:rsidR="000B4EBB">
        <w:rPr>
          <w:iCs/>
        </w:rPr>
        <w:t xml:space="preserve"> the Su</w:t>
      </w:r>
      <w:r w:rsidR="00FF3D9C">
        <w:rPr>
          <w:iCs/>
        </w:rPr>
        <w:t>bmission Based Assessment (SBA)</w:t>
      </w:r>
    </w:p>
    <w:p w14:paraId="43703848" w14:textId="51AE0C1A" w:rsidR="00721787" w:rsidRDefault="00721787" w:rsidP="00721787">
      <w:pPr>
        <w:pStyle w:val="TableHEADER"/>
      </w:pPr>
      <w:bookmarkStart w:id="32" w:name="_Ref3288322"/>
      <w:r>
        <w:lastRenderedPageBreak/>
        <w:t xml:space="preserve">Table </w:t>
      </w:r>
      <w:r>
        <w:rPr>
          <w:noProof/>
        </w:rPr>
        <w:fldChar w:fldCharType="begin"/>
      </w:r>
      <w:r>
        <w:rPr>
          <w:noProof/>
        </w:rPr>
        <w:instrText xml:space="preserve"> SEQ Table \* ARABIC </w:instrText>
      </w:r>
      <w:r>
        <w:rPr>
          <w:noProof/>
        </w:rPr>
        <w:fldChar w:fldCharType="separate"/>
      </w:r>
      <w:r w:rsidR="00A91C21">
        <w:rPr>
          <w:noProof/>
        </w:rPr>
        <w:t>11</w:t>
      </w:r>
      <w:r>
        <w:rPr>
          <w:noProof/>
        </w:rPr>
        <w:fldChar w:fldCharType="end"/>
      </w:r>
      <w:bookmarkEnd w:id="32"/>
      <w:r>
        <w:rPr>
          <w:noProof/>
        </w:rPr>
        <w:tab/>
      </w:r>
      <w:r>
        <w:tab/>
        <w:t xml:space="preserve">Estimated number </w:t>
      </w:r>
      <w:r w:rsidRPr="009A66DC">
        <w:t xml:space="preserve">of </w:t>
      </w:r>
      <w:r>
        <w:t>patients treated with TMVr over the next three years</w:t>
      </w:r>
    </w:p>
    <w:tbl>
      <w:tblPr>
        <w:tblW w:w="13485" w:type="dxa"/>
        <w:tblInd w:w="113" w:type="dxa"/>
        <w:tblLook w:val="04A0" w:firstRow="1" w:lastRow="0" w:firstColumn="1" w:lastColumn="0" w:noHBand="0" w:noVBand="1"/>
        <w:tblCaption w:val="Table 11 Estimated number of patients treated with TMVr over the next three years"/>
        <w:tblDescription w:val="Column 1 Parameter; Column 2 2020 first year (redacted); Column 3 2021 second year (redacted), Column 4 2022 third year (redacted), Column 5 Source (redacted)."/>
      </w:tblPr>
      <w:tblGrid>
        <w:gridCol w:w="818"/>
        <w:gridCol w:w="5343"/>
        <w:gridCol w:w="1220"/>
        <w:gridCol w:w="1220"/>
        <w:gridCol w:w="1220"/>
        <w:gridCol w:w="3664"/>
      </w:tblGrid>
      <w:tr w:rsidR="00721787" w:rsidRPr="00BE302D" w14:paraId="61FDB1F5" w14:textId="77777777" w:rsidTr="00FF3D9C">
        <w:trPr>
          <w:cantSplit/>
          <w:trHeight w:val="481"/>
          <w:tblHeader/>
        </w:trPr>
        <w:tc>
          <w:tcPr>
            <w:tcW w:w="81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32C0A75" w14:textId="77777777" w:rsidR="00721787" w:rsidRPr="00DC7BAB" w:rsidRDefault="00721787" w:rsidP="005D2AC8">
            <w:pPr>
              <w:pStyle w:val="Tabletext"/>
              <w:rPr>
                <w:b/>
              </w:rPr>
            </w:pPr>
            <w:r w:rsidRPr="00DC7BAB">
              <w:rPr>
                <w:b/>
              </w:rPr>
              <w:t>Row</w:t>
            </w:r>
          </w:p>
        </w:tc>
        <w:tc>
          <w:tcPr>
            <w:tcW w:w="53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B99FE5A" w14:textId="77777777" w:rsidR="00721787" w:rsidRPr="00DC7BAB" w:rsidRDefault="00721787" w:rsidP="005D2AC8">
            <w:pPr>
              <w:pStyle w:val="Tabletext"/>
              <w:rPr>
                <w:b/>
              </w:rPr>
            </w:pPr>
            <w:r w:rsidRPr="00DC7BAB">
              <w:rPr>
                <w:b/>
              </w:rPr>
              <w:t>Parameter</w:t>
            </w:r>
            <w:r w:rsidRPr="00DC7BAB">
              <w:rPr>
                <w:b/>
                <w:sz w:val="16"/>
                <w:szCs w:val="16"/>
              </w:rPr>
              <w:t> </w:t>
            </w:r>
          </w:p>
        </w:tc>
        <w:tc>
          <w:tcPr>
            <w:tcW w:w="122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DBF7FFD" w14:textId="77777777" w:rsidR="00721787" w:rsidRPr="00DC7BAB" w:rsidRDefault="00721787" w:rsidP="005D2AC8">
            <w:pPr>
              <w:pStyle w:val="Tabletext"/>
              <w:rPr>
                <w:b/>
              </w:rPr>
            </w:pPr>
            <w:r w:rsidRPr="00DC7BAB">
              <w:rPr>
                <w:b/>
              </w:rPr>
              <w:t>2020 (1st year)</w:t>
            </w:r>
          </w:p>
        </w:tc>
        <w:tc>
          <w:tcPr>
            <w:tcW w:w="12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69DD6B7" w14:textId="77777777" w:rsidR="00721787" w:rsidRPr="00DC7BAB" w:rsidRDefault="00721787" w:rsidP="005D2AC8">
            <w:pPr>
              <w:pStyle w:val="Tabletext"/>
              <w:rPr>
                <w:b/>
              </w:rPr>
            </w:pPr>
            <w:r w:rsidRPr="00DC7BAB">
              <w:rPr>
                <w:b/>
              </w:rPr>
              <w:t>2021 (2</w:t>
            </w:r>
            <w:r w:rsidRPr="00DC7BAB">
              <w:rPr>
                <w:b/>
                <w:vertAlign w:val="superscript"/>
              </w:rPr>
              <w:t>nd</w:t>
            </w:r>
            <w:r w:rsidRPr="00DC7BAB">
              <w:rPr>
                <w:b/>
              </w:rPr>
              <w:t xml:space="preserve"> year)</w:t>
            </w:r>
          </w:p>
        </w:tc>
        <w:tc>
          <w:tcPr>
            <w:tcW w:w="12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043011A" w14:textId="77777777" w:rsidR="00721787" w:rsidRPr="00DC7BAB" w:rsidRDefault="00721787" w:rsidP="005D2AC8">
            <w:pPr>
              <w:pStyle w:val="Tabletext"/>
              <w:rPr>
                <w:b/>
              </w:rPr>
            </w:pPr>
            <w:r w:rsidRPr="00DC7BAB">
              <w:rPr>
                <w:b/>
              </w:rPr>
              <w:t>2022 (3</w:t>
            </w:r>
            <w:r w:rsidRPr="00DC7BAB">
              <w:rPr>
                <w:b/>
                <w:vertAlign w:val="superscript"/>
              </w:rPr>
              <w:t>rd</w:t>
            </w:r>
            <w:r w:rsidRPr="00DC7BAB">
              <w:rPr>
                <w:b/>
              </w:rPr>
              <w:t xml:space="preserve"> year)</w:t>
            </w:r>
          </w:p>
        </w:tc>
        <w:tc>
          <w:tcPr>
            <w:tcW w:w="366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58DF505" w14:textId="77777777" w:rsidR="00721787" w:rsidRPr="00DC7BAB" w:rsidRDefault="00721787" w:rsidP="005D2AC8">
            <w:pPr>
              <w:pStyle w:val="Tabletext"/>
              <w:rPr>
                <w:b/>
              </w:rPr>
            </w:pPr>
            <w:r w:rsidRPr="00DC7BAB">
              <w:rPr>
                <w:b/>
              </w:rPr>
              <w:t>Source</w:t>
            </w:r>
          </w:p>
        </w:tc>
      </w:tr>
      <w:tr w:rsidR="00721787" w:rsidRPr="00BE302D" w14:paraId="08AC4896" w14:textId="77777777" w:rsidTr="00FF3D9C">
        <w:trPr>
          <w:trHeight w:val="481"/>
        </w:trPr>
        <w:tc>
          <w:tcPr>
            <w:tcW w:w="818" w:type="dxa"/>
            <w:vMerge/>
            <w:tcBorders>
              <w:top w:val="single" w:sz="4" w:space="0" w:color="auto"/>
              <w:left w:val="single" w:sz="4" w:space="0" w:color="auto"/>
              <w:bottom w:val="single" w:sz="4" w:space="0" w:color="auto"/>
              <w:right w:val="single" w:sz="4" w:space="0" w:color="auto"/>
            </w:tcBorders>
            <w:vAlign w:val="center"/>
            <w:hideMark/>
          </w:tcPr>
          <w:p w14:paraId="5CA0E8A2" w14:textId="77777777" w:rsidR="00721787" w:rsidRPr="00BE302D" w:rsidRDefault="00721787" w:rsidP="005D2AC8">
            <w:pPr>
              <w:pStyle w:val="Tabletext"/>
            </w:pPr>
          </w:p>
        </w:tc>
        <w:tc>
          <w:tcPr>
            <w:tcW w:w="5343" w:type="dxa"/>
            <w:vMerge/>
            <w:tcBorders>
              <w:top w:val="single" w:sz="4" w:space="0" w:color="auto"/>
              <w:left w:val="single" w:sz="4" w:space="0" w:color="auto"/>
              <w:bottom w:val="single" w:sz="4" w:space="0" w:color="auto"/>
              <w:right w:val="single" w:sz="4" w:space="0" w:color="auto"/>
            </w:tcBorders>
            <w:vAlign w:val="center"/>
            <w:hideMark/>
          </w:tcPr>
          <w:p w14:paraId="24096685" w14:textId="77777777" w:rsidR="00721787" w:rsidRPr="00BE302D" w:rsidRDefault="00721787" w:rsidP="005D2AC8">
            <w:pPr>
              <w:pStyle w:val="Tabletext"/>
            </w:pPr>
          </w:p>
        </w:tc>
        <w:tc>
          <w:tcPr>
            <w:tcW w:w="1220" w:type="dxa"/>
            <w:vMerge/>
            <w:tcBorders>
              <w:top w:val="single" w:sz="4" w:space="0" w:color="auto"/>
              <w:left w:val="single" w:sz="4" w:space="0" w:color="auto"/>
              <w:bottom w:val="single" w:sz="4" w:space="0" w:color="000000"/>
              <w:right w:val="single" w:sz="4" w:space="0" w:color="auto"/>
            </w:tcBorders>
            <w:vAlign w:val="center"/>
            <w:hideMark/>
          </w:tcPr>
          <w:p w14:paraId="17AEC3BA" w14:textId="77777777" w:rsidR="00721787" w:rsidRPr="00BE302D" w:rsidRDefault="00721787" w:rsidP="005D2AC8">
            <w:pPr>
              <w:pStyle w:val="Tabletext"/>
            </w:pPr>
          </w:p>
        </w:tc>
        <w:tc>
          <w:tcPr>
            <w:tcW w:w="1220" w:type="dxa"/>
            <w:vMerge/>
            <w:tcBorders>
              <w:top w:val="single" w:sz="4" w:space="0" w:color="auto"/>
              <w:left w:val="single" w:sz="4" w:space="0" w:color="auto"/>
              <w:bottom w:val="single" w:sz="4" w:space="0" w:color="auto"/>
              <w:right w:val="single" w:sz="4" w:space="0" w:color="auto"/>
            </w:tcBorders>
            <w:vAlign w:val="center"/>
            <w:hideMark/>
          </w:tcPr>
          <w:p w14:paraId="26976E05" w14:textId="77777777" w:rsidR="00721787" w:rsidRPr="00BE302D" w:rsidRDefault="00721787" w:rsidP="005D2AC8">
            <w:pPr>
              <w:pStyle w:val="Tabletext"/>
            </w:pPr>
          </w:p>
        </w:tc>
        <w:tc>
          <w:tcPr>
            <w:tcW w:w="1220" w:type="dxa"/>
            <w:vMerge/>
            <w:tcBorders>
              <w:top w:val="single" w:sz="4" w:space="0" w:color="auto"/>
              <w:left w:val="single" w:sz="4" w:space="0" w:color="auto"/>
              <w:bottom w:val="single" w:sz="4" w:space="0" w:color="auto"/>
              <w:right w:val="single" w:sz="4" w:space="0" w:color="auto"/>
            </w:tcBorders>
            <w:vAlign w:val="center"/>
            <w:hideMark/>
          </w:tcPr>
          <w:p w14:paraId="1A64792E" w14:textId="77777777" w:rsidR="00721787" w:rsidRPr="00BE302D" w:rsidRDefault="00721787" w:rsidP="005D2AC8">
            <w:pPr>
              <w:pStyle w:val="Tabletext"/>
            </w:pPr>
          </w:p>
        </w:tc>
        <w:tc>
          <w:tcPr>
            <w:tcW w:w="3664" w:type="dxa"/>
            <w:vMerge/>
            <w:tcBorders>
              <w:top w:val="single" w:sz="4" w:space="0" w:color="auto"/>
              <w:left w:val="single" w:sz="4" w:space="0" w:color="auto"/>
              <w:bottom w:val="single" w:sz="4" w:space="0" w:color="auto"/>
              <w:right w:val="single" w:sz="4" w:space="0" w:color="auto"/>
            </w:tcBorders>
            <w:vAlign w:val="center"/>
            <w:hideMark/>
          </w:tcPr>
          <w:p w14:paraId="1B899881" w14:textId="77777777" w:rsidR="00721787" w:rsidRPr="00BE302D" w:rsidRDefault="00721787" w:rsidP="005D2AC8">
            <w:pPr>
              <w:pStyle w:val="Tabletext"/>
            </w:pPr>
          </w:p>
        </w:tc>
      </w:tr>
      <w:tr w:rsidR="00721787" w:rsidRPr="00BE302D" w14:paraId="66BDCC27" w14:textId="77777777" w:rsidTr="00FF3D9C">
        <w:trPr>
          <w:trHeight w:val="294"/>
        </w:trPr>
        <w:tc>
          <w:tcPr>
            <w:tcW w:w="13485" w:type="dxa"/>
            <w:gridSpan w:val="6"/>
            <w:tcBorders>
              <w:top w:val="single" w:sz="4" w:space="0" w:color="auto"/>
              <w:left w:val="single" w:sz="4" w:space="0" w:color="auto"/>
              <w:bottom w:val="single" w:sz="4" w:space="0" w:color="auto"/>
              <w:right w:val="single" w:sz="4" w:space="0" w:color="auto"/>
            </w:tcBorders>
            <w:shd w:val="clear" w:color="000000" w:fill="D9D9D9"/>
            <w:vAlign w:val="center"/>
            <w:hideMark/>
          </w:tcPr>
          <w:p w14:paraId="54694D0D" w14:textId="77777777" w:rsidR="00721787" w:rsidRPr="00BE302D" w:rsidRDefault="00721787" w:rsidP="005D2AC8">
            <w:pPr>
              <w:pStyle w:val="Tabletext"/>
            </w:pPr>
            <w:r w:rsidRPr="00BE302D">
              <w:t>Defining severe MR population</w:t>
            </w:r>
          </w:p>
        </w:tc>
      </w:tr>
      <w:tr w:rsidR="00816AF1" w:rsidRPr="00BE302D" w14:paraId="7CDC4373"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hideMark/>
          </w:tcPr>
          <w:p w14:paraId="1A4DEB9B" w14:textId="77777777" w:rsidR="00816AF1" w:rsidRPr="00BE302D" w:rsidRDefault="00816AF1" w:rsidP="00816AF1">
            <w:pPr>
              <w:pStyle w:val="Tabletext"/>
            </w:pPr>
            <w:r w:rsidRPr="00BE302D">
              <w:t>A</w:t>
            </w:r>
          </w:p>
        </w:tc>
        <w:tc>
          <w:tcPr>
            <w:tcW w:w="5343" w:type="dxa"/>
            <w:tcBorders>
              <w:top w:val="nil"/>
              <w:left w:val="nil"/>
              <w:bottom w:val="single" w:sz="4" w:space="0" w:color="auto"/>
              <w:right w:val="single" w:sz="4" w:space="0" w:color="auto"/>
            </w:tcBorders>
            <w:shd w:val="clear" w:color="auto" w:fill="auto"/>
            <w:vAlign w:val="center"/>
            <w:hideMark/>
          </w:tcPr>
          <w:p w14:paraId="3A546151" w14:textId="77777777" w:rsidR="00816AF1" w:rsidRPr="00BE302D" w:rsidRDefault="00816AF1" w:rsidP="00816AF1">
            <w:pPr>
              <w:pStyle w:val="Tabletext"/>
            </w:pPr>
            <w:r w:rsidRPr="00BE302D">
              <w:t>Australian Population Projections (18 years and older)</w:t>
            </w:r>
          </w:p>
        </w:tc>
        <w:tc>
          <w:tcPr>
            <w:tcW w:w="1220" w:type="dxa"/>
            <w:tcBorders>
              <w:top w:val="nil"/>
              <w:left w:val="nil"/>
              <w:bottom w:val="single" w:sz="4" w:space="0" w:color="auto"/>
              <w:right w:val="single" w:sz="4" w:space="0" w:color="auto"/>
            </w:tcBorders>
            <w:shd w:val="clear" w:color="auto" w:fill="auto"/>
            <w:vAlign w:val="center"/>
          </w:tcPr>
          <w:p w14:paraId="52262941" w14:textId="2AF2F540"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1D0991BC" w14:textId="45B75DEF"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13289B16" w14:textId="269B70D1"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17D260E7" w14:textId="3443D758" w:rsidR="00816AF1" w:rsidRPr="00BE302D" w:rsidRDefault="00816AF1" w:rsidP="00816AF1">
            <w:pPr>
              <w:pStyle w:val="Tabletext"/>
            </w:pPr>
            <w:r w:rsidRPr="00816AF1">
              <w:rPr>
                <w:highlight w:val="black"/>
              </w:rPr>
              <w:t>xx</w:t>
            </w:r>
          </w:p>
        </w:tc>
      </w:tr>
      <w:tr w:rsidR="00721787" w:rsidRPr="00BE302D" w14:paraId="0CB3282B"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hideMark/>
          </w:tcPr>
          <w:p w14:paraId="29148233" w14:textId="77777777" w:rsidR="00721787" w:rsidRPr="00BE302D" w:rsidRDefault="00721787" w:rsidP="005D2AC8">
            <w:pPr>
              <w:pStyle w:val="Tabletext"/>
            </w:pPr>
            <w:r w:rsidRPr="00BE302D">
              <w:t>B</w:t>
            </w:r>
          </w:p>
        </w:tc>
        <w:tc>
          <w:tcPr>
            <w:tcW w:w="5343" w:type="dxa"/>
            <w:tcBorders>
              <w:top w:val="nil"/>
              <w:left w:val="nil"/>
              <w:bottom w:val="single" w:sz="4" w:space="0" w:color="auto"/>
              <w:right w:val="single" w:sz="4" w:space="0" w:color="auto"/>
            </w:tcBorders>
            <w:shd w:val="clear" w:color="auto" w:fill="auto"/>
            <w:vAlign w:val="center"/>
            <w:hideMark/>
          </w:tcPr>
          <w:p w14:paraId="12D395E7" w14:textId="77777777" w:rsidR="00721787" w:rsidRPr="00BE302D" w:rsidRDefault="00721787" w:rsidP="005D2AC8">
            <w:pPr>
              <w:pStyle w:val="Tabletext"/>
            </w:pPr>
            <w:r w:rsidRPr="00BE302D">
              <w:t>Prevalence of heart failure in Australia</w:t>
            </w:r>
          </w:p>
        </w:tc>
        <w:tc>
          <w:tcPr>
            <w:tcW w:w="3660" w:type="dxa"/>
            <w:gridSpan w:val="3"/>
            <w:tcBorders>
              <w:top w:val="single" w:sz="4" w:space="0" w:color="auto"/>
              <w:left w:val="nil"/>
              <w:bottom w:val="single" w:sz="4" w:space="0" w:color="auto"/>
              <w:right w:val="single" w:sz="4" w:space="0" w:color="auto"/>
            </w:tcBorders>
            <w:shd w:val="clear" w:color="auto" w:fill="auto"/>
            <w:vAlign w:val="center"/>
          </w:tcPr>
          <w:p w14:paraId="5A2A7B4F" w14:textId="44EC595D" w:rsidR="00721787" w:rsidRPr="00BE302D" w:rsidRDefault="00721787" w:rsidP="005D2AC8">
            <w:pPr>
              <w:pStyle w:val="Tabletext"/>
              <w:jc w:val="center"/>
            </w:pPr>
          </w:p>
        </w:tc>
        <w:tc>
          <w:tcPr>
            <w:tcW w:w="3664" w:type="dxa"/>
            <w:tcBorders>
              <w:top w:val="nil"/>
              <w:left w:val="nil"/>
              <w:bottom w:val="single" w:sz="4" w:space="0" w:color="auto"/>
              <w:right w:val="single" w:sz="4" w:space="0" w:color="auto"/>
            </w:tcBorders>
            <w:shd w:val="clear" w:color="auto" w:fill="auto"/>
            <w:vAlign w:val="center"/>
          </w:tcPr>
          <w:p w14:paraId="2AC96EFA" w14:textId="46F5207E" w:rsidR="00721787" w:rsidRPr="00BE302D" w:rsidRDefault="00721787" w:rsidP="005D2AC8">
            <w:pPr>
              <w:pStyle w:val="Tabletext"/>
            </w:pPr>
          </w:p>
        </w:tc>
      </w:tr>
      <w:tr w:rsidR="00816AF1" w:rsidRPr="00BE302D" w14:paraId="47073491"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hideMark/>
          </w:tcPr>
          <w:p w14:paraId="5018A7B4" w14:textId="77777777" w:rsidR="00816AF1" w:rsidRPr="00BE302D" w:rsidRDefault="00816AF1" w:rsidP="00816AF1">
            <w:pPr>
              <w:pStyle w:val="Tabletext"/>
            </w:pPr>
            <w:r w:rsidRPr="00BE302D">
              <w:t>C</w:t>
            </w:r>
          </w:p>
        </w:tc>
        <w:tc>
          <w:tcPr>
            <w:tcW w:w="5343" w:type="dxa"/>
            <w:tcBorders>
              <w:top w:val="nil"/>
              <w:left w:val="nil"/>
              <w:bottom w:val="single" w:sz="4" w:space="0" w:color="auto"/>
              <w:right w:val="single" w:sz="4" w:space="0" w:color="auto"/>
            </w:tcBorders>
            <w:shd w:val="clear" w:color="auto" w:fill="auto"/>
            <w:vAlign w:val="center"/>
            <w:hideMark/>
          </w:tcPr>
          <w:p w14:paraId="5CE67310" w14:textId="77777777" w:rsidR="00816AF1" w:rsidRPr="00BE302D" w:rsidRDefault="00816AF1" w:rsidP="00816AF1">
            <w:pPr>
              <w:pStyle w:val="Tabletext"/>
            </w:pPr>
            <w:r w:rsidRPr="00BE302D">
              <w:t>Total number of heart failure patients</w:t>
            </w:r>
          </w:p>
        </w:tc>
        <w:tc>
          <w:tcPr>
            <w:tcW w:w="1220" w:type="dxa"/>
            <w:tcBorders>
              <w:top w:val="nil"/>
              <w:left w:val="nil"/>
              <w:bottom w:val="single" w:sz="4" w:space="0" w:color="auto"/>
              <w:right w:val="single" w:sz="4" w:space="0" w:color="auto"/>
            </w:tcBorders>
            <w:shd w:val="clear" w:color="auto" w:fill="auto"/>
            <w:vAlign w:val="center"/>
          </w:tcPr>
          <w:p w14:paraId="0FD92261" w14:textId="0938EDFB"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1808967E" w14:textId="680E7545"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1C821C8B" w14:textId="2DB7B25A"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468DBFE3" w14:textId="7B41F25F" w:rsidR="00816AF1" w:rsidRPr="00BE302D" w:rsidRDefault="00816AF1" w:rsidP="00816AF1">
            <w:pPr>
              <w:pStyle w:val="Tabletext"/>
            </w:pPr>
            <w:r w:rsidRPr="00816AF1">
              <w:rPr>
                <w:highlight w:val="black"/>
              </w:rPr>
              <w:t>xx</w:t>
            </w:r>
          </w:p>
        </w:tc>
      </w:tr>
      <w:tr w:rsidR="00816AF1" w:rsidRPr="00BE302D" w14:paraId="7E6D8DE1"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hideMark/>
          </w:tcPr>
          <w:p w14:paraId="7A7874FD" w14:textId="77777777" w:rsidR="00816AF1" w:rsidRPr="00BE302D" w:rsidRDefault="00816AF1" w:rsidP="00816AF1">
            <w:pPr>
              <w:pStyle w:val="Tabletext"/>
            </w:pPr>
            <w:r w:rsidRPr="00BE302D">
              <w:t>D</w:t>
            </w:r>
          </w:p>
        </w:tc>
        <w:tc>
          <w:tcPr>
            <w:tcW w:w="5343" w:type="dxa"/>
            <w:tcBorders>
              <w:top w:val="nil"/>
              <w:left w:val="nil"/>
              <w:bottom w:val="single" w:sz="4" w:space="0" w:color="auto"/>
              <w:right w:val="single" w:sz="4" w:space="0" w:color="auto"/>
            </w:tcBorders>
            <w:shd w:val="clear" w:color="auto" w:fill="auto"/>
            <w:vAlign w:val="center"/>
            <w:hideMark/>
          </w:tcPr>
          <w:p w14:paraId="7A2D17B3" w14:textId="77777777" w:rsidR="00816AF1" w:rsidRPr="00BE302D" w:rsidRDefault="00816AF1" w:rsidP="00816AF1">
            <w:pPr>
              <w:pStyle w:val="Tabletext"/>
            </w:pPr>
            <w:r w:rsidRPr="00BE302D">
              <w:t>Proportion of heart failure patients with MR</w:t>
            </w:r>
          </w:p>
        </w:tc>
        <w:tc>
          <w:tcPr>
            <w:tcW w:w="3660" w:type="dxa"/>
            <w:gridSpan w:val="3"/>
            <w:tcBorders>
              <w:top w:val="single" w:sz="4" w:space="0" w:color="auto"/>
              <w:left w:val="nil"/>
              <w:bottom w:val="single" w:sz="4" w:space="0" w:color="auto"/>
              <w:right w:val="single" w:sz="4" w:space="0" w:color="auto"/>
            </w:tcBorders>
            <w:shd w:val="clear" w:color="auto" w:fill="auto"/>
            <w:vAlign w:val="center"/>
          </w:tcPr>
          <w:p w14:paraId="2EF32FBB" w14:textId="0DB5D606"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427ADC98" w14:textId="13E0649F" w:rsidR="00816AF1" w:rsidRPr="00BE302D" w:rsidRDefault="00816AF1" w:rsidP="00816AF1">
            <w:pPr>
              <w:pStyle w:val="Tabletext"/>
            </w:pPr>
            <w:r w:rsidRPr="00816AF1">
              <w:rPr>
                <w:highlight w:val="black"/>
              </w:rPr>
              <w:t>xx</w:t>
            </w:r>
          </w:p>
        </w:tc>
      </w:tr>
      <w:tr w:rsidR="00816AF1" w:rsidRPr="00BE302D" w14:paraId="2B41C011"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hideMark/>
          </w:tcPr>
          <w:p w14:paraId="4BE8E8B3" w14:textId="77777777" w:rsidR="00816AF1" w:rsidRPr="00BE302D" w:rsidRDefault="00816AF1" w:rsidP="00816AF1">
            <w:pPr>
              <w:pStyle w:val="Tabletext"/>
            </w:pPr>
            <w:r w:rsidRPr="00BE302D">
              <w:t>E</w:t>
            </w:r>
          </w:p>
        </w:tc>
        <w:tc>
          <w:tcPr>
            <w:tcW w:w="5343" w:type="dxa"/>
            <w:tcBorders>
              <w:top w:val="nil"/>
              <w:left w:val="nil"/>
              <w:bottom w:val="single" w:sz="4" w:space="0" w:color="auto"/>
              <w:right w:val="single" w:sz="4" w:space="0" w:color="auto"/>
            </w:tcBorders>
            <w:shd w:val="clear" w:color="auto" w:fill="auto"/>
            <w:vAlign w:val="center"/>
            <w:hideMark/>
          </w:tcPr>
          <w:p w14:paraId="4133ED86" w14:textId="77777777" w:rsidR="00816AF1" w:rsidRPr="00BE302D" w:rsidRDefault="00816AF1" w:rsidP="00816AF1">
            <w:pPr>
              <w:pStyle w:val="Tabletext"/>
            </w:pPr>
            <w:r w:rsidRPr="00BE302D">
              <w:t>Proportion of MR patients with severe (≥3+/4+), symptomatic MR</w:t>
            </w:r>
          </w:p>
        </w:tc>
        <w:tc>
          <w:tcPr>
            <w:tcW w:w="3660" w:type="dxa"/>
            <w:gridSpan w:val="3"/>
            <w:tcBorders>
              <w:top w:val="single" w:sz="4" w:space="0" w:color="auto"/>
              <w:left w:val="nil"/>
              <w:bottom w:val="single" w:sz="4" w:space="0" w:color="auto"/>
              <w:right w:val="single" w:sz="4" w:space="0" w:color="auto"/>
            </w:tcBorders>
            <w:shd w:val="clear" w:color="auto" w:fill="auto"/>
            <w:vAlign w:val="center"/>
          </w:tcPr>
          <w:p w14:paraId="002C0700" w14:textId="2280E355"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34152BE5" w14:textId="459DF6DD" w:rsidR="00816AF1" w:rsidRPr="00BE302D" w:rsidRDefault="00816AF1" w:rsidP="00816AF1">
            <w:pPr>
              <w:pStyle w:val="Tabletext"/>
            </w:pPr>
            <w:r w:rsidRPr="00816AF1">
              <w:rPr>
                <w:highlight w:val="black"/>
              </w:rPr>
              <w:t>xx</w:t>
            </w:r>
          </w:p>
        </w:tc>
      </w:tr>
      <w:tr w:rsidR="00816AF1" w:rsidRPr="00BE302D" w14:paraId="41AF18FC"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hideMark/>
          </w:tcPr>
          <w:p w14:paraId="1472262B" w14:textId="77777777" w:rsidR="00816AF1" w:rsidRPr="00BE302D" w:rsidRDefault="00816AF1" w:rsidP="00816AF1">
            <w:pPr>
              <w:pStyle w:val="Tabletext"/>
            </w:pPr>
            <w:r w:rsidRPr="00BE302D">
              <w:t>F</w:t>
            </w:r>
          </w:p>
        </w:tc>
        <w:tc>
          <w:tcPr>
            <w:tcW w:w="5343" w:type="dxa"/>
            <w:tcBorders>
              <w:top w:val="nil"/>
              <w:left w:val="nil"/>
              <w:bottom w:val="single" w:sz="4" w:space="0" w:color="auto"/>
              <w:right w:val="single" w:sz="4" w:space="0" w:color="auto"/>
            </w:tcBorders>
            <w:shd w:val="clear" w:color="auto" w:fill="auto"/>
            <w:vAlign w:val="center"/>
            <w:hideMark/>
          </w:tcPr>
          <w:p w14:paraId="7A2EF8DD" w14:textId="77777777" w:rsidR="00816AF1" w:rsidRPr="00BE302D" w:rsidRDefault="00816AF1" w:rsidP="00816AF1">
            <w:pPr>
              <w:pStyle w:val="Tabletext"/>
            </w:pPr>
            <w:r w:rsidRPr="00BE302D">
              <w:t>Total number of patients with severe, symptomatic MR</w:t>
            </w:r>
          </w:p>
        </w:tc>
        <w:tc>
          <w:tcPr>
            <w:tcW w:w="1220" w:type="dxa"/>
            <w:tcBorders>
              <w:top w:val="nil"/>
              <w:left w:val="nil"/>
              <w:bottom w:val="single" w:sz="4" w:space="0" w:color="auto"/>
              <w:right w:val="single" w:sz="4" w:space="0" w:color="auto"/>
            </w:tcBorders>
            <w:shd w:val="clear" w:color="auto" w:fill="auto"/>
            <w:vAlign w:val="center"/>
          </w:tcPr>
          <w:p w14:paraId="770E2DCB" w14:textId="581464F5"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75FFBA28" w14:textId="217201B1"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6E9582A5" w14:textId="2BFC11E3"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78C1E65B" w14:textId="0046F02F" w:rsidR="00816AF1" w:rsidRPr="00BE302D" w:rsidRDefault="00816AF1" w:rsidP="00816AF1">
            <w:pPr>
              <w:pStyle w:val="Tabletext"/>
            </w:pPr>
            <w:r w:rsidRPr="00816AF1">
              <w:rPr>
                <w:highlight w:val="black"/>
              </w:rPr>
              <w:t>xx</w:t>
            </w:r>
          </w:p>
        </w:tc>
      </w:tr>
      <w:tr w:rsidR="00721787" w:rsidRPr="00BE302D" w14:paraId="3EA28CC7" w14:textId="77777777" w:rsidTr="00FF3D9C">
        <w:trPr>
          <w:trHeight w:val="294"/>
        </w:trPr>
        <w:tc>
          <w:tcPr>
            <w:tcW w:w="13485" w:type="dxa"/>
            <w:gridSpan w:val="6"/>
            <w:tcBorders>
              <w:top w:val="single" w:sz="4" w:space="0" w:color="auto"/>
              <w:left w:val="single" w:sz="4" w:space="0" w:color="auto"/>
              <w:bottom w:val="single" w:sz="4" w:space="0" w:color="auto"/>
              <w:right w:val="single" w:sz="4" w:space="0" w:color="auto"/>
            </w:tcBorders>
            <w:shd w:val="clear" w:color="000000" w:fill="D9D9D9"/>
            <w:vAlign w:val="center"/>
            <w:hideMark/>
          </w:tcPr>
          <w:p w14:paraId="755E52FC" w14:textId="77777777" w:rsidR="00721787" w:rsidRPr="00BE302D" w:rsidRDefault="00721787" w:rsidP="005D2AC8">
            <w:pPr>
              <w:pStyle w:val="Tabletext"/>
            </w:pPr>
            <w:r w:rsidRPr="00BE302D">
              <w:t xml:space="preserve">Proportion of Severe MR population eligible for </w:t>
            </w:r>
            <w:r>
              <w:t>TMVr</w:t>
            </w:r>
          </w:p>
        </w:tc>
      </w:tr>
      <w:tr w:rsidR="00721787" w:rsidRPr="00BE302D" w14:paraId="6ECEF7C9" w14:textId="77777777" w:rsidTr="00FF3D9C">
        <w:trPr>
          <w:trHeight w:val="294"/>
        </w:trPr>
        <w:tc>
          <w:tcPr>
            <w:tcW w:w="13485" w:type="dxa"/>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14:paraId="7CFF7240" w14:textId="77777777" w:rsidR="00721787" w:rsidRPr="00BE302D" w:rsidRDefault="00721787" w:rsidP="005D2AC8">
            <w:pPr>
              <w:pStyle w:val="Tabletext"/>
            </w:pPr>
            <w:r w:rsidRPr="00BE302D">
              <w:t>Severe DMR population</w:t>
            </w:r>
          </w:p>
        </w:tc>
      </w:tr>
      <w:tr w:rsidR="00816AF1" w:rsidRPr="00BE302D" w14:paraId="7DF58525"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hideMark/>
          </w:tcPr>
          <w:p w14:paraId="1504C1A6" w14:textId="77777777" w:rsidR="00816AF1" w:rsidRPr="00BE302D" w:rsidRDefault="00816AF1" w:rsidP="00816AF1">
            <w:pPr>
              <w:pStyle w:val="Tabletext"/>
            </w:pPr>
            <w:r w:rsidRPr="00BE302D">
              <w:t>G</w:t>
            </w:r>
          </w:p>
        </w:tc>
        <w:tc>
          <w:tcPr>
            <w:tcW w:w="5343" w:type="dxa"/>
            <w:tcBorders>
              <w:top w:val="nil"/>
              <w:left w:val="nil"/>
              <w:bottom w:val="single" w:sz="4" w:space="0" w:color="auto"/>
              <w:right w:val="single" w:sz="4" w:space="0" w:color="auto"/>
            </w:tcBorders>
            <w:shd w:val="clear" w:color="auto" w:fill="auto"/>
            <w:vAlign w:val="center"/>
            <w:hideMark/>
          </w:tcPr>
          <w:p w14:paraId="7285B8DF" w14:textId="2C44E5D9" w:rsidR="00816AF1" w:rsidRPr="00BE302D" w:rsidRDefault="00816AF1" w:rsidP="00816AF1">
            <w:pPr>
              <w:pStyle w:val="Tabletext"/>
            </w:pPr>
            <w:r>
              <w:t>Proportion of severe, symptomatic MR patients who have DMR mechanism</w:t>
            </w:r>
          </w:p>
        </w:tc>
        <w:tc>
          <w:tcPr>
            <w:tcW w:w="3660" w:type="dxa"/>
            <w:gridSpan w:val="3"/>
            <w:tcBorders>
              <w:top w:val="single" w:sz="4" w:space="0" w:color="auto"/>
              <w:left w:val="nil"/>
              <w:bottom w:val="single" w:sz="4" w:space="0" w:color="auto"/>
              <w:right w:val="single" w:sz="4" w:space="0" w:color="auto"/>
            </w:tcBorders>
            <w:shd w:val="clear" w:color="auto" w:fill="auto"/>
            <w:vAlign w:val="center"/>
          </w:tcPr>
          <w:p w14:paraId="0F122C5D" w14:textId="1CA78318"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473CAE3F" w14:textId="615CF1E1" w:rsidR="00816AF1" w:rsidRPr="00BE302D" w:rsidRDefault="00816AF1" w:rsidP="00816AF1">
            <w:pPr>
              <w:pStyle w:val="Tabletext"/>
            </w:pPr>
            <w:r w:rsidRPr="00816AF1">
              <w:rPr>
                <w:highlight w:val="black"/>
              </w:rPr>
              <w:t>xx</w:t>
            </w:r>
          </w:p>
        </w:tc>
      </w:tr>
      <w:tr w:rsidR="00816AF1" w:rsidRPr="00BE302D" w14:paraId="2DD04009"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hideMark/>
          </w:tcPr>
          <w:p w14:paraId="4F01C99D" w14:textId="77777777" w:rsidR="00816AF1" w:rsidRPr="00BE302D" w:rsidRDefault="00816AF1" w:rsidP="00816AF1">
            <w:pPr>
              <w:pStyle w:val="Tabletext"/>
            </w:pPr>
            <w:r w:rsidRPr="00BE302D">
              <w:t>H</w:t>
            </w:r>
          </w:p>
        </w:tc>
        <w:tc>
          <w:tcPr>
            <w:tcW w:w="5343" w:type="dxa"/>
            <w:tcBorders>
              <w:top w:val="nil"/>
              <w:left w:val="nil"/>
              <w:bottom w:val="single" w:sz="4" w:space="0" w:color="auto"/>
              <w:right w:val="single" w:sz="4" w:space="0" w:color="auto"/>
            </w:tcBorders>
            <w:shd w:val="clear" w:color="auto" w:fill="auto"/>
            <w:vAlign w:val="center"/>
            <w:hideMark/>
          </w:tcPr>
          <w:p w14:paraId="12A0588A" w14:textId="2C212050" w:rsidR="00816AF1" w:rsidRPr="00BE302D" w:rsidRDefault="00816AF1" w:rsidP="00816AF1">
            <w:pPr>
              <w:pStyle w:val="Tabletext"/>
            </w:pPr>
            <w:r>
              <w:t>Total number of patients with severe, symptomatic DMR</w:t>
            </w:r>
          </w:p>
        </w:tc>
        <w:tc>
          <w:tcPr>
            <w:tcW w:w="1220" w:type="dxa"/>
            <w:tcBorders>
              <w:top w:val="nil"/>
              <w:left w:val="nil"/>
              <w:bottom w:val="single" w:sz="4" w:space="0" w:color="auto"/>
              <w:right w:val="single" w:sz="4" w:space="0" w:color="auto"/>
            </w:tcBorders>
            <w:shd w:val="clear" w:color="auto" w:fill="auto"/>
            <w:vAlign w:val="center"/>
          </w:tcPr>
          <w:p w14:paraId="2C716B12" w14:textId="45B82D7D"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16254937" w14:textId="45B5EBB4"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2F7674E2" w14:textId="257FBA37"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6E6EDAE4" w14:textId="30179A3C" w:rsidR="00816AF1" w:rsidRPr="00BE302D" w:rsidRDefault="00816AF1" w:rsidP="00816AF1">
            <w:pPr>
              <w:pStyle w:val="Tabletext"/>
            </w:pPr>
            <w:r w:rsidRPr="00816AF1">
              <w:rPr>
                <w:highlight w:val="black"/>
              </w:rPr>
              <w:t>xx</w:t>
            </w:r>
          </w:p>
        </w:tc>
      </w:tr>
      <w:tr w:rsidR="00816AF1" w:rsidRPr="00BE302D" w14:paraId="1C6FB07E"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hideMark/>
          </w:tcPr>
          <w:p w14:paraId="29355FA1" w14:textId="77777777" w:rsidR="00816AF1" w:rsidRPr="00BE302D" w:rsidRDefault="00816AF1" w:rsidP="00816AF1">
            <w:pPr>
              <w:pStyle w:val="Tabletext"/>
            </w:pPr>
            <w:r w:rsidRPr="00BE302D">
              <w:t>I</w:t>
            </w:r>
          </w:p>
        </w:tc>
        <w:tc>
          <w:tcPr>
            <w:tcW w:w="5343" w:type="dxa"/>
            <w:tcBorders>
              <w:top w:val="nil"/>
              <w:left w:val="nil"/>
              <w:bottom w:val="single" w:sz="4" w:space="0" w:color="auto"/>
              <w:right w:val="single" w:sz="4" w:space="0" w:color="auto"/>
            </w:tcBorders>
            <w:shd w:val="clear" w:color="auto" w:fill="auto"/>
            <w:vAlign w:val="center"/>
            <w:hideMark/>
          </w:tcPr>
          <w:p w14:paraId="7FA26C77" w14:textId="18A7A6A0" w:rsidR="00816AF1" w:rsidRPr="00BE302D" w:rsidRDefault="00816AF1" w:rsidP="00816AF1">
            <w:pPr>
              <w:pStyle w:val="Tabletext"/>
            </w:pPr>
            <w:r>
              <w:t>Proportion of severe, symptomatic DMR patients who have LVEF ≥30%</w:t>
            </w:r>
          </w:p>
        </w:tc>
        <w:tc>
          <w:tcPr>
            <w:tcW w:w="3660" w:type="dxa"/>
            <w:gridSpan w:val="3"/>
            <w:tcBorders>
              <w:top w:val="single" w:sz="4" w:space="0" w:color="auto"/>
              <w:left w:val="nil"/>
              <w:bottom w:val="single" w:sz="4" w:space="0" w:color="auto"/>
              <w:right w:val="single" w:sz="4" w:space="0" w:color="auto"/>
            </w:tcBorders>
            <w:shd w:val="clear" w:color="auto" w:fill="auto"/>
            <w:vAlign w:val="center"/>
          </w:tcPr>
          <w:p w14:paraId="15280E4A" w14:textId="6F202351"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3CB8E681" w14:textId="3EF7CCD7" w:rsidR="00816AF1" w:rsidRPr="00BE302D" w:rsidRDefault="00816AF1" w:rsidP="00816AF1">
            <w:pPr>
              <w:pStyle w:val="Tabletext"/>
            </w:pPr>
            <w:r w:rsidRPr="00816AF1">
              <w:rPr>
                <w:highlight w:val="black"/>
              </w:rPr>
              <w:t>xx</w:t>
            </w:r>
          </w:p>
        </w:tc>
      </w:tr>
      <w:tr w:rsidR="00816AF1" w:rsidRPr="00BE302D" w14:paraId="1C9D3DE6"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hideMark/>
          </w:tcPr>
          <w:p w14:paraId="03D28C26" w14:textId="77777777" w:rsidR="00816AF1" w:rsidRPr="00BE302D" w:rsidRDefault="00816AF1" w:rsidP="00816AF1">
            <w:pPr>
              <w:pStyle w:val="Tabletext"/>
            </w:pPr>
            <w:r w:rsidRPr="00BE302D">
              <w:t>J</w:t>
            </w:r>
          </w:p>
        </w:tc>
        <w:tc>
          <w:tcPr>
            <w:tcW w:w="5343" w:type="dxa"/>
            <w:tcBorders>
              <w:top w:val="nil"/>
              <w:left w:val="nil"/>
              <w:bottom w:val="single" w:sz="4" w:space="0" w:color="auto"/>
              <w:right w:val="single" w:sz="4" w:space="0" w:color="auto"/>
            </w:tcBorders>
            <w:shd w:val="clear" w:color="auto" w:fill="auto"/>
            <w:vAlign w:val="center"/>
            <w:hideMark/>
          </w:tcPr>
          <w:p w14:paraId="3F572E06" w14:textId="473CF4EE" w:rsidR="00816AF1" w:rsidRPr="00BE302D" w:rsidRDefault="00816AF1" w:rsidP="00816AF1">
            <w:pPr>
              <w:pStyle w:val="Tabletext"/>
            </w:pPr>
            <w:r>
              <w:t xml:space="preserve">Proportion of severe, symptomatic DMR patients </w:t>
            </w:r>
            <w:r w:rsidRPr="0090420A">
              <w:t>who are at high risk</w:t>
            </w:r>
            <w:r w:rsidRPr="00D67AA5">
              <w:t xml:space="preserve"> of </w:t>
            </w:r>
            <w:r>
              <w:t xml:space="preserve">complications with </w:t>
            </w:r>
            <w:r w:rsidRPr="00D67AA5">
              <w:t>surgical intervention</w:t>
            </w:r>
            <w:r>
              <w:t xml:space="preserve"> </w:t>
            </w:r>
          </w:p>
        </w:tc>
        <w:tc>
          <w:tcPr>
            <w:tcW w:w="3660" w:type="dxa"/>
            <w:gridSpan w:val="3"/>
            <w:tcBorders>
              <w:top w:val="single" w:sz="4" w:space="0" w:color="auto"/>
              <w:left w:val="nil"/>
              <w:bottom w:val="single" w:sz="4" w:space="0" w:color="auto"/>
              <w:right w:val="single" w:sz="4" w:space="0" w:color="auto"/>
            </w:tcBorders>
            <w:shd w:val="clear" w:color="auto" w:fill="auto"/>
            <w:vAlign w:val="center"/>
          </w:tcPr>
          <w:p w14:paraId="0E8D7A11" w14:textId="437A3C08"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6490A881" w14:textId="435DD646" w:rsidR="00816AF1" w:rsidRPr="00BE302D" w:rsidRDefault="00816AF1" w:rsidP="00816AF1">
            <w:pPr>
              <w:pStyle w:val="Tabletext"/>
            </w:pPr>
            <w:r w:rsidRPr="00816AF1">
              <w:rPr>
                <w:highlight w:val="black"/>
              </w:rPr>
              <w:t>xx</w:t>
            </w:r>
          </w:p>
        </w:tc>
      </w:tr>
      <w:tr w:rsidR="00816AF1" w:rsidRPr="00BE302D" w14:paraId="57C4E0BD"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hideMark/>
          </w:tcPr>
          <w:p w14:paraId="575C5CA5" w14:textId="77777777" w:rsidR="00816AF1" w:rsidRPr="00BE302D" w:rsidRDefault="00816AF1" w:rsidP="00816AF1">
            <w:pPr>
              <w:pStyle w:val="Tabletext"/>
            </w:pPr>
            <w:r w:rsidRPr="00BE302D">
              <w:t>K</w:t>
            </w:r>
          </w:p>
        </w:tc>
        <w:tc>
          <w:tcPr>
            <w:tcW w:w="5343" w:type="dxa"/>
            <w:tcBorders>
              <w:top w:val="nil"/>
              <w:left w:val="nil"/>
              <w:bottom w:val="single" w:sz="4" w:space="0" w:color="auto"/>
              <w:right w:val="single" w:sz="4" w:space="0" w:color="auto"/>
            </w:tcBorders>
            <w:shd w:val="clear" w:color="auto" w:fill="auto"/>
            <w:vAlign w:val="center"/>
            <w:hideMark/>
          </w:tcPr>
          <w:p w14:paraId="0D5B19B6" w14:textId="0A444AFE" w:rsidR="00816AF1" w:rsidRPr="00BE302D" w:rsidRDefault="00816AF1" w:rsidP="00816AF1">
            <w:pPr>
              <w:pStyle w:val="Tabletext"/>
            </w:pPr>
            <w:r>
              <w:t>Proportion of severe, symptomatic DMR patients who are anatomically suitable for TMVr (MitraClip implantation)</w:t>
            </w:r>
          </w:p>
        </w:tc>
        <w:tc>
          <w:tcPr>
            <w:tcW w:w="3660" w:type="dxa"/>
            <w:gridSpan w:val="3"/>
            <w:tcBorders>
              <w:top w:val="single" w:sz="4" w:space="0" w:color="auto"/>
              <w:left w:val="nil"/>
              <w:bottom w:val="single" w:sz="4" w:space="0" w:color="auto"/>
              <w:right w:val="single" w:sz="4" w:space="0" w:color="auto"/>
            </w:tcBorders>
            <w:shd w:val="clear" w:color="auto" w:fill="auto"/>
            <w:vAlign w:val="center"/>
          </w:tcPr>
          <w:p w14:paraId="7AF60094" w14:textId="01F20D55"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4A812713" w14:textId="3DF61772" w:rsidR="00816AF1" w:rsidRPr="00BE302D" w:rsidRDefault="00816AF1" w:rsidP="00816AF1">
            <w:pPr>
              <w:pStyle w:val="Tabletext"/>
            </w:pPr>
            <w:r w:rsidRPr="00816AF1">
              <w:rPr>
                <w:highlight w:val="black"/>
              </w:rPr>
              <w:t>xx</w:t>
            </w:r>
          </w:p>
        </w:tc>
      </w:tr>
      <w:tr w:rsidR="00816AF1" w:rsidRPr="00BE302D" w14:paraId="54FCC4BB"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hideMark/>
          </w:tcPr>
          <w:p w14:paraId="36EE8E86" w14:textId="77777777" w:rsidR="00816AF1" w:rsidRPr="00BE302D" w:rsidRDefault="00816AF1" w:rsidP="00816AF1">
            <w:pPr>
              <w:pStyle w:val="Tabletext"/>
            </w:pPr>
            <w:r w:rsidRPr="00BE302D">
              <w:t>L</w:t>
            </w:r>
          </w:p>
        </w:tc>
        <w:tc>
          <w:tcPr>
            <w:tcW w:w="5343" w:type="dxa"/>
            <w:tcBorders>
              <w:top w:val="nil"/>
              <w:left w:val="nil"/>
              <w:bottom w:val="single" w:sz="4" w:space="0" w:color="auto"/>
              <w:right w:val="single" w:sz="4" w:space="0" w:color="auto"/>
            </w:tcBorders>
            <w:shd w:val="clear" w:color="auto" w:fill="auto"/>
            <w:vAlign w:val="center"/>
            <w:hideMark/>
          </w:tcPr>
          <w:p w14:paraId="78DE78AD" w14:textId="38EBA478" w:rsidR="00816AF1" w:rsidRPr="00BE302D" w:rsidRDefault="00816AF1" w:rsidP="00816AF1">
            <w:pPr>
              <w:pStyle w:val="Tabletext"/>
            </w:pPr>
            <w:r>
              <w:t>Total number of patients with severe, symptomatic DMR eligible for TMVr</w:t>
            </w:r>
          </w:p>
        </w:tc>
        <w:tc>
          <w:tcPr>
            <w:tcW w:w="1220" w:type="dxa"/>
            <w:tcBorders>
              <w:top w:val="nil"/>
              <w:left w:val="nil"/>
              <w:bottom w:val="single" w:sz="4" w:space="0" w:color="auto"/>
              <w:right w:val="single" w:sz="4" w:space="0" w:color="auto"/>
            </w:tcBorders>
            <w:shd w:val="clear" w:color="auto" w:fill="auto"/>
            <w:vAlign w:val="center"/>
          </w:tcPr>
          <w:p w14:paraId="09C8886D" w14:textId="24EE58A5"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6D266F93" w14:textId="66CB6F75"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76933A28" w14:textId="1484C9DD"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092B1622" w14:textId="4540E380" w:rsidR="00816AF1" w:rsidRPr="00BE302D" w:rsidRDefault="00816AF1" w:rsidP="00816AF1">
            <w:pPr>
              <w:pStyle w:val="Tabletext"/>
            </w:pPr>
            <w:r w:rsidRPr="00816AF1">
              <w:rPr>
                <w:highlight w:val="black"/>
              </w:rPr>
              <w:t>xx</w:t>
            </w:r>
          </w:p>
        </w:tc>
      </w:tr>
      <w:tr w:rsidR="00721787" w:rsidRPr="00BE302D" w14:paraId="1FC867C4" w14:textId="77777777" w:rsidTr="00FF3D9C">
        <w:trPr>
          <w:trHeight w:val="294"/>
        </w:trPr>
        <w:tc>
          <w:tcPr>
            <w:tcW w:w="13485" w:type="dxa"/>
            <w:gridSpan w:val="6"/>
            <w:tcBorders>
              <w:top w:val="single" w:sz="4" w:space="0" w:color="auto"/>
              <w:left w:val="single" w:sz="4" w:space="0" w:color="auto"/>
              <w:bottom w:val="single" w:sz="4" w:space="0" w:color="auto"/>
              <w:right w:val="single" w:sz="4" w:space="0" w:color="auto"/>
            </w:tcBorders>
            <w:shd w:val="clear" w:color="000000" w:fill="F2F2F2"/>
            <w:vAlign w:val="center"/>
          </w:tcPr>
          <w:p w14:paraId="0014247C" w14:textId="1FAAEF32" w:rsidR="00721787" w:rsidRPr="00BE302D" w:rsidRDefault="00721787" w:rsidP="005D2AC8">
            <w:pPr>
              <w:pStyle w:val="Tabletext"/>
            </w:pPr>
          </w:p>
        </w:tc>
      </w:tr>
      <w:tr w:rsidR="00816AF1" w:rsidRPr="00BE302D" w14:paraId="1B0C3E02"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hideMark/>
          </w:tcPr>
          <w:p w14:paraId="66417EF4" w14:textId="77777777" w:rsidR="00816AF1" w:rsidRPr="00BE302D" w:rsidRDefault="00816AF1" w:rsidP="00816AF1">
            <w:pPr>
              <w:pStyle w:val="Tabletext"/>
            </w:pPr>
            <w:r w:rsidRPr="00BE302D">
              <w:t>M</w:t>
            </w:r>
          </w:p>
        </w:tc>
        <w:tc>
          <w:tcPr>
            <w:tcW w:w="5343" w:type="dxa"/>
            <w:tcBorders>
              <w:top w:val="nil"/>
              <w:left w:val="nil"/>
              <w:bottom w:val="single" w:sz="4" w:space="0" w:color="auto"/>
              <w:right w:val="single" w:sz="4" w:space="0" w:color="auto"/>
            </w:tcBorders>
            <w:shd w:val="clear" w:color="auto" w:fill="auto"/>
            <w:vAlign w:val="center"/>
            <w:hideMark/>
          </w:tcPr>
          <w:p w14:paraId="79B03951" w14:textId="413AB0E8" w:rsidR="00816AF1" w:rsidRPr="00BE302D" w:rsidRDefault="00816AF1" w:rsidP="00816AF1">
            <w:pPr>
              <w:pStyle w:val="Tabletext"/>
            </w:pPr>
            <w:r>
              <w:t>Proportion of severe, symptomatic MR patients who have FMR mechanism</w:t>
            </w:r>
          </w:p>
        </w:tc>
        <w:tc>
          <w:tcPr>
            <w:tcW w:w="3660" w:type="dxa"/>
            <w:gridSpan w:val="3"/>
            <w:tcBorders>
              <w:top w:val="single" w:sz="4" w:space="0" w:color="auto"/>
              <w:left w:val="nil"/>
              <w:bottom w:val="single" w:sz="4" w:space="0" w:color="auto"/>
              <w:right w:val="single" w:sz="4" w:space="0" w:color="auto"/>
            </w:tcBorders>
            <w:shd w:val="clear" w:color="auto" w:fill="auto"/>
            <w:vAlign w:val="center"/>
          </w:tcPr>
          <w:p w14:paraId="7893E118" w14:textId="278C69A1"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5C2F3B8B" w14:textId="50BD0B8C" w:rsidR="00816AF1" w:rsidRPr="00BE302D" w:rsidRDefault="00816AF1" w:rsidP="00816AF1">
            <w:pPr>
              <w:pStyle w:val="Tabletext"/>
            </w:pPr>
            <w:r w:rsidRPr="00816AF1">
              <w:rPr>
                <w:highlight w:val="black"/>
              </w:rPr>
              <w:t>xx</w:t>
            </w:r>
          </w:p>
        </w:tc>
      </w:tr>
      <w:tr w:rsidR="00816AF1" w:rsidRPr="00BE302D" w14:paraId="16AEA1F0"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hideMark/>
          </w:tcPr>
          <w:p w14:paraId="3FB38587" w14:textId="77777777" w:rsidR="00816AF1" w:rsidRPr="00BE302D" w:rsidRDefault="00816AF1" w:rsidP="00816AF1">
            <w:pPr>
              <w:pStyle w:val="Tabletext"/>
            </w:pPr>
            <w:r w:rsidRPr="00BE302D">
              <w:t>N</w:t>
            </w:r>
          </w:p>
        </w:tc>
        <w:tc>
          <w:tcPr>
            <w:tcW w:w="5343" w:type="dxa"/>
            <w:tcBorders>
              <w:top w:val="nil"/>
              <w:left w:val="nil"/>
              <w:bottom w:val="single" w:sz="4" w:space="0" w:color="auto"/>
              <w:right w:val="single" w:sz="4" w:space="0" w:color="auto"/>
            </w:tcBorders>
            <w:shd w:val="clear" w:color="auto" w:fill="auto"/>
            <w:vAlign w:val="center"/>
            <w:hideMark/>
          </w:tcPr>
          <w:p w14:paraId="65166BB9" w14:textId="668B7BCE" w:rsidR="00816AF1" w:rsidRPr="00BE302D" w:rsidRDefault="00816AF1" w:rsidP="00816AF1">
            <w:pPr>
              <w:pStyle w:val="Tabletext"/>
            </w:pPr>
            <w:r>
              <w:t>Total number of patients with severe, symptomatic FMR</w:t>
            </w:r>
          </w:p>
        </w:tc>
        <w:tc>
          <w:tcPr>
            <w:tcW w:w="1220" w:type="dxa"/>
            <w:tcBorders>
              <w:top w:val="nil"/>
              <w:left w:val="nil"/>
              <w:bottom w:val="single" w:sz="4" w:space="0" w:color="auto"/>
              <w:right w:val="single" w:sz="4" w:space="0" w:color="auto"/>
            </w:tcBorders>
            <w:shd w:val="clear" w:color="auto" w:fill="auto"/>
            <w:vAlign w:val="center"/>
          </w:tcPr>
          <w:p w14:paraId="282F96B0" w14:textId="7F70CD53"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44B4A8CA" w14:textId="2581F6B2"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61BC38D4" w14:textId="05E1C2CA"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0CDD08FE" w14:textId="40FA74BB" w:rsidR="00816AF1" w:rsidRPr="00BE302D" w:rsidRDefault="00816AF1" w:rsidP="00816AF1">
            <w:pPr>
              <w:pStyle w:val="Tabletext"/>
            </w:pPr>
            <w:r w:rsidRPr="00816AF1">
              <w:rPr>
                <w:highlight w:val="black"/>
              </w:rPr>
              <w:t>xx</w:t>
            </w:r>
          </w:p>
        </w:tc>
      </w:tr>
      <w:tr w:rsidR="00816AF1" w:rsidRPr="00BE302D" w14:paraId="135DB904"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tcPr>
          <w:p w14:paraId="4487275D" w14:textId="77777777" w:rsidR="00816AF1" w:rsidRPr="00BE302D" w:rsidRDefault="00816AF1" w:rsidP="00816AF1">
            <w:pPr>
              <w:pStyle w:val="Tabletext"/>
            </w:pPr>
            <w:r w:rsidRPr="00BE302D">
              <w:lastRenderedPageBreak/>
              <w:t>O</w:t>
            </w:r>
          </w:p>
        </w:tc>
        <w:tc>
          <w:tcPr>
            <w:tcW w:w="5343" w:type="dxa"/>
            <w:tcBorders>
              <w:top w:val="nil"/>
              <w:left w:val="nil"/>
              <w:bottom w:val="single" w:sz="4" w:space="0" w:color="auto"/>
              <w:right w:val="single" w:sz="4" w:space="0" w:color="auto"/>
            </w:tcBorders>
            <w:shd w:val="clear" w:color="auto" w:fill="auto"/>
            <w:vAlign w:val="center"/>
          </w:tcPr>
          <w:p w14:paraId="0FFDF6F3" w14:textId="3BA232E3" w:rsidR="00816AF1" w:rsidRPr="00BE302D" w:rsidRDefault="00816AF1" w:rsidP="00816AF1">
            <w:pPr>
              <w:pStyle w:val="Tabletext"/>
            </w:pPr>
            <w:r>
              <w:t>Proportion of severe, symptomatic FMR patients who have LVEF 20-50%</w:t>
            </w:r>
          </w:p>
        </w:tc>
        <w:tc>
          <w:tcPr>
            <w:tcW w:w="3660" w:type="dxa"/>
            <w:gridSpan w:val="3"/>
            <w:tcBorders>
              <w:top w:val="single" w:sz="4" w:space="0" w:color="auto"/>
              <w:left w:val="nil"/>
              <w:bottom w:val="single" w:sz="4" w:space="0" w:color="auto"/>
              <w:right w:val="single" w:sz="4" w:space="0" w:color="auto"/>
            </w:tcBorders>
            <w:shd w:val="clear" w:color="auto" w:fill="auto"/>
            <w:vAlign w:val="center"/>
          </w:tcPr>
          <w:p w14:paraId="1CF78BCA" w14:textId="71166356"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5FBA911C" w14:textId="02EDC399" w:rsidR="00816AF1" w:rsidRPr="00BE302D" w:rsidRDefault="00816AF1" w:rsidP="00816AF1">
            <w:pPr>
              <w:pStyle w:val="Tabletext"/>
            </w:pPr>
            <w:r w:rsidRPr="00816AF1">
              <w:rPr>
                <w:highlight w:val="black"/>
              </w:rPr>
              <w:t>xx</w:t>
            </w:r>
          </w:p>
        </w:tc>
      </w:tr>
      <w:tr w:rsidR="00816AF1" w:rsidRPr="00BE302D" w14:paraId="220870C9"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tcPr>
          <w:p w14:paraId="0D8F79C4" w14:textId="77777777" w:rsidR="00816AF1" w:rsidRPr="00BE302D" w:rsidRDefault="00816AF1" w:rsidP="00816AF1">
            <w:pPr>
              <w:pStyle w:val="Tabletext"/>
            </w:pPr>
            <w:r w:rsidRPr="00BE302D">
              <w:t>P</w:t>
            </w:r>
          </w:p>
        </w:tc>
        <w:tc>
          <w:tcPr>
            <w:tcW w:w="5343" w:type="dxa"/>
            <w:tcBorders>
              <w:top w:val="nil"/>
              <w:left w:val="nil"/>
              <w:bottom w:val="single" w:sz="4" w:space="0" w:color="auto"/>
              <w:right w:val="single" w:sz="4" w:space="0" w:color="auto"/>
            </w:tcBorders>
            <w:shd w:val="clear" w:color="auto" w:fill="auto"/>
            <w:vAlign w:val="center"/>
            <w:hideMark/>
          </w:tcPr>
          <w:p w14:paraId="543F073A" w14:textId="13B269B8" w:rsidR="00816AF1" w:rsidRPr="00BE302D" w:rsidRDefault="00816AF1" w:rsidP="00816AF1">
            <w:pPr>
              <w:pStyle w:val="Tabletext"/>
            </w:pPr>
            <w:r>
              <w:t xml:space="preserve">Proportion of severe, symptomatic FMR patients who are </w:t>
            </w:r>
            <w:r w:rsidRPr="0090420A">
              <w:t>at high risk</w:t>
            </w:r>
            <w:r w:rsidRPr="00D67AA5">
              <w:t xml:space="preserve"> of </w:t>
            </w:r>
            <w:r>
              <w:t xml:space="preserve">complications with </w:t>
            </w:r>
            <w:r w:rsidRPr="00D67AA5">
              <w:t>surgical intervention</w:t>
            </w:r>
          </w:p>
        </w:tc>
        <w:tc>
          <w:tcPr>
            <w:tcW w:w="3660" w:type="dxa"/>
            <w:gridSpan w:val="3"/>
            <w:tcBorders>
              <w:top w:val="single" w:sz="4" w:space="0" w:color="auto"/>
              <w:left w:val="nil"/>
              <w:bottom w:val="single" w:sz="4" w:space="0" w:color="auto"/>
              <w:right w:val="single" w:sz="4" w:space="0" w:color="auto"/>
            </w:tcBorders>
            <w:shd w:val="clear" w:color="auto" w:fill="auto"/>
            <w:vAlign w:val="center"/>
          </w:tcPr>
          <w:p w14:paraId="110530A9" w14:textId="76756EEA"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0F288F26" w14:textId="122CF8E7" w:rsidR="00816AF1" w:rsidRPr="00BE302D" w:rsidRDefault="00816AF1" w:rsidP="00816AF1">
            <w:pPr>
              <w:pStyle w:val="Tabletext"/>
            </w:pPr>
            <w:r w:rsidRPr="00816AF1">
              <w:rPr>
                <w:highlight w:val="black"/>
              </w:rPr>
              <w:t>xx</w:t>
            </w:r>
          </w:p>
        </w:tc>
      </w:tr>
      <w:tr w:rsidR="00816AF1" w:rsidRPr="00BE302D" w14:paraId="437A0611"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tcPr>
          <w:p w14:paraId="38DB898A" w14:textId="77777777" w:rsidR="00816AF1" w:rsidRPr="00BE302D" w:rsidRDefault="00816AF1" w:rsidP="00816AF1">
            <w:pPr>
              <w:pStyle w:val="Tabletext"/>
            </w:pPr>
            <w:r w:rsidRPr="00BE302D">
              <w:t>Q</w:t>
            </w:r>
          </w:p>
        </w:tc>
        <w:tc>
          <w:tcPr>
            <w:tcW w:w="5343" w:type="dxa"/>
            <w:tcBorders>
              <w:top w:val="nil"/>
              <w:left w:val="nil"/>
              <w:bottom w:val="single" w:sz="4" w:space="0" w:color="auto"/>
              <w:right w:val="single" w:sz="4" w:space="0" w:color="auto"/>
            </w:tcBorders>
            <w:shd w:val="clear" w:color="auto" w:fill="auto"/>
            <w:vAlign w:val="center"/>
            <w:hideMark/>
          </w:tcPr>
          <w:p w14:paraId="593847A7" w14:textId="4F81B8CB" w:rsidR="00816AF1" w:rsidRPr="00BE302D" w:rsidRDefault="00816AF1" w:rsidP="00816AF1">
            <w:pPr>
              <w:pStyle w:val="Tabletext"/>
            </w:pPr>
            <w:r>
              <w:t>Proportion of severe, symptomatic FMR patients who are anatomically suitable for TMVr (MitraClip implantation)</w:t>
            </w:r>
          </w:p>
        </w:tc>
        <w:tc>
          <w:tcPr>
            <w:tcW w:w="3660" w:type="dxa"/>
            <w:gridSpan w:val="3"/>
            <w:tcBorders>
              <w:top w:val="single" w:sz="4" w:space="0" w:color="auto"/>
              <w:left w:val="nil"/>
              <w:bottom w:val="single" w:sz="4" w:space="0" w:color="auto"/>
              <w:right w:val="single" w:sz="4" w:space="0" w:color="auto"/>
            </w:tcBorders>
            <w:shd w:val="clear" w:color="auto" w:fill="auto"/>
            <w:vAlign w:val="center"/>
          </w:tcPr>
          <w:p w14:paraId="5F21A74F" w14:textId="62558411"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291C7324" w14:textId="05B86B54" w:rsidR="00816AF1" w:rsidRPr="00BE302D" w:rsidRDefault="00816AF1" w:rsidP="00816AF1">
            <w:pPr>
              <w:pStyle w:val="Tabletext"/>
            </w:pPr>
            <w:r w:rsidRPr="00816AF1">
              <w:rPr>
                <w:highlight w:val="black"/>
              </w:rPr>
              <w:t>xx</w:t>
            </w:r>
          </w:p>
        </w:tc>
      </w:tr>
      <w:tr w:rsidR="00816AF1" w:rsidRPr="00BE302D" w14:paraId="39658888"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tcPr>
          <w:p w14:paraId="3B4799C9" w14:textId="77777777" w:rsidR="00816AF1" w:rsidRPr="00BE302D" w:rsidRDefault="00816AF1" w:rsidP="00816AF1">
            <w:pPr>
              <w:pStyle w:val="Tabletext"/>
            </w:pPr>
            <w:r>
              <w:t>R</w:t>
            </w:r>
          </w:p>
        </w:tc>
        <w:tc>
          <w:tcPr>
            <w:tcW w:w="5343" w:type="dxa"/>
            <w:tcBorders>
              <w:top w:val="nil"/>
              <w:left w:val="nil"/>
              <w:bottom w:val="single" w:sz="4" w:space="0" w:color="auto"/>
              <w:right w:val="single" w:sz="4" w:space="0" w:color="auto"/>
            </w:tcBorders>
            <w:shd w:val="clear" w:color="auto" w:fill="auto"/>
            <w:vAlign w:val="center"/>
            <w:hideMark/>
          </w:tcPr>
          <w:p w14:paraId="44E3852B" w14:textId="5E3B4724" w:rsidR="00816AF1" w:rsidRPr="00BE302D" w:rsidRDefault="00816AF1" w:rsidP="00816AF1">
            <w:pPr>
              <w:pStyle w:val="Tabletext"/>
            </w:pPr>
            <w:r>
              <w:t>Total number of patients with severe, symptomatic FMR eligible for TMVr</w:t>
            </w:r>
          </w:p>
        </w:tc>
        <w:tc>
          <w:tcPr>
            <w:tcW w:w="1220" w:type="dxa"/>
            <w:tcBorders>
              <w:top w:val="nil"/>
              <w:left w:val="nil"/>
              <w:bottom w:val="single" w:sz="4" w:space="0" w:color="auto"/>
              <w:right w:val="single" w:sz="4" w:space="0" w:color="auto"/>
            </w:tcBorders>
            <w:shd w:val="clear" w:color="auto" w:fill="auto"/>
            <w:vAlign w:val="center"/>
          </w:tcPr>
          <w:p w14:paraId="67789198" w14:textId="0EFA1F41"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17765F4B" w14:textId="2C8DBAC2"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33328961" w14:textId="54427C84"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34CD0C81" w14:textId="15AFBE34" w:rsidR="00816AF1" w:rsidRPr="00BE302D" w:rsidRDefault="00816AF1" w:rsidP="00816AF1">
            <w:pPr>
              <w:pStyle w:val="Tabletext"/>
            </w:pPr>
            <w:r w:rsidRPr="00816AF1">
              <w:rPr>
                <w:highlight w:val="black"/>
              </w:rPr>
              <w:t>xx</w:t>
            </w:r>
          </w:p>
        </w:tc>
      </w:tr>
      <w:tr w:rsidR="00721787" w:rsidRPr="00BE302D" w14:paraId="6047595F" w14:textId="77777777" w:rsidTr="00FF3D9C">
        <w:trPr>
          <w:trHeight w:val="294"/>
        </w:trPr>
        <w:tc>
          <w:tcPr>
            <w:tcW w:w="13485"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073390D1" w14:textId="77777777" w:rsidR="00721787" w:rsidRPr="00BE302D" w:rsidRDefault="00721787" w:rsidP="005D2AC8">
            <w:pPr>
              <w:pStyle w:val="Tabletext"/>
            </w:pPr>
            <w:r w:rsidRPr="00BE302D">
              <w:t> </w:t>
            </w:r>
          </w:p>
        </w:tc>
      </w:tr>
      <w:tr w:rsidR="00816AF1" w:rsidRPr="00BE302D" w14:paraId="7FE3C4C7" w14:textId="77777777" w:rsidTr="00FF3D9C">
        <w:trPr>
          <w:trHeight w:val="294"/>
        </w:trPr>
        <w:tc>
          <w:tcPr>
            <w:tcW w:w="8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3C7B3D" w14:textId="77777777" w:rsidR="00816AF1" w:rsidRPr="00DC7BAB" w:rsidRDefault="00816AF1" w:rsidP="00816AF1">
            <w:pPr>
              <w:pStyle w:val="Tabletext"/>
              <w:rPr>
                <w:b/>
              </w:rPr>
            </w:pPr>
            <w:r>
              <w:rPr>
                <w:b/>
              </w:rPr>
              <w:t>S</w:t>
            </w:r>
          </w:p>
        </w:tc>
        <w:tc>
          <w:tcPr>
            <w:tcW w:w="53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5091F4" w14:textId="77777777" w:rsidR="00816AF1" w:rsidRPr="00DC7BAB" w:rsidRDefault="00816AF1" w:rsidP="00816AF1">
            <w:pPr>
              <w:pStyle w:val="Tabletext"/>
              <w:rPr>
                <w:b/>
              </w:rPr>
            </w:pPr>
            <w:r w:rsidRPr="00DC7BAB">
              <w:rPr>
                <w:b/>
              </w:rPr>
              <w:t xml:space="preserve">Total number of patients with severe MR eligible for </w:t>
            </w:r>
            <w:r>
              <w:rPr>
                <w:b/>
              </w:rPr>
              <w:t>TMVr</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center"/>
          </w:tcPr>
          <w:p w14:paraId="58FBF95B" w14:textId="0F162A74" w:rsidR="00816AF1" w:rsidRPr="00BE75FA" w:rsidRDefault="00816AF1" w:rsidP="00816AF1">
            <w:pPr>
              <w:pStyle w:val="Tabletext"/>
              <w:rPr>
                <w:b/>
              </w:rPr>
            </w:pPr>
            <w:r w:rsidRPr="00816AF1">
              <w:rPr>
                <w:highlight w:val="black"/>
              </w:rPr>
              <w:t>xx</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center"/>
          </w:tcPr>
          <w:p w14:paraId="559A0F58" w14:textId="606752E5" w:rsidR="00816AF1" w:rsidRPr="00BE75FA" w:rsidRDefault="00816AF1" w:rsidP="00816AF1">
            <w:pPr>
              <w:pStyle w:val="Tabletext"/>
              <w:rPr>
                <w:b/>
              </w:rPr>
            </w:pPr>
            <w:r w:rsidRPr="00816AF1">
              <w:rPr>
                <w:highlight w:val="black"/>
              </w:rPr>
              <w:t>xx</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center"/>
          </w:tcPr>
          <w:p w14:paraId="124B8368" w14:textId="76E40237" w:rsidR="00816AF1" w:rsidRPr="00BE75FA" w:rsidRDefault="00816AF1" w:rsidP="00816AF1">
            <w:pPr>
              <w:pStyle w:val="Tabletext"/>
              <w:rPr>
                <w:b/>
              </w:rPr>
            </w:pPr>
            <w:r w:rsidRPr="00816AF1">
              <w:rPr>
                <w:highlight w:val="black"/>
              </w:rPr>
              <w:t>xx</w:t>
            </w:r>
          </w:p>
        </w:tc>
        <w:tc>
          <w:tcPr>
            <w:tcW w:w="3664" w:type="dxa"/>
            <w:tcBorders>
              <w:top w:val="single" w:sz="4" w:space="0" w:color="auto"/>
              <w:left w:val="single" w:sz="4" w:space="0" w:color="auto"/>
              <w:bottom w:val="single" w:sz="4" w:space="0" w:color="auto"/>
              <w:right w:val="single" w:sz="4" w:space="0" w:color="auto"/>
            </w:tcBorders>
            <w:shd w:val="clear" w:color="auto" w:fill="auto"/>
            <w:vAlign w:val="center"/>
          </w:tcPr>
          <w:p w14:paraId="75FCD77D" w14:textId="2435EED2" w:rsidR="00816AF1" w:rsidRPr="00DC7BAB" w:rsidRDefault="00816AF1" w:rsidP="00816AF1">
            <w:pPr>
              <w:pStyle w:val="Tabletext"/>
              <w:rPr>
                <w:b/>
              </w:rPr>
            </w:pPr>
            <w:r w:rsidRPr="00816AF1">
              <w:rPr>
                <w:highlight w:val="black"/>
              </w:rPr>
              <w:t>xx</w:t>
            </w:r>
          </w:p>
        </w:tc>
      </w:tr>
      <w:tr w:rsidR="00721787" w:rsidRPr="00BE302D" w14:paraId="1FD9651D" w14:textId="77777777" w:rsidTr="00FF3D9C">
        <w:trPr>
          <w:trHeight w:val="294"/>
        </w:trPr>
        <w:tc>
          <w:tcPr>
            <w:tcW w:w="13485" w:type="dxa"/>
            <w:gridSpan w:val="6"/>
            <w:tcBorders>
              <w:top w:val="single" w:sz="4" w:space="0" w:color="auto"/>
              <w:left w:val="single" w:sz="4" w:space="0" w:color="auto"/>
              <w:bottom w:val="single" w:sz="4" w:space="0" w:color="auto"/>
              <w:right w:val="single" w:sz="4" w:space="0" w:color="auto"/>
            </w:tcBorders>
            <w:shd w:val="clear" w:color="000000" w:fill="D9D9D9"/>
            <w:hideMark/>
          </w:tcPr>
          <w:p w14:paraId="6000F58F" w14:textId="77777777" w:rsidR="00721787" w:rsidRPr="00BE302D" w:rsidRDefault="00721787" w:rsidP="005D2AC8">
            <w:pPr>
              <w:pStyle w:val="Tabletext"/>
            </w:pPr>
            <w:r w:rsidRPr="00BE302D">
              <w:t>Applying uptake rates to eligible population</w:t>
            </w:r>
          </w:p>
        </w:tc>
      </w:tr>
      <w:tr w:rsidR="00721787" w:rsidRPr="00BE302D" w14:paraId="56DA3025" w14:textId="77777777" w:rsidTr="00FF3D9C">
        <w:trPr>
          <w:trHeight w:val="294"/>
        </w:trPr>
        <w:tc>
          <w:tcPr>
            <w:tcW w:w="13485" w:type="dxa"/>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14:paraId="7208CE2B" w14:textId="77777777" w:rsidR="00721787" w:rsidRPr="00BE302D" w:rsidRDefault="00721787" w:rsidP="005D2AC8">
            <w:pPr>
              <w:pStyle w:val="Tabletext"/>
            </w:pPr>
            <w:r w:rsidRPr="00BE302D">
              <w:t>Severe DMR Population</w:t>
            </w:r>
          </w:p>
        </w:tc>
      </w:tr>
      <w:tr w:rsidR="00816AF1" w:rsidRPr="00BE302D" w14:paraId="5E3D7B2B"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hideMark/>
          </w:tcPr>
          <w:p w14:paraId="0B75E445" w14:textId="77777777" w:rsidR="00816AF1" w:rsidRPr="00BE302D" w:rsidRDefault="00816AF1" w:rsidP="00816AF1">
            <w:pPr>
              <w:pStyle w:val="Tabletext"/>
            </w:pPr>
            <w:r w:rsidRPr="00BE302D">
              <w:t>T</w:t>
            </w:r>
          </w:p>
        </w:tc>
        <w:tc>
          <w:tcPr>
            <w:tcW w:w="5343" w:type="dxa"/>
            <w:tcBorders>
              <w:top w:val="nil"/>
              <w:left w:val="nil"/>
              <w:bottom w:val="single" w:sz="4" w:space="0" w:color="auto"/>
              <w:right w:val="single" w:sz="4" w:space="0" w:color="auto"/>
            </w:tcBorders>
            <w:shd w:val="clear" w:color="auto" w:fill="auto"/>
            <w:vAlign w:val="center"/>
            <w:hideMark/>
          </w:tcPr>
          <w:p w14:paraId="44C2E2F7" w14:textId="64C32120" w:rsidR="00816AF1" w:rsidRPr="00BE302D" w:rsidRDefault="00816AF1" w:rsidP="00816AF1">
            <w:pPr>
              <w:pStyle w:val="Tabletext"/>
            </w:pPr>
            <w:r w:rsidRPr="00BE302D">
              <w:t>Prevalence of severe</w:t>
            </w:r>
            <w:r>
              <w:t>, symptomatic</w:t>
            </w:r>
            <w:r w:rsidRPr="00BE302D">
              <w:t xml:space="preserve"> DMR patients eligible for </w:t>
            </w:r>
            <w:r>
              <w:t>TMVr</w:t>
            </w:r>
          </w:p>
        </w:tc>
        <w:tc>
          <w:tcPr>
            <w:tcW w:w="1220" w:type="dxa"/>
            <w:tcBorders>
              <w:top w:val="nil"/>
              <w:left w:val="nil"/>
              <w:bottom w:val="single" w:sz="4" w:space="0" w:color="auto"/>
              <w:right w:val="single" w:sz="4" w:space="0" w:color="auto"/>
            </w:tcBorders>
            <w:shd w:val="clear" w:color="auto" w:fill="auto"/>
            <w:vAlign w:val="center"/>
          </w:tcPr>
          <w:p w14:paraId="0389E48B" w14:textId="57DA3FF3"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5C114E8F" w14:textId="6AD42757"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1EFFA848" w14:textId="5EB6DAED"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50E78DF3" w14:textId="27F99914" w:rsidR="00816AF1" w:rsidRPr="00BE302D" w:rsidRDefault="00816AF1" w:rsidP="00816AF1">
            <w:pPr>
              <w:pStyle w:val="Tabletext"/>
            </w:pPr>
            <w:r w:rsidRPr="00816AF1">
              <w:rPr>
                <w:highlight w:val="black"/>
              </w:rPr>
              <w:t>xx</w:t>
            </w:r>
          </w:p>
        </w:tc>
      </w:tr>
      <w:tr w:rsidR="00816AF1" w:rsidRPr="00BE302D" w14:paraId="55ED4A70"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tcPr>
          <w:p w14:paraId="77AAFCEE" w14:textId="77777777" w:rsidR="00816AF1" w:rsidRPr="00BE302D" w:rsidRDefault="00816AF1" w:rsidP="00816AF1">
            <w:pPr>
              <w:pStyle w:val="Tabletext"/>
            </w:pPr>
            <w:r w:rsidRPr="00BE302D">
              <w:t>U</w:t>
            </w:r>
          </w:p>
        </w:tc>
        <w:tc>
          <w:tcPr>
            <w:tcW w:w="5343" w:type="dxa"/>
            <w:tcBorders>
              <w:top w:val="nil"/>
              <w:left w:val="nil"/>
              <w:bottom w:val="single" w:sz="4" w:space="0" w:color="auto"/>
              <w:right w:val="single" w:sz="4" w:space="0" w:color="auto"/>
            </w:tcBorders>
            <w:shd w:val="clear" w:color="auto" w:fill="auto"/>
            <w:vAlign w:val="center"/>
            <w:hideMark/>
          </w:tcPr>
          <w:p w14:paraId="75B62E45" w14:textId="77777777" w:rsidR="00816AF1" w:rsidRPr="00BE302D" w:rsidRDefault="00816AF1" w:rsidP="00816AF1">
            <w:pPr>
              <w:pStyle w:val="Tabletext"/>
            </w:pPr>
            <w:r w:rsidRPr="00BE302D">
              <w:t>Incident population</w:t>
            </w:r>
          </w:p>
        </w:tc>
        <w:tc>
          <w:tcPr>
            <w:tcW w:w="1220" w:type="dxa"/>
            <w:tcBorders>
              <w:top w:val="nil"/>
              <w:left w:val="nil"/>
              <w:bottom w:val="single" w:sz="4" w:space="0" w:color="auto"/>
              <w:right w:val="single" w:sz="4" w:space="0" w:color="auto"/>
            </w:tcBorders>
            <w:shd w:val="clear" w:color="auto" w:fill="auto"/>
            <w:vAlign w:val="center"/>
          </w:tcPr>
          <w:p w14:paraId="6919F7FD" w14:textId="67F61B2E"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244B868B" w14:textId="677DA72C"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00754FFA" w14:textId="2D726C15"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2F89D641" w14:textId="19A936FA" w:rsidR="00816AF1" w:rsidRPr="00BE302D" w:rsidRDefault="00816AF1" w:rsidP="00816AF1">
            <w:pPr>
              <w:pStyle w:val="Tabletext"/>
            </w:pPr>
            <w:r w:rsidRPr="00816AF1">
              <w:rPr>
                <w:highlight w:val="black"/>
              </w:rPr>
              <w:t>xx</w:t>
            </w:r>
          </w:p>
        </w:tc>
      </w:tr>
      <w:tr w:rsidR="00816AF1" w:rsidRPr="00BE302D" w14:paraId="48EB0963"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tcPr>
          <w:p w14:paraId="0B4D9354" w14:textId="77777777" w:rsidR="00816AF1" w:rsidRPr="00BE302D" w:rsidRDefault="00816AF1" w:rsidP="00816AF1">
            <w:pPr>
              <w:pStyle w:val="Tabletext"/>
            </w:pPr>
            <w:r w:rsidRPr="00BE302D">
              <w:t>V</w:t>
            </w:r>
          </w:p>
        </w:tc>
        <w:tc>
          <w:tcPr>
            <w:tcW w:w="5343" w:type="dxa"/>
            <w:tcBorders>
              <w:top w:val="nil"/>
              <w:left w:val="nil"/>
              <w:bottom w:val="single" w:sz="4" w:space="0" w:color="auto"/>
              <w:right w:val="single" w:sz="4" w:space="0" w:color="auto"/>
            </w:tcBorders>
            <w:shd w:val="clear" w:color="auto" w:fill="auto"/>
            <w:vAlign w:val="center"/>
            <w:hideMark/>
          </w:tcPr>
          <w:p w14:paraId="3A19B736" w14:textId="4D578782" w:rsidR="00816AF1" w:rsidRPr="00BE302D" w:rsidRDefault="00816AF1" w:rsidP="00816AF1">
            <w:pPr>
              <w:pStyle w:val="Tabletext"/>
            </w:pPr>
            <w:r w:rsidRPr="00BE302D">
              <w:t>Proportion of severe</w:t>
            </w:r>
            <w:r>
              <w:t>, symptomatic</w:t>
            </w:r>
            <w:r w:rsidRPr="00BE302D">
              <w:t xml:space="preserve"> DMR patients who have not received treatment with </w:t>
            </w:r>
            <w:r>
              <w:t>TMVr</w:t>
            </w:r>
          </w:p>
        </w:tc>
        <w:tc>
          <w:tcPr>
            <w:tcW w:w="1220" w:type="dxa"/>
            <w:tcBorders>
              <w:top w:val="nil"/>
              <w:left w:val="nil"/>
              <w:bottom w:val="single" w:sz="4" w:space="0" w:color="auto"/>
              <w:right w:val="single" w:sz="4" w:space="0" w:color="auto"/>
            </w:tcBorders>
            <w:shd w:val="clear" w:color="auto" w:fill="auto"/>
            <w:vAlign w:val="center"/>
          </w:tcPr>
          <w:p w14:paraId="07966737" w14:textId="5A833FAA"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30025F3B" w14:textId="782E402F"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660C2164" w14:textId="0BAEC407"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7A69D3B0" w14:textId="4AA304A7" w:rsidR="00816AF1" w:rsidRPr="00BE302D" w:rsidRDefault="00816AF1" w:rsidP="00816AF1">
            <w:pPr>
              <w:pStyle w:val="Tabletext"/>
            </w:pPr>
            <w:r w:rsidRPr="00816AF1">
              <w:rPr>
                <w:highlight w:val="black"/>
              </w:rPr>
              <w:t>xx</w:t>
            </w:r>
          </w:p>
        </w:tc>
      </w:tr>
      <w:tr w:rsidR="00816AF1" w:rsidRPr="00BE302D" w14:paraId="7956E334"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tcPr>
          <w:p w14:paraId="7BD3FDF1" w14:textId="77777777" w:rsidR="00816AF1" w:rsidRPr="00BE302D" w:rsidRDefault="00816AF1" w:rsidP="00816AF1">
            <w:pPr>
              <w:pStyle w:val="Tabletext"/>
            </w:pPr>
            <w:r w:rsidRPr="00BE302D">
              <w:t>W</w:t>
            </w:r>
          </w:p>
        </w:tc>
        <w:tc>
          <w:tcPr>
            <w:tcW w:w="5343" w:type="dxa"/>
            <w:tcBorders>
              <w:top w:val="nil"/>
              <w:left w:val="nil"/>
              <w:bottom w:val="single" w:sz="4" w:space="0" w:color="auto"/>
              <w:right w:val="single" w:sz="4" w:space="0" w:color="auto"/>
            </w:tcBorders>
            <w:shd w:val="clear" w:color="auto" w:fill="auto"/>
            <w:vAlign w:val="center"/>
            <w:hideMark/>
          </w:tcPr>
          <w:p w14:paraId="0EC204BC" w14:textId="77777777" w:rsidR="00816AF1" w:rsidRPr="00BE302D" w:rsidRDefault="00816AF1" w:rsidP="00816AF1">
            <w:pPr>
              <w:pStyle w:val="Tabletext"/>
            </w:pPr>
            <w:r w:rsidRPr="00BE302D">
              <w:t>Uptake rates</w:t>
            </w:r>
          </w:p>
        </w:tc>
        <w:tc>
          <w:tcPr>
            <w:tcW w:w="1220" w:type="dxa"/>
            <w:tcBorders>
              <w:top w:val="nil"/>
              <w:left w:val="nil"/>
              <w:bottom w:val="single" w:sz="4" w:space="0" w:color="auto"/>
              <w:right w:val="single" w:sz="4" w:space="0" w:color="auto"/>
            </w:tcBorders>
            <w:shd w:val="clear" w:color="auto" w:fill="auto"/>
            <w:vAlign w:val="center"/>
          </w:tcPr>
          <w:p w14:paraId="443C4F47" w14:textId="21614CB4"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58BA2C5C" w14:textId="2CC85229"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7944AFE4" w14:textId="6AF658C7"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5B1CC24D" w14:textId="07B8A988" w:rsidR="00816AF1" w:rsidRPr="00BE302D" w:rsidRDefault="00816AF1" w:rsidP="00816AF1">
            <w:pPr>
              <w:pStyle w:val="Tabletext"/>
            </w:pPr>
            <w:r w:rsidRPr="00816AF1">
              <w:rPr>
                <w:highlight w:val="black"/>
              </w:rPr>
              <w:t>xx</w:t>
            </w:r>
          </w:p>
        </w:tc>
      </w:tr>
      <w:tr w:rsidR="00816AF1" w:rsidRPr="00BE302D" w14:paraId="01B8B7D3"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tcPr>
          <w:p w14:paraId="15573CED" w14:textId="77777777" w:rsidR="00816AF1" w:rsidRPr="00BE302D" w:rsidRDefault="00816AF1" w:rsidP="00816AF1">
            <w:pPr>
              <w:pStyle w:val="Tabletext"/>
            </w:pPr>
            <w:r w:rsidRPr="00BE302D">
              <w:t>X</w:t>
            </w:r>
          </w:p>
        </w:tc>
        <w:tc>
          <w:tcPr>
            <w:tcW w:w="5343" w:type="dxa"/>
            <w:tcBorders>
              <w:top w:val="nil"/>
              <w:left w:val="nil"/>
              <w:bottom w:val="single" w:sz="4" w:space="0" w:color="auto"/>
              <w:right w:val="single" w:sz="4" w:space="0" w:color="auto"/>
            </w:tcBorders>
            <w:shd w:val="clear" w:color="auto" w:fill="auto"/>
            <w:vAlign w:val="center"/>
            <w:hideMark/>
          </w:tcPr>
          <w:p w14:paraId="4EC90D77" w14:textId="77777777" w:rsidR="00816AF1" w:rsidRPr="00BE302D" w:rsidRDefault="00816AF1" w:rsidP="00816AF1">
            <w:pPr>
              <w:pStyle w:val="Tabletext"/>
            </w:pPr>
            <w:r w:rsidRPr="00BE302D">
              <w:t xml:space="preserve">Patients treated with </w:t>
            </w:r>
            <w:r>
              <w:t>TMVr</w:t>
            </w:r>
          </w:p>
        </w:tc>
        <w:tc>
          <w:tcPr>
            <w:tcW w:w="1220" w:type="dxa"/>
            <w:tcBorders>
              <w:top w:val="nil"/>
              <w:left w:val="nil"/>
              <w:bottom w:val="single" w:sz="4" w:space="0" w:color="auto"/>
              <w:right w:val="single" w:sz="4" w:space="0" w:color="auto"/>
            </w:tcBorders>
            <w:shd w:val="clear" w:color="auto" w:fill="auto"/>
            <w:vAlign w:val="center"/>
          </w:tcPr>
          <w:p w14:paraId="12165F02" w14:textId="1C04AE49"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7F477BDB" w14:textId="7A9EF39E"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7467803C" w14:textId="524C74C9"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41AF6B6B" w14:textId="5A292D91" w:rsidR="00816AF1" w:rsidRPr="00BE302D" w:rsidRDefault="00816AF1" w:rsidP="00816AF1">
            <w:pPr>
              <w:pStyle w:val="Tabletext"/>
            </w:pPr>
            <w:r w:rsidRPr="00816AF1">
              <w:rPr>
                <w:highlight w:val="black"/>
              </w:rPr>
              <w:t>xx</w:t>
            </w:r>
          </w:p>
        </w:tc>
      </w:tr>
      <w:tr w:rsidR="00816AF1" w:rsidRPr="00BE302D" w14:paraId="41AC57C5"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tcPr>
          <w:p w14:paraId="2670C5DD" w14:textId="77777777" w:rsidR="00816AF1" w:rsidRPr="00BE302D" w:rsidRDefault="00816AF1" w:rsidP="00816AF1">
            <w:pPr>
              <w:pStyle w:val="Tabletext"/>
            </w:pPr>
            <w:r>
              <w:t>Y</w:t>
            </w:r>
          </w:p>
        </w:tc>
        <w:tc>
          <w:tcPr>
            <w:tcW w:w="5343" w:type="dxa"/>
            <w:tcBorders>
              <w:top w:val="nil"/>
              <w:left w:val="nil"/>
              <w:bottom w:val="single" w:sz="4" w:space="0" w:color="auto"/>
              <w:right w:val="single" w:sz="4" w:space="0" w:color="auto"/>
            </w:tcBorders>
            <w:shd w:val="clear" w:color="auto" w:fill="auto"/>
            <w:vAlign w:val="center"/>
            <w:hideMark/>
          </w:tcPr>
          <w:p w14:paraId="4F636935" w14:textId="77777777" w:rsidR="00816AF1" w:rsidRPr="00BE302D" w:rsidRDefault="00816AF1" w:rsidP="00816AF1">
            <w:pPr>
              <w:pStyle w:val="Tabletext"/>
            </w:pPr>
            <w:r w:rsidRPr="00BE302D">
              <w:t>OMT managed patients</w:t>
            </w:r>
          </w:p>
        </w:tc>
        <w:tc>
          <w:tcPr>
            <w:tcW w:w="1220" w:type="dxa"/>
            <w:tcBorders>
              <w:top w:val="nil"/>
              <w:left w:val="nil"/>
              <w:bottom w:val="single" w:sz="4" w:space="0" w:color="auto"/>
              <w:right w:val="single" w:sz="4" w:space="0" w:color="auto"/>
            </w:tcBorders>
            <w:shd w:val="clear" w:color="auto" w:fill="auto"/>
            <w:vAlign w:val="center"/>
          </w:tcPr>
          <w:p w14:paraId="33C7F065" w14:textId="3EF4F114"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185E19E0" w14:textId="55D16FB2"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6D136F47" w14:textId="78C5F8C0"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1DA0ECE2" w14:textId="5DE4DF39" w:rsidR="00816AF1" w:rsidRPr="00BE302D" w:rsidRDefault="00816AF1" w:rsidP="00816AF1">
            <w:pPr>
              <w:pStyle w:val="Tabletext"/>
            </w:pPr>
            <w:r w:rsidRPr="00816AF1">
              <w:rPr>
                <w:highlight w:val="black"/>
              </w:rPr>
              <w:t>xx</w:t>
            </w:r>
          </w:p>
        </w:tc>
      </w:tr>
      <w:tr w:rsidR="00721787" w:rsidRPr="00BE302D" w14:paraId="7637FB34" w14:textId="77777777" w:rsidTr="00FF3D9C">
        <w:trPr>
          <w:trHeight w:val="294"/>
        </w:trPr>
        <w:tc>
          <w:tcPr>
            <w:tcW w:w="13485" w:type="dxa"/>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14:paraId="0BAFE6DA" w14:textId="77777777" w:rsidR="00721787" w:rsidRPr="00BE302D" w:rsidRDefault="00721787" w:rsidP="005D2AC8">
            <w:pPr>
              <w:pStyle w:val="Tabletext"/>
            </w:pPr>
            <w:r w:rsidRPr="00BE302D">
              <w:t>Severe FMR Population</w:t>
            </w:r>
          </w:p>
        </w:tc>
      </w:tr>
      <w:tr w:rsidR="00816AF1" w:rsidRPr="00BE302D" w14:paraId="074FC0E6"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hideMark/>
          </w:tcPr>
          <w:p w14:paraId="5CACFB11" w14:textId="77777777" w:rsidR="00816AF1" w:rsidRPr="00BE302D" w:rsidRDefault="00816AF1" w:rsidP="00816AF1">
            <w:pPr>
              <w:pStyle w:val="Tabletext"/>
            </w:pPr>
            <w:r w:rsidRPr="00BE302D">
              <w:t>Z</w:t>
            </w:r>
          </w:p>
        </w:tc>
        <w:tc>
          <w:tcPr>
            <w:tcW w:w="5343" w:type="dxa"/>
            <w:tcBorders>
              <w:top w:val="nil"/>
              <w:left w:val="nil"/>
              <w:bottom w:val="single" w:sz="4" w:space="0" w:color="auto"/>
              <w:right w:val="single" w:sz="4" w:space="0" w:color="auto"/>
            </w:tcBorders>
            <w:shd w:val="clear" w:color="auto" w:fill="auto"/>
            <w:vAlign w:val="center"/>
            <w:hideMark/>
          </w:tcPr>
          <w:p w14:paraId="73289AB5" w14:textId="31F669BC" w:rsidR="00816AF1" w:rsidRPr="00BE302D" w:rsidRDefault="00816AF1" w:rsidP="00816AF1">
            <w:pPr>
              <w:pStyle w:val="Tabletext"/>
            </w:pPr>
            <w:r w:rsidRPr="00BE302D">
              <w:t>Prevalence of severe</w:t>
            </w:r>
            <w:r>
              <w:t>, symptomatic</w:t>
            </w:r>
            <w:r w:rsidRPr="00BE302D">
              <w:t xml:space="preserve"> FMR patients eligible for </w:t>
            </w:r>
            <w:r>
              <w:t>TMVr</w:t>
            </w:r>
          </w:p>
        </w:tc>
        <w:tc>
          <w:tcPr>
            <w:tcW w:w="1220" w:type="dxa"/>
            <w:tcBorders>
              <w:top w:val="nil"/>
              <w:left w:val="nil"/>
              <w:bottom w:val="single" w:sz="4" w:space="0" w:color="auto"/>
              <w:right w:val="single" w:sz="4" w:space="0" w:color="auto"/>
            </w:tcBorders>
            <w:shd w:val="clear" w:color="auto" w:fill="auto"/>
            <w:vAlign w:val="center"/>
          </w:tcPr>
          <w:p w14:paraId="77C4024B" w14:textId="7BDF114D"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3598F0DB" w14:textId="37A7B7B3"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475CD3E8" w14:textId="5C4A2BE2"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4F3A36A9" w14:textId="24826AF3" w:rsidR="00816AF1" w:rsidRPr="00BE302D" w:rsidRDefault="00816AF1" w:rsidP="00816AF1">
            <w:pPr>
              <w:pStyle w:val="Tabletext"/>
            </w:pPr>
            <w:r w:rsidRPr="00816AF1">
              <w:rPr>
                <w:highlight w:val="black"/>
              </w:rPr>
              <w:t>xx</w:t>
            </w:r>
          </w:p>
        </w:tc>
      </w:tr>
      <w:tr w:rsidR="00816AF1" w:rsidRPr="00BE302D" w14:paraId="56C025F0"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tcPr>
          <w:p w14:paraId="19A7E051" w14:textId="77777777" w:rsidR="00816AF1" w:rsidRPr="00BE302D" w:rsidRDefault="00816AF1" w:rsidP="00816AF1">
            <w:pPr>
              <w:pStyle w:val="Tabletext"/>
            </w:pPr>
            <w:r w:rsidRPr="00BE302D">
              <w:t>AA</w:t>
            </w:r>
          </w:p>
        </w:tc>
        <w:tc>
          <w:tcPr>
            <w:tcW w:w="5343" w:type="dxa"/>
            <w:tcBorders>
              <w:top w:val="nil"/>
              <w:left w:val="nil"/>
              <w:bottom w:val="single" w:sz="4" w:space="0" w:color="auto"/>
              <w:right w:val="single" w:sz="4" w:space="0" w:color="auto"/>
            </w:tcBorders>
            <w:shd w:val="clear" w:color="auto" w:fill="auto"/>
            <w:vAlign w:val="center"/>
            <w:hideMark/>
          </w:tcPr>
          <w:p w14:paraId="58555612" w14:textId="77777777" w:rsidR="00816AF1" w:rsidRPr="00BE302D" w:rsidRDefault="00816AF1" w:rsidP="00816AF1">
            <w:pPr>
              <w:pStyle w:val="Tabletext"/>
            </w:pPr>
            <w:r w:rsidRPr="00BE302D">
              <w:t>Incident Population</w:t>
            </w:r>
          </w:p>
        </w:tc>
        <w:tc>
          <w:tcPr>
            <w:tcW w:w="1220" w:type="dxa"/>
            <w:tcBorders>
              <w:top w:val="nil"/>
              <w:left w:val="nil"/>
              <w:bottom w:val="single" w:sz="4" w:space="0" w:color="auto"/>
              <w:right w:val="single" w:sz="4" w:space="0" w:color="auto"/>
            </w:tcBorders>
            <w:shd w:val="clear" w:color="auto" w:fill="auto"/>
            <w:vAlign w:val="center"/>
          </w:tcPr>
          <w:p w14:paraId="5CD3D7CA" w14:textId="383F2A44"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460A45C3" w14:textId="6A453D2E"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13231A77" w14:textId="3A4DAAB1"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44BB0BCA" w14:textId="509A2DE7" w:rsidR="00816AF1" w:rsidRPr="00BE302D" w:rsidRDefault="00816AF1" w:rsidP="00816AF1">
            <w:pPr>
              <w:pStyle w:val="Tabletext"/>
            </w:pPr>
            <w:r w:rsidRPr="00816AF1">
              <w:rPr>
                <w:highlight w:val="black"/>
              </w:rPr>
              <w:t>xx</w:t>
            </w:r>
          </w:p>
        </w:tc>
      </w:tr>
      <w:tr w:rsidR="00816AF1" w:rsidRPr="00BE302D" w14:paraId="31D4D22A"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tcPr>
          <w:p w14:paraId="247C550F" w14:textId="77777777" w:rsidR="00816AF1" w:rsidRPr="00BE302D" w:rsidRDefault="00816AF1" w:rsidP="00816AF1">
            <w:pPr>
              <w:pStyle w:val="Tabletext"/>
            </w:pPr>
            <w:r w:rsidRPr="00BE302D">
              <w:t>AB</w:t>
            </w:r>
          </w:p>
        </w:tc>
        <w:tc>
          <w:tcPr>
            <w:tcW w:w="5343" w:type="dxa"/>
            <w:tcBorders>
              <w:top w:val="nil"/>
              <w:left w:val="nil"/>
              <w:bottom w:val="single" w:sz="4" w:space="0" w:color="auto"/>
              <w:right w:val="single" w:sz="4" w:space="0" w:color="auto"/>
            </w:tcBorders>
            <w:shd w:val="clear" w:color="auto" w:fill="auto"/>
            <w:vAlign w:val="center"/>
            <w:hideMark/>
          </w:tcPr>
          <w:p w14:paraId="50D7F75E" w14:textId="55430D2A" w:rsidR="00816AF1" w:rsidRPr="00BE302D" w:rsidRDefault="00816AF1" w:rsidP="00816AF1">
            <w:pPr>
              <w:pStyle w:val="Tabletext"/>
            </w:pPr>
            <w:r w:rsidRPr="00BE302D">
              <w:t>Proportion of severe</w:t>
            </w:r>
            <w:r>
              <w:t>, symptomatic</w:t>
            </w:r>
            <w:r w:rsidRPr="00BE302D">
              <w:t xml:space="preserve"> FMR patients who have not received treatment with </w:t>
            </w:r>
            <w:r>
              <w:t>TMVr</w:t>
            </w:r>
          </w:p>
        </w:tc>
        <w:tc>
          <w:tcPr>
            <w:tcW w:w="1220" w:type="dxa"/>
            <w:tcBorders>
              <w:top w:val="nil"/>
              <w:left w:val="nil"/>
              <w:bottom w:val="single" w:sz="4" w:space="0" w:color="auto"/>
              <w:right w:val="single" w:sz="4" w:space="0" w:color="auto"/>
            </w:tcBorders>
            <w:shd w:val="clear" w:color="auto" w:fill="auto"/>
            <w:vAlign w:val="center"/>
          </w:tcPr>
          <w:p w14:paraId="08399F9A" w14:textId="7D48FCAD"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25AC913E" w14:textId="7412796C"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684CB723" w14:textId="45DFDC72"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621A9BB8" w14:textId="3818DFF9" w:rsidR="00816AF1" w:rsidRPr="00BE302D" w:rsidRDefault="00816AF1" w:rsidP="00816AF1">
            <w:pPr>
              <w:pStyle w:val="Tabletext"/>
            </w:pPr>
            <w:r w:rsidRPr="00816AF1">
              <w:rPr>
                <w:highlight w:val="black"/>
              </w:rPr>
              <w:t>xx</w:t>
            </w:r>
          </w:p>
        </w:tc>
      </w:tr>
      <w:tr w:rsidR="00816AF1" w:rsidRPr="00BE302D" w14:paraId="6B2D38B1"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tcPr>
          <w:p w14:paraId="4C8F5373" w14:textId="77777777" w:rsidR="00816AF1" w:rsidRPr="00BE302D" w:rsidRDefault="00816AF1" w:rsidP="00816AF1">
            <w:pPr>
              <w:pStyle w:val="Tabletext"/>
            </w:pPr>
            <w:r w:rsidRPr="00BE302D">
              <w:t>AC</w:t>
            </w:r>
          </w:p>
        </w:tc>
        <w:tc>
          <w:tcPr>
            <w:tcW w:w="5343" w:type="dxa"/>
            <w:tcBorders>
              <w:top w:val="nil"/>
              <w:left w:val="nil"/>
              <w:bottom w:val="single" w:sz="4" w:space="0" w:color="auto"/>
              <w:right w:val="single" w:sz="4" w:space="0" w:color="auto"/>
            </w:tcBorders>
            <w:shd w:val="clear" w:color="auto" w:fill="auto"/>
            <w:vAlign w:val="center"/>
            <w:hideMark/>
          </w:tcPr>
          <w:p w14:paraId="3181337A" w14:textId="77777777" w:rsidR="00816AF1" w:rsidRPr="00BE302D" w:rsidRDefault="00816AF1" w:rsidP="00816AF1">
            <w:pPr>
              <w:pStyle w:val="Tabletext"/>
            </w:pPr>
            <w:r w:rsidRPr="00BE302D">
              <w:t>Uptake rates</w:t>
            </w:r>
          </w:p>
        </w:tc>
        <w:tc>
          <w:tcPr>
            <w:tcW w:w="1220" w:type="dxa"/>
            <w:tcBorders>
              <w:top w:val="nil"/>
              <w:left w:val="nil"/>
              <w:bottom w:val="single" w:sz="4" w:space="0" w:color="auto"/>
              <w:right w:val="single" w:sz="4" w:space="0" w:color="auto"/>
            </w:tcBorders>
            <w:shd w:val="clear" w:color="auto" w:fill="auto"/>
            <w:vAlign w:val="center"/>
          </w:tcPr>
          <w:p w14:paraId="44A09AD9" w14:textId="03C918C0"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60615444" w14:textId="54C7429C"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10EAA1F4" w14:textId="2D553624"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1453BAAD" w14:textId="390ABF06" w:rsidR="00816AF1" w:rsidRPr="00BE302D" w:rsidRDefault="00816AF1" w:rsidP="00816AF1">
            <w:pPr>
              <w:pStyle w:val="Tabletext"/>
            </w:pPr>
            <w:r w:rsidRPr="00816AF1">
              <w:rPr>
                <w:highlight w:val="black"/>
              </w:rPr>
              <w:t>xx</w:t>
            </w:r>
          </w:p>
        </w:tc>
      </w:tr>
      <w:tr w:rsidR="00816AF1" w:rsidRPr="00BE302D" w14:paraId="40479896"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tcPr>
          <w:p w14:paraId="40E4C0D5" w14:textId="77777777" w:rsidR="00816AF1" w:rsidRPr="00BE302D" w:rsidRDefault="00816AF1" w:rsidP="00816AF1">
            <w:pPr>
              <w:pStyle w:val="Tabletext"/>
            </w:pPr>
            <w:r w:rsidRPr="00BE302D">
              <w:t>AD</w:t>
            </w:r>
          </w:p>
        </w:tc>
        <w:tc>
          <w:tcPr>
            <w:tcW w:w="5343" w:type="dxa"/>
            <w:tcBorders>
              <w:top w:val="nil"/>
              <w:left w:val="nil"/>
              <w:bottom w:val="single" w:sz="4" w:space="0" w:color="auto"/>
              <w:right w:val="single" w:sz="4" w:space="0" w:color="auto"/>
            </w:tcBorders>
            <w:shd w:val="clear" w:color="auto" w:fill="auto"/>
            <w:vAlign w:val="center"/>
            <w:hideMark/>
          </w:tcPr>
          <w:p w14:paraId="22C67FD3" w14:textId="77777777" w:rsidR="00816AF1" w:rsidRPr="00BE302D" w:rsidRDefault="00816AF1" w:rsidP="00816AF1">
            <w:pPr>
              <w:pStyle w:val="Tabletext"/>
            </w:pPr>
            <w:r w:rsidRPr="00BE302D">
              <w:t xml:space="preserve">Patients treated with </w:t>
            </w:r>
            <w:r>
              <w:t>TMVr</w:t>
            </w:r>
          </w:p>
        </w:tc>
        <w:tc>
          <w:tcPr>
            <w:tcW w:w="1220" w:type="dxa"/>
            <w:tcBorders>
              <w:top w:val="nil"/>
              <w:left w:val="nil"/>
              <w:bottom w:val="single" w:sz="4" w:space="0" w:color="auto"/>
              <w:right w:val="single" w:sz="4" w:space="0" w:color="auto"/>
            </w:tcBorders>
            <w:shd w:val="clear" w:color="auto" w:fill="auto"/>
            <w:vAlign w:val="center"/>
          </w:tcPr>
          <w:p w14:paraId="34229054" w14:textId="7B5331BC"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2D07B5B7" w14:textId="41A7FC0C"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1BD30719" w14:textId="6C4F08A4"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09C406DA" w14:textId="2F0B7603" w:rsidR="00816AF1" w:rsidRPr="00BE302D" w:rsidRDefault="00816AF1" w:rsidP="00816AF1">
            <w:pPr>
              <w:pStyle w:val="Tabletext"/>
            </w:pPr>
            <w:r w:rsidRPr="00816AF1">
              <w:rPr>
                <w:highlight w:val="black"/>
              </w:rPr>
              <w:t>xx</w:t>
            </w:r>
          </w:p>
        </w:tc>
      </w:tr>
      <w:tr w:rsidR="00816AF1" w:rsidRPr="00BE302D" w14:paraId="3840827E"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tcPr>
          <w:p w14:paraId="15B57F99" w14:textId="77777777" w:rsidR="00816AF1" w:rsidRPr="00BE302D" w:rsidRDefault="00816AF1" w:rsidP="00816AF1">
            <w:pPr>
              <w:pStyle w:val="Tabletext"/>
            </w:pPr>
            <w:r>
              <w:lastRenderedPageBreak/>
              <w:t>AE</w:t>
            </w:r>
          </w:p>
        </w:tc>
        <w:tc>
          <w:tcPr>
            <w:tcW w:w="5343" w:type="dxa"/>
            <w:tcBorders>
              <w:top w:val="nil"/>
              <w:left w:val="nil"/>
              <w:bottom w:val="single" w:sz="4" w:space="0" w:color="auto"/>
              <w:right w:val="single" w:sz="4" w:space="0" w:color="auto"/>
            </w:tcBorders>
            <w:shd w:val="clear" w:color="auto" w:fill="auto"/>
            <w:vAlign w:val="center"/>
            <w:hideMark/>
          </w:tcPr>
          <w:p w14:paraId="6EECC089" w14:textId="77777777" w:rsidR="00816AF1" w:rsidRPr="00BE302D" w:rsidRDefault="00816AF1" w:rsidP="00816AF1">
            <w:pPr>
              <w:pStyle w:val="Tabletext"/>
            </w:pPr>
            <w:r w:rsidRPr="00BE302D">
              <w:t>OMT managed patients</w:t>
            </w:r>
          </w:p>
        </w:tc>
        <w:tc>
          <w:tcPr>
            <w:tcW w:w="1220" w:type="dxa"/>
            <w:tcBorders>
              <w:top w:val="nil"/>
              <w:left w:val="nil"/>
              <w:bottom w:val="single" w:sz="4" w:space="0" w:color="auto"/>
              <w:right w:val="single" w:sz="4" w:space="0" w:color="auto"/>
            </w:tcBorders>
            <w:shd w:val="clear" w:color="auto" w:fill="auto"/>
            <w:vAlign w:val="center"/>
          </w:tcPr>
          <w:p w14:paraId="0BA32B34" w14:textId="647D30D9"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0DBD1EDE" w14:textId="31C7E287" w:rsidR="00816AF1" w:rsidRPr="00BE302D" w:rsidRDefault="00816AF1" w:rsidP="00816AF1">
            <w:pPr>
              <w:pStyle w:val="Tabletext"/>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2B55EE3C" w14:textId="65BB236F" w:rsidR="00816AF1" w:rsidRPr="00BE302D" w:rsidRDefault="00816AF1" w:rsidP="00816AF1">
            <w:pPr>
              <w:pStyle w:val="Tabletext"/>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1AA1477F" w14:textId="574B4B10" w:rsidR="00816AF1" w:rsidRPr="00BE302D" w:rsidRDefault="00816AF1" w:rsidP="00816AF1">
            <w:pPr>
              <w:pStyle w:val="Tabletext"/>
            </w:pPr>
            <w:r w:rsidRPr="00816AF1">
              <w:rPr>
                <w:highlight w:val="black"/>
              </w:rPr>
              <w:t>xx</w:t>
            </w:r>
          </w:p>
        </w:tc>
      </w:tr>
      <w:tr w:rsidR="00721787" w:rsidRPr="00BE302D" w14:paraId="72E26727" w14:textId="77777777" w:rsidTr="00FF3D9C">
        <w:trPr>
          <w:trHeight w:val="381"/>
        </w:trPr>
        <w:tc>
          <w:tcPr>
            <w:tcW w:w="13485"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1DDAEDD3" w14:textId="77777777" w:rsidR="00721787" w:rsidRPr="00BE302D" w:rsidRDefault="00721787" w:rsidP="005D2AC8">
            <w:pPr>
              <w:pStyle w:val="Tabletext"/>
            </w:pPr>
            <w:r w:rsidRPr="00BE302D">
              <w:t> </w:t>
            </w:r>
          </w:p>
        </w:tc>
      </w:tr>
      <w:tr w:rsidR="00816AF1" w:rsidRPr="00BE302D" w14:paraId="4726C3AB" w14:textId="77777777" w:rsidTr="00FF3D9C">
        <w:trPr>
          <w:trHeight w:val="294"/>
        </w:trPr>
        <w:tc>
          <w:tcPr>
            <w:tcW w:w="818" w:type="dxa"/>
            <w:tcBorders>
              <w:top w:val="nil"/>
              <w:left w:val="single" w:sz="4" w:space="0" w:color="auto"/>
              <w:bottom w:val="single" w:sz="4" w:space="0" w:color="auto"/>
              <w:right w:val="single" w:sz="4" w:space="0" w:color="auto"/>
            </w:tcBorders>
            <w:shd w:val="clear" w:color="auto" w:fill="auto"/>
            <w:vAlign w:val="center"/>
            <w:hideMark/>
          </w:tcPr>
          <w:p w14:paraId="729C4983" w14:textId="77777777" w:rsidR="00816AF1" w:rsidRPr="00DC7BAB" w:rsidRDefault="00816AF1" w:rsidP="00816AF1">
            <w:pPr>
              <w:pStyle w:val="Tabletext"/>
              <w:rPr>
                <w:b/>
              </w:rPr>
            </w:pPr>
            <w:r w:rsidRPr="00DC7BAB">
              <w:rPr>
                <w:b/>
              </w:rPr>
              <w:t>A</w:t>
            </w:r>
            <w:r>
              <w:rPr>
                <w:b/>
              </w:rPr>
              <w:t>F</w:t>
            </w:r>
          </w:p>
        </w:tc>
        <w:tc>
          <w:tcPr>
            <w:tcW w:w="5343" w:type="dxa"/>
            <w:tcBorders>
              <w:top w:val="nil"/>
              <w:left w:val="nil"/>
              <w:bottom w:val="single" w:sz="4" w:space="0" w:color="auto"/>
              <w:right w:val="single" w:sz="4" w:space="0" w:color="auto"/>
            </w:tcBorders>
            <w:shd w:val="clear" w:color="auto" w:fill="auto"/>
            <w:vAlign w:val="center"/>
            <w:hideMark/>
          </w:tcPr>
          <w:p w14:paraId="70BD1AA7" w14:textId="77777777" w:rsidR="00816AF1" w:rsidRPr="00DC7BAB" w:rsidRDefault="00816AF1" w:rsidP="00816AF1">
            <w:pPr>
              <w:pStyle w:val="Tabletext"/>
              <w:rPr>
                <w:b/>
              </w:rPr>
            </w:pPr>
            <w:r w:rsidRPr="00DC7BAB">
              <w:rPr>
                <w:b/>
              </w:rPr>
              <w:t xml:space="preserve">Total number of MR patients treated with </w:t>
            </w:r>
            <w:r>
              <w:rPr>
                <w:b/>
              </w:rPr>
              <w:t>TMVr</w:t>
            </w:r>
          </w:p>
        </w:tc>
        <w:tc>
          <w:tcPr>
            <w:tcW w:w="1220" w:type="dxa"/>
            <w:tcBorders>
              <w:top w:val="nil"/>
              <w:left w:val="nil"/>
              <w:bottom w:val="single" w:sz="4" w:space="0" w:color="auto"/>
              <w:right w:val="single" w:sz="4" w:space="0" w:color="auto"/>
            </w:tcBorders>
            <w:shd w:val="clear" w:color="auto" w:fill="auto"/>
            <w:vAlign w:val="center"/>
          </w:tcPr>
          <w:p w14:paraId="21B46072" w14:textId="0F868A0C" w:rsidR="00816AF1" w:rsidRPr="00BE75FA" w:rsidRDefault="00816AF1" w:rsidP="00816AF1">
            <w:pPr>
              <w:pStyle w:val="Tabletext"/>
              <w:rPr>
                <w:b/>
              </w:rPr>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1FE4BEEC" w14:textId="376A989F" w:rsidR="00816AF1" w:rsidRPr="00BE75FA" w:rsidRDefault="00816AF1" w:rsidP="00816AF1">
            <w:pPr>
              <w:pStyle w:val="Tabletext"/>
              <w:rPr>
                <w:b/>
              </w:rPr>
            </w:pPr>
            <w:r w:rsidRPr="00816AF1">
              <w:rPr>
                <w:highlight w:val="black"/>
              </w:rPr>
              <w:t>xx</w:t>
            </w:r>
          </w:p>
        </w:tc>
        <w:tc>
          <w:tcPr>
            <w:tcW w:w="1220" w:type="dxa"/>
            <w:tcBorders>
              <w:top w:val="nil"/>
              <w:left w:val="nil"/>
              <w:bottom w:val="single" w:sz="4" w:space="0" w:color="auto"/>
              <w:right w:val="single" w:sz="4" w:space="0" w:color="auto"/>
            </w:tcBorders>
            <w:shd w:val="clear" w:color="auto" w:fill="auto"/>
            <w:vAlign w:val="center"/>
          </w:tcPr>
          <w:p w14:paraId="257D1E7B" w14:textId="0F6DD053" w:rsidR="00816AF1" w:rsidRPr="00BE75FA" w:rsidRDefault="00816AF1" w:rsidP="00816AF1">
            <w:pPr>
              <w:pStyle w:val="Tabletext"/>
              <w:rPr>
                <w:b/>
              </w:rPr>
            </w:pPr>
            <w:r w:rsidRPr="00816AF1">
              <w:rPr>
                <w:highlight w:val="black"/>
              </w:rPr>
              <w:t>xx</w:t>
            </w:r>
          </w:p>
        </w:tc>
        <w:tc>
          <w:tcPr>
            <w:tcW w:w="3664" w:type="dxa"/>
            <w:tcBorders>
              <w:top w:val="nil"/>
              <w:left w:val="nil"/>
              <w:bottom w:val="single" w:sz="4" w:space="0" w:color="auto"/>
              <w:right w:val="single" w:sz="4" w:space="0" w:color="auto"/>
            </w:tcBorders>
            <w:shd w:val="clear" w:color="auto" w:fill="auto"/>
            <w:vAlign w:val="center"/>
          </w:tcPr>
          <w:p w14:paraId="4C0717BE" w14:textId="02DDBB5A" w:rsidR="00816AF1" w:rsidRPr="00DC7BAB" w:rsidRDefault="00816AF1" w:rsidP="00816AF1">
            <w:pPr>
              <w:pStyle w:val="Tabletext"/>
              <w:rPr>
                <w:b/>
              </w:rPr>
            </w:pPr>
            <w:r w:rsidRPr="00816AF1">
              <w:rPr>
                <w:highlight w:val="black"/>
              </w:rPr>
              <w:t>xx</w:t>
            </w:r>
          </w:p>
        </w:tc>
      </w:tr>
    </w:tbl>
    <w:p w14:paraId="352D4353" w14:textId="77777777" w:rsidR="00721787" w:rsidRPr="00077025" w:rsidRDefault="00721787" w:rsidP="00721787">
      <w:pPr>
        <w:pStyle w:val="TableNote"/>
      </w:pPr>
      <w:r w:rsidRPr="00077025">
        <w:t>Abbreviations: ABS, Australian bureau of statistics; DMR, degenerative mitral regurgitation; FMR, functional mitral regurgitation; MR, mitral regurgitation</w:t>
      </w:r>
    </w:p>
    <w:p w14:paraId="247C9694" w14:textId="77777777" w:rsidR="00721787" w:rsidRPr="00077025" w:rsidRDefault="00721787" w:rsidP="00721787">
      <w:pPr>
        <w:pStyle w:val="TableNote"/>
      </w:pPr>
      <w:r w:rsidRPr="00077025">
        <w:t>Note: Rounding errors might apply.</w:t>
      </w:r>
    </w:p>
    <w:p w14:paraId="5AA973EC" w14:textId="77777777" w:rsidR="00721787" w:rsidRDefault="00721787" w:rsidP="00721787">
      <w:pPr>
        <w:pStyle w:val="TableNote"/>
        <w:rPr>
          <w:iCs/>
        </w:rPr>
      </w:pPr>
      <w:r w:rsidRPr="00077025">
        <w:t>a. Incident Population is calculated by subtracting the previous from the current year’s prevalent population, e.g. In 2021 and 2020 prevalence of DMR is 3</w:t>
      </w:r>
      <w:r>
        <w:t>79</w:t>
      </w:r>
      <w:r w:rsidRPr="00077025">
        <w:t xml:space="preserve"> and 3</w:t>
      </w:r>
      <w:r>
        <w:t>73</w:t>
      </w:r>
      <w:r w:rsidRPr="00077025">
        <w:t xml:space="preserve"> respectively, the incidence population in 2021 is </w:t>
      </w:r>
      <w:r>
        <w:t>6</w:t>
      </w:r>
      <w:r w:rsidRPr="00077025">
        <w:t xml:space="preserve">.  </w:t>
      </w:r>
    </w:p>
    <w:p w14:paraId="31D0FB81" w14:textId="77777777" w:rsidR="00721787" w:rsidRDefault="00721787" w:rsidP="00721787">
      <w:pPr>
        <w:pStyle w:val="TableNote"/>
        <w:sectPr w:rsidR="00721787" w:rsidSect="008F6C12">
          <w:pgSz w:w="16838" w:h="11906" w:orient="landscape"/>
          <w:pgMar w:top="1440" w:right="1440" w:bottom="1440" w:left="1440" w:header="709" w:footer="709" w:gutter="0"/>
          <w:cols w:space="708"/>
          <w:docGrid w:linePitch="360"/>
        </w:sectPr>
      </w:pPr>
    </w:p>
    <w:p w14:paraId="394D4461" w14:textId="77777777" w:rsidR="00721787" w:rsidRPr="00C776B1" w:rsidRDefault="00721787" w:rsidP="00721787">
      <w:pPr>
        <w:pStyle w:val="Heading1"/>
      </w:pPr>
      <w:r>
        <w:lastRenderedPageBreak/>
        <w:t>PART 8 – COST</w:t>
      </w:r>
      <w:r w:rsidRPr="00C776B1">
        <w:t xml:space="preserve"> INFORMATION</w:t>
      </w:r>
    </w:p>
    <w:p w14:paraId="6444FFC6" w14:textId="77777777" w:rsidR="00721787" w:rsidRPr="00AE1188" w:rsidRDefault="00721787" w:rsidP="00721787">
      <w:pPr>
        <w:pStyle w:val="Heading2"/>
      </w:pPr>
      <w:r w:rsidRPr="00AE1188">
        <w:t>Indicate the likely cost of providing the proposed medical service. Where possible, please pro</w:t>
      </w:r>
      <w:r>
        <w:t>vide overall cost and breakdown:</w:t>
      </w:r>
    </w:p>
    <w:p w14:paraId="59CA82C6" w14:textId="68299FD6" w:rsidR="00784853" w:rsidRDefault="00721787" w:rsidP="00497EC5">
      <w:pPr>
        <w:ind w:left="360"/>
        <w:jc w:val="both"/>
        <w:rPr>
          <w:szCs w:val="20"/>
        </w:rPr>
      </w:pPr>
      <w:r>
        <w:rPr>
          <w:szCs w:val="20"/>
        </w:rPr>
        <w:t xml:space="preserve">A cost breakdown of the TMVr procedure is presented in </w:t>
      </w:r>
      <w:r>
        <w:rPr>
          <w:szCs w:val="20"/>
        </w:rPr>
        <w:fldChar w:fldCharType="begin"/>
      </w:r>
      <w:r>
        <w:rPr>
          <w:szCs w:val="20"/>
        </w:rPr>
        <w:instrText xml:space="preserve"> REF _Ref1462797 \h </w:instrText>
      </w:r>
      <w:r w:rsidR="00497EC5">
        <w:rPr>
          <w:szCs w:val="20"/>
        </w:rPr>
        <w:instrText xml:space="preserve"> \* MERGEFORMAT </w:instrText>
      </w:r>
      <w:r>
        <w:rPr>
          <w:szCs w:val="20"/>
        </w:rPr>
      </w:r>
      <w:r>
        <w:rPr>
          <w:szCs w:val="20"/>
        </w:rPr>
        <w:fldChar w:fldCharType="separate"/>
      </w:r>
      <w:r w:rsidR="00A91C21" w:rsidRPr="009E0571">
        <w:t xml:space="preserve">Table </w:t>
      </w:r>
      <w:r w:rsidR="00A91C21">
        <w:rPr>
          <w:noProof/>
        </w:rPr>
        <w:t>12</w:t>
      </w:r>
      <w:r>
        <w:rPr>
          <w:szCs w:val="20"/>
        </w:rPr>
        <w:fldChar w:fldCharType="end"/>
      </w:r>
      <w:r>
        <w:rPr>
          <w:szCs w:val="20"/>
        </w:rPr>
        <w:t xml:space="preserve">, and includes the cost of </w:t>
      </w:r>
      <w:r w:rsidR="00784853">
        <w:rPr>
          <w:szCs w:val="20"/>
        </w:rPr>
        <w:t>assessing</w:t>
      </w:r>
      <w:r>
        <w:rPr>
          <w:szCs w:val="20"/>
        </w:rPr>
        <w:t xml:space="preserve"> a patient’s eligibility for TMVr as well as the procedural and device costs. The total</w:t>
      </w:r>
      <w:r w:rsidR="00784853">
        <w:rPr>
          <w:szCs w:val="20"/>
        </w:rPr>
        <w:t xml:space="preserve"> </w:t>
      </w:r>
      <w:r w:rsidR="00384CE2">
        <w:rPr>
          <w:szCs w:val="20"/>
        </w:rPr>
        <w:t>procedural</w:t>
      </w:r>
      <w:r>
        <w:rPr>
          <w:szCs w:val="20"/>
        </w:rPr>
        <w:t xml:space="preserve"> cost of providing TMVr is estimated at </w:t>
      </w:r>
      <w:r w:rsidRPr="00A35E6C">
        <w:rPr>
          <w:szCs w:val="20"/>
          <w:highlight w:val="black"/>
        </w:rPr>
        <w:t>$10,643.79.</w:t>
      </w:r>
      <w:r>
        <w:rPr>
          <w:szCs w:val="20"/>
        </w:rPr>
        <w:t xml:space="preserve"> </w:t>
      </w:r>
    </w:p>
    <w:p w14:paraId="46153428" w14:textId="69AFF6F2" w:rsidR="00721787" w:rsidRDefault="00721787" w:rsidP="00497EC5">
      <w:pPr>
        <w:ind w:left="360"/>
        <w:jc w:val="both"/>
        <w:rPr>
          <w:szCs w:val="20"/>
        </w:rPr>
      </w:pPr>
      <w:r>
        <w:rPr>
          <w:szCs w:val="20"/>
        </w:rPr>
        <w:t xml:space="preserve">The values in </w:t>
      </w:r>
      <w:r>
        <w:rPr>
          <w:szCs w:val="20"/>
        </w:rPr>
        <w:fldChar w:fldCharType="begin"/>
      </w:r>
      <w:r>
        <w:rPr>
          <w:szCs w:val="20"/>
        </w:rPr>
        <w:instrText xml:space="preserve"> REF _Ref1462797 \h </w:instrText>
      </w:r>
      <w:r w:rsidR="00497EC5">
        <w:rPr>
          <w:szCs w:val="20"/>
        </w:rPr>
        <w:instrText xml:space="preserve"> \* MERGEFORMAT </w:instrText>
      </w:r>
      <w:r>
        <w:rPr>
          <w:szCs w:val="20"/>
        </w:rPr>
      </w:r>
      <w:r>
        <w:rPr>
          <w:szCs w:val="20"/>
        </w:rPr>
        <w:fldChar w:fldCharType="separate"/>
      </w:r>
      <w:r w:rsidR="00A91C21" w:rsidRPr="009E0571">
        <w:t xml:space="preserve">Table </w:t>
      </w:r>
      <w:r w:rsidR="00A91C21">
        <w:rPr>
          <w:noProof/>
        </w:rPr>
        <w:t>12</w:t>
      </w:r>
      <w:r>
        <w:rPr>
          <w:szCs w:val="20"/>
        </w:rPr>
        <w:fldChar w:fldCharType="end"/>
      </w:r>
      <w:r>
        <w:rPr>
          <w:szCs w:val="20"/>
        </w:rPr>
        <w:t xml:space="preserve"> are indicative only. </w:t>
      </w:r>
      <w:r>
        <w:rPr>
          <w:szCs w:val="20"/>
        </w:rPr>
        <w:fldChar w:fldCharType="begin"/>
      </w:r>
      <w:r>
        <w:rPr>
          <w:szCs w:val="20"/>
        </w:rPr>
        <w:instrText xml:space="preserve"> REF _Ref1462797 \h </w:instrText>
      </w:r>
      <w:r w:rsidR="00497EC5">
        <w:rPr>
          <w:szCs w:val="20"/>
        </w:rPr>
        <w:instrText xml:space="preserve"> \* MERGEFORMAT </w:instrText>
      </w:r>
      <w:r>
        <w:rPr>
          <w:szCs w:val="20"/>
        </w:rPr>
      </w:r>
      <w:r>
        <w:rPr>
          <w:szCs w:val="20"/>
        </w:rPr>
        <w:fldChar w:fldCharType="separate"/>
      </w:r>
      <w:r w:rsidR="00A91C21" w:rsidRPr="009E0571">
        <w:t xml:space="preserve">Table </w:t>
      </w:r>
      <w:r w:rsidR="00A91C21">
        <w:rPr>
          <w:noProof/>
        </w:rPr>
        <w:t>12</w:t>
      </w:r>
      <w:r>
        <w:rPr>
          <w:szCs w:val="20"/>
        </w:rPr>
        <w:fldChar w:fldCharType="end"/>
      </w:r>
      <w:r>
        <w:rPr>
          <w:szCs w:val="20"/>
        </w:rPr>
        <w:t xml:space="preserve"> is intended to provide an understanding of the resource use involved (e</w:t>
      </w:r>
      <w:r w:rsidR="00307592">
        <w:rPr>
          <w:szCs w:val="20"/>
        </w:rPr>
        <w:t>.</w:t>
      </w:r>
      <w:r>
        <w:rPr>
          <w:szCs w:val="20"/>
        </w:rPr>
        <w:t>g: MBS items and hospital resources) and to a lesser extent the magnitude of the costs associated with these resources which will be fully detailed in the SBA.</w:t>
      </w:r>
    </w:p>
    <w:p w14:paraId="367ECB95" w14:textId="4B47BDA9" w:rsidR="00721787" w:rsidRPr="009E0571" w:rsidRDefault="00721787" w:rsidP="00721787">
      <w:pPr>
        <w:pStyle w:val="TableHEADER"/>
        <w:ind w:firstLine="360"/>
      </w:pPr>
      <w:bookmarkStart w:id="33" w:name="_Ref1462797"/>
      <w:r w:rsidRPr="009E0571">
        <w:t xml:space="preserve">Table </w:t>
      </w:r>
      <w:r>
        <w:rPr>
          <w:noProof/>
        </w:rPr>
        <w:fldChar w:fldCharType="begin"/>
      </w:r>
      <w:r>
        <w:rPr>
          <w:noProof/>
        </w:rPr>
        <w:instrText xml:space="preserve"> SEQ Table \* ARABIC </w:instrText>
      </w:r>
      <w:r>
        <w:rPr>
          <w:noProof/>
        </w:rPr>
        <w:fldChar w:fldCharType="separate"/>
      </w:r>
      <w:r w:rsidR="00A91C21">
        <w:rPr>
          <w:noProof/>
        </w:rPr>
        <w:t>12</w:t>
      </w:r>
      <w:r>
        <w:rPr>
          <w:noProof/>
        </w:rPr>
        <w:fldChar w:fldCharType="end"/>
      </w:r>
      <w:bookmarkEnd w:id="33"/>
      <w:r w:rsidRPr="009E0571">
        <w:t xml:space="preserve"> </w:t>
      </w:r>
      <w:r>
        <w:t xml:space="preserve">Total cost of providing TMVr procedure </w:t>
      </w:r>
    </w:p>
    <w:tbl>
      <w:tblPr>
        <w:tblW w:w="8908" w:type="dxa"/>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12 Total cost of providing TMVr procedure"/>
        <w:tblDescription w:val="Column 1 Resource, Column 2 Utilisation per patient (redacted), Column 3 Unit cost (redacted), Column 4 Reference (redacted). Final Row: Total Cost = Procedural cost + Device Cost TBD"/>
      </w:tblPr>
      <w:tblGrid>
        <w:gridCol w:w="596"/>
        <w:gridCol w:w="3800"/>
        <w:gridCol w:w="1088"/>
        <w:gridCol w:w="1092"/>
        <w:gridCol w:w="2332"/>
      </w:tblGrid>
      <w:tr w:rsidR="00721787" w:rsidRPr="009E0571" w14:paraId="220FFCE2" w14:textId="77777777" w:rsidTr="002431C9">
        <w:trPr>
          <w:trHeight w:val="20"/>
          <w:tblHeader/>
        </w:trPr>
        <w:tc>
          <w:tcPr>
            <w:tcW w:w="596" w:type="dxa"/>
            <w:tcBorders>
              <w:top w:val="single" w:sz="4" w:space="0" w:color="auto"/>
              <w:left w:val="single" w:sz="4" w:space="0" w:color="auto"/>
              <w:bottom w:val="single" w:sz="4" w:space="0" w:color="auto"/>
              <w:right w:val="single" w:sz="4" w:space="0" w:color="auto"/>
            </w:tcBorders>
          </w:tcPr>
          <w:p w14:paraId="3954DFEE" w14:textId="77777777" w:rsidR="00721787" w:rsidRPr="00F83AD4" w:rsidRDefault="00721787" w:rsidP="005D2AC8">
            <w:pPr>
              <w:pStyle w:val="Tabletext"/>
              <w:keepNext/>
              <w:keepLines/>
              <w:rPr>
                <w:b/>
              </w:rPr>
            </w:pPr>
            <w:r>
              <w:rPr>
                <w:b/>
              </w:rPr>
              <w:t>Row</w:t>
            </w:r>
          </w:p>
        </w:tc>
        <w:tc>
          <w:tcPr>
            <w:tcW w:w="3800" w:type="dxa"/>
            <w:tcBorders>
              <w:top w:val="single" w:sz="4" w:space="0" w:color="auto"/>
              <w:left w:val="single" w:sz="4" w:space="0" w:color="auto"/>
              <w:bottom w:val="single" w:sz="4" w:space="0" w:color="auto"/>
              <w:right w:val="single" w:sz="4" w:space="0" w:color="auto"/>
            </w:tcBorders>
          </w:tcPr>
          <w:p w14:paraId="081F8E46" w14:textId="77777777" w:rsidR="00721787" w:rsidRPr="00F83AD4" w:rsidRDefault="00721787" w:rsidP="005D2AC8">
            <w:pPr>
              <w:pStyle w:val="Tabletext"/>
              <w:keepNext/>
              <w:keepLines/>
              <w:rPr>
                <w:b/>
              </w:rPr>
            </w:pPr>
            <w:r w:rsidRPr="00F83AD4">
              <w:rPr>
                <w:b/>
              </w:rPr>
              <w:t>Resource</w:t>
            </w:r>
          </w:p>
        </w:tc>
        <w:tc>
          <w:tcPr>
            <w:tcW w:w="1088" w:type="dxa"/>
            <w:tcBorders>
              <w:top w:val="single" w:sz="4" w:space="0" w:color="auto"/>
              <w:left w:val="single" w:sz="4" w:space="0" w:color="auto"/>
              <w:bottom w:val="single" w:sz="4" w:space="0" w:color="auto"/>
              <w:right w:val="single" w:sz="4" w:space="0" w:color="auto"/>
            </w:tcBorders>
          </w:tcPr>
          <w:p w14:paraId="3DA1BA9E" w14:textId="77777777" w:rsidR="00721787" w:rsidRPr="00F83AD4" w:rsidRDefault="00721787" w:rsidP="005D2AC8">
            <w:pPr>
              <w:pStyle w:val="Tabletext"/>
              <w:keepNext/>
              <w:keepLines/>
              <w:rPr>
                <w:b/>
              </w:rPr>
            </w:pPr>
            <w:r w:rsidRPr="00F83AD4">
              <w:rPr>
                <w:b/>
              </w:rPr>
              <w:t xml:space="preserve">Utilisation </w:t>
            </w:r>
            <w:r>
              <w:rPr>
                <w:b/>
              </w:rPr>
              <w:t>per</w:t>
            </w:r>
            <w:r w:rsidRPr="00F83AD4">
              <w:rPr>
                <w:b/>
              </w:rPr>
              <w:t xml:space="preserve"> patient</w:t>
            </w:r>
          </w:p>
        </w:tc>
        <w:tc>
          <w:tcPr>
            <w:tcW w:w="1092" w:type="dxa"/>
            <w:tcBorders>
              <w:top w:val="single" w:sz="4" w:space="0" w:color="auto"/>
              <w:left w:val="single" w:sz="4" w:space="0" w:color="auto"/>
              <w:bottom w:val="single" w:sz="4" w:space="0" w:color="auto"/>
              <w:right w:val="single" w:sz="4" w:space="0" w:color="auto"/>
            </w:tcBorders>
          </w:tcPr>
          <w:p w14:paraId="0081192B" w14:textId="77777777" w:rsidR="00721787" w:rsidRPr="00F83AD4" w:rsidRDefault="00721787" w:rsidP="005D2AC8">
            <w:pPr>
              <w:pStyle w:val="Tabletext"/>
              <w:keepNext/>
              <w:keepLines/>
              <w:jc w:val="right"/>
              <w:rPr>
                <w:b/>
              </w:rPr>
            </w:pPr>
            <w:r>
              <w:rPr>
                <w:b/>
              </w:rPr>
              <w:t>Unit c</w:t>
            </w:r>
            <w:r w:rsidRPr="00F83AD4">
              <w:rPr>
                <w:b/>
              </w:rPr>
              <w:t>ost</w:t>
            </w:r>
          </w:p>
        </w:tc>
        <w:tc>
          <w:tcPr>
            <w:tcW w:w="2332" w:type="dxa"/>
            <w:tcBorders>
              <w:top w:val="single" w:sz="4" w:space="0" w:color="auto"/>
              <w:left w:val="single" w:sz="4" w:space="0" w:color="auto"/>
              <w:bottom w:val="single" w:sz="4" w:space="0" w:color="auto"/>
              <w:right w:val="single" w:sz="4" w:space="0" w:color="auto"/>
            </w:tcBorders>
          </w:tcPr>
          <w:p w14:paraId="73AF2AF5" w14:textId="77777777" w:rsidR="00721787" w:rsidRPr="00F83AD4" w:rsidRDefault="00721787" w:rsidP="005D2AC8">
            <w:pPr>
              <w:pStyle w:val="Tabletext"/>
              <w:keepNext/>
              <w:keepLines/>
              <w:rPr>
                <w:b/>
              </w:rPr>
            </w:pPr>
            <w:r w:rsidRPr="00F83AD4">
              <w:rPr>
                <w:b/>
              </w:rPr>
              <w:t>Reference</w:t>
            </w:r>
          </w:p>
        </w:tc>
      </w:tr>
      <w:tr w:rsidR="00721787" w:rsidRPr="009E0571" w14:paraId="741B4936" w14:textId="77777777" w:rsidTr="002431C9">
        <w:trPr>
          <w:trHeight w:val="20"/>
          <w:tblHeader/>
        </w:trPr>
        <w:tc>
          <w:tcPr>
            <w:tcW w:w="8908" w:type="dxa"/>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A651D20" w14:textId="77777777" w:rsidR="00721787" w:rsidRPr="00F304DB" w:rsidRDefault="00721787" w:rsidP="005D2AC8">
            <w:pPr>
              <w:pStyle w:val="Tabletext"/>
              <w:keepNext/>
              <w:keepLines/>
            </w:pPr>
            <w:r w:rsidRPr="00F304DB">
              <w:t>Procedural Cost</w:t>
            </w:r>
          </w:p>
        </w:tc>
      </w:tr>
      <w:tr w:rsidR="00816AF1" w:rsidRPr="009E0571" w14:paraId="3A9F1061" w14:textId="77777777" w:rsidTr="002431C9">
        <w:trPr>
          <w:trHeight w:val="20"/>
          <w:tblHeader/>
        </w:trPr>
        <w:tc>
          <w:tcPr>
            <w:tcW w:w="596" w:type="dxa"/>
            <w:vMerge w:val="restart"/>
            <w:tcBorders>
              <w:top w:val="single" w:sz="4" w:space="0" w:color="auto"/>
              <w:left w:val="single" w:sz="4" w:space="0" w:color="auto"/>
              <w:right w:val="single" w:sz="4" w:space="0" w:color="auto"/>
            </w:tcBorders>
          </w:tcPr>
          <w:p w14:paraId="55D48EBB" w14:textId="77777777" w:rsidR="00816AF1" w:rsidRPr="00AB5441" w:rsidRDefault="00816AF1" w:rsidP="00816AF1">
            <w:pPr>
              <w:pStyle w:val="Tabletext"/>
              <w:keepNext/>
              <w:keepLines/>
            </w:pPr>
            <w:r>
              <w:t>A</w:t>
            </w:r>
          </w:p>
        </w:tc>
        <w:tc>
          <w:tcPr>
            <w:tcW w:w="3800" w:type="dxa"/>
            <w:vMerge w:val="restart"/>
            <w:tcBorders>
              <w:top w:val="single" w:sz="4" w:space="0" w:color="auto"/>
              <w:left w:val="single" w:sz="4" w:space="0" w:color="auto"/>
              <w:right w:val="single" w:sz="4" w:space="0" w:color="auto"/>
            </w:tcBorders>
            <w:vAlign w:val="center"/>
          </w:tcPr>
          <w:p w14:paraId="56748E59" w14:textId="77777777" w:rsidR="00816AF1" w:rsidRPr="00F83AD4" w:rsidRDefault="00816AF1" w:rsidP="00816AF1">
            <w:pPr>
              <w:pStyle w:val="Tabletext"/>
              <w:keepNext/>
              <w:keepLines/>
            </w:pPr>
            <w:r>
              <w:t>Pre-procedural heart team assessment</w:t>
            </w:r>
          </w:p>
        </w:tc>
        <w:tc>
          <w:tcPr>
            <w:tcW w:w="1088" w:type="dxa"/>
            <w:tcBorders>
              <w:top w:val="single" w:sz="4" w:space="0" w:color="auto"/>
              <w:left w:val="single" w:sz="4" w:space="0" w:color="auto"/>
              <w:bottom w:val="single" w:sz="4" w:space="0" w:color="auto"/>
              <w:right w:val="single" w:sz="4" w:space="0" w:color="auto"/>
            </w:tcBorders>
          </w:tcPr>
          <w:p w14:paraId="5085D42F" w14:textId="50DDBB6E" w:rsidR="00816AF1" w:rsidRPr="00F83AD4" w:rsidRDefault="00816AF1" w:rsidP="00816AF1">
            <w:pPr>
              <w:pStyle w:val="Tabletext"/>
              <w:keepNext/>
              <w:keepLines/>
            </w:pPr>
            <w:r w:rsidRPr="005A58AA">
              <w:rPr>
                <w:highlight w:val="black"/>
              </w:rPr>
              <w:t>$50.90</w:t>
            </w:r>
          </w:p>
        </w:tc>
        <w:tc>
          <w:tcPr>
            <w:tcW w:w="1092" w:type="dxa"/>
            <w:tcBorders>
              <w:top w:val="single" w:sz="4" w:space="0" w:color="auto"/>
              <w:left w:val="single" w:sz="4" w:space="0" w:color="auto"/>
              <w:bottom w:val="single" w:sz="4" w:space="0" w:color="auto"/>
              <w:right w:val="single" w:sz="4" w:space="0" w:color="auto"/>
            </w:tcBorders>
          </w:tcPr>
          <w:p w14:paraId="3929DF79" w14:textId="77777777" w:rsidR="00816AF1" w:rsidRPr="00A35E6C" w:rsidRDefault="00816AF1" w:rsidP="00816AF1">
            <w:pPr>
              <w:pStyle w:val="Tabletext"/>
              <w:keepNext/>
              <w:keepLines/>
              <w:jc w:val="right"/>
              <w:rPr>
                <w:highlight w:val="black"/>
              </w:rPr>
            </w:pPr>
            <w:r w:rsidRPr="00A35E6C">
              <w:rPr>
                <w:highlight w:val="black"/>
              </w:rPr>
              <w:t>$50.90</w:t>
            </w:r>
          </w:p>
        </w:tc>
        <w:tc>
          <w:tcPr>
            <w:tcW w:w="2332" w:type="dxa"/>
            <w:tcBorders>
              <w:top w:val="single" w:sz="4" w:space="0" w:color="auto"/>
              <w:left w:val="single" w:sz="4" w:space="0" w:color="auto"/>
              <w:bottom w:val="single" w:sz="4" w:space="0" w:color="auto"/>
              <w:right w:val="single" w:sz="4" w:space="0" w:color="auto"/>
            </w:tcBorders>
          </w:tcPr>
          <w:p w14:paraId="166EFAFA" w14:textId="77777777" w:rsidR="00816AF1" w:rsidRPr="00A35E6C" w:rsidRDefault="00816AF1" w:rsidP="00816AF1">
            <w:pPr>
              <w:pStyle w:val="Tabletext"/>
              <w:keepNext/>
              <w:keepLines/>
              <w:rPr>
                <w:highlight w:val="black"/>
              </w:rPr>
            </w:pPr>
            <w:r w:rsidRPr="00A35E6C">
              <w:rPr>
                <w:highlight w:val="black"/>
              </w:rPr>
              <w:t>Based on MBS Item 6080</w:t>
            </w:r>
          </w:p>
        </w:tc>
      </w:tr>
      <w:tr w:rsidR="00816AF1" w:rsidRPr="009E0571" w14:paraId="4DFD917F" w14:textId="77777777" w:rsidTr="002431C9">
        <w:trPr>
          <w:trHeight w:val="20"/>
          <w:tblHeader/>
        </w:trPr>
        <w:tc>
          <w:tcPr>
            <w:tcW w:w="596" w:type="dxa"/>
            <w:vMerge/>
            <w:tcBorders>
              <w:left w:val="single" w:sz="4" w:space="0" w:color="auto"/>
              <w:bottom w:val="nil"/>
              <w:right w:val="single" w:sz="4" w:space="0" w:color="auto"/>
            </w:tcBorders>
          </w:tcPr>
          <w:p w14:paraId="03441EA0" w14:textId="77777777" w:rsidR="00816AF1" w:rsidRPr="00AB5441" w:rsidRDefault="00816AF1" w:rsidP="00816AF1">
            <w:pPr>
              <w:pStyle w:val="Tabletext"/>
              <w:keepNext/>
              <w:keepLines/>
            </w:pPr>
          </w:p>
        </w:tc>
        <w:tc>
          <w:tcPr>
            <w:tcW w:w="3800" w:type="dxa"/>
            <w:vMerge/>
            <w:tcBorders>
              <w:left w:val="single" w:sz="4" w:space="0" w:color="auto"/>
              <w:bottom w:val="nil"/>
              <w:right w:val="single" w:sz="4" w:space="0" w:color="auto"/>
            </w:tcBorders>
          </w:tcPr>
          <w:p w14:paraId="67579B3E" w14:textId="77777777" w:rsidR="00816AF1" w:rsidRDefault="00816AF1" w:rsidP="00816AF1">
            <w:pPr>
              <w:pStyle w:val="Tabletext"/>
              <w:keepNext/>
              <w:keepLines/>
            </w:pPr>
          </w:p>
        </w:tc>
        <w:tc>
          <w:tcPr>
            <w:tcW w:w="1088" w:type="dxa"/>
            <w:tcBorders>
              <w:top w:val="single" w:sz="4" w:space="0" w:color="auto"/>
              <w:left w:val="single" w:sz="4" w:space="0" w:color="auto"/>
              <w:bottom w:val="single" w:sz="4" w:space="0" w:color="auto"/>
              <w:right w:val="single" w:sz="4" w:space="0" w:color="auto"/>
            </w:tcBorders>
          </w:tcPr>
          <w:p w14:paraId="26EB7F6E" w14:textId="054D8183" w:rsidR="00816AF1" w:rsidRDefault="00816AF1" w:rsidP="00816AF1">
            <w:pPr>
              <w:pStyle w:val="Tabletext"/>
              <w:keepNext/>
              <w:keepLines/>
            </w:pPr>
            <w:r w:rsidRPr="005A58AA">
              <w:rPr>
                <w:highlight w:val="black"/>
              </w:rPr>
              <w:t>$50.90</w:t>
            </w:r>
          </w:p>
        </w:tc>
        <w:tc>
          <w:tcPr>
            <w:tcW w:w="1092" w:type="dxa"/>
            <w:tcBorders>
              <w:top w:val="single" w:sz="4" w:space="0" w:color="auto"/>
              <w:left w:val="single" w:sz="4" w:space="0" w:color="auto"/>
              <w:bottom w:val="single" w:sz="4" w:space="0" w:color="auto"/>
              <w:right w:val="single" w:sz="4" w:space="0" w:color="auto"/>
            </w:tcBorders>
          </w:tcPr>
          <w:p w14:paraId="33846AA4" w14:textId="77777777" w:rsidR="00816AF1" w:rsidRPr="00A35E6C" w:rsidRDefault="00816AF1" w:rsidP="00816AF1">
            <w:pPr>
              <w:pStyle w:val="Tabletext"/>
              <w:keepNext/>
              <w:keepLines/>
              <w:jc w:val="right"/>
              <w:rPr>
                <w:highlight w:val="black"/>
              </w:rPr>
            </w:pPr>
            <w:r w:rsidRPr="00A35E6C">
              <w:rPr>
                <w:highlight w:val="black"/>
              </w:rPr>
              <w:t>$37.95</w:t>
            </w:r>
          </w:p>
        </w:tc>
        <w:tc>
          <w:tcPr>
            <w:tcW w:w="2332" w:type="dxa"/>
            <w:tcBorders>
              <w:top w:val="single" w:sz="4" w:space="0" w:color="auto"/>
              <w:left w:val="single" w:sz="4" w:space="0" w:color="auto"/>
              <w:bottom w:val="single" w:sz="4" w:space="0" w:color="auto"/>
              <w:right w:val="single" w:sz="4" w:space="0" w:color="auto"/>
            </w:tcBorders>
          </w:tcPr>
          <w:p w14:paraId="79FBDA95" w14:textId="77777777" w:rsidR="00816AF1" w:rsidRPr="00A35E6C" w:rsidRDefault="00816AF1" w:rsidP="00816AF1">
            <w:pPr>
              <w:pStyle w:val="Tabletext"/>
              <w:keepNext/>
              <w:keepLines/>
              <w:rPr>
                <w:highlight w:val="black"/>
              </w:rPr>
            </w:pPr>
            <w:r w:rsidRPr="00A35E6C">
              <w:rPr>
                <w:highlight w:val="black"/>
              </w:rPr>
              <w:t>Based on MBS Item 6081</w:t>
            </w:r>
          </w:p>
        </w:tc>
      </w:tr>
      <w:tr w:rsidR="00816AF1" w:rsidRPr="009E0571" w14:paraId="6FF70D8F" w14:textId="77777777" w:rsidTr="002431C9">
        <w:trPr>
          <w:trHeight w:val="20"/>
          <w:tblHeader/>
        </w:trPr>
        <w:tc>
          <w:tcPr>
            <w:tcW w:w="596" w:type="dxa"/>
            <w:tcBorders>
              <w:top w:val="single" w:sz="4" w:space="0" w:color="auto"/>
              <w:left w:val="single" w:sz="4" w:space="0" w:color="auto"/>
              <w:bottom w:val="single" w:sz="4" w:space="0" w:color="auto"/>
              <w:right w:val="single" w:sz="4" w:space="0" w:color="auto"/>
            </w:tcBorders>
          </w:tcPr>
          <w:p w14:paraId="13C38949" w14:textId="77777777" w:rsidR="00816AF1" w:rsidRPr="00AB5441" w:rsidRDefault="00816AF1" w:rsidP="00816AF1">
            <w:pPr>
              <w:pStyle w:val="Tabletext"/>
              <w:keepNext/>
              <w:keepLines/>
            </w:pPr>
            <w:r>
              <w:t>B</w:t>
            </w:r>
          </w:p>
        </w:tc>
        <w:tc>
          <w:tcPr>
            <w:tcW w:w="3800" w:type="dxa"/>
            <w:tcBorders>
              <w:top w:val="single" w:sz="4" w:space="0" w:color="auto"/>
              <w:left w:val="single" w:sz="4" w:space="0" w:color="auto"/>
              <w:bottom w:val="single" w:sz="4" w:space="0" w:color="auto"/>
              <w:right w:val="single" w:sz="4" w:space="0" w:color="auto"/>
            </w:tcBorders>
          </w:tcPr>
          <w:p w14:paraId="4F766852" w14:textId="77777777" w:rsidR="00816AF1" w:rsidRPr="00F83AD4" w:rsidRDefault="00816AF1" w:rsidP="00816AF1">
            <w:pPr>
              <w:pStyle w:val="Tabletext"/>
              <w:keepNext/>
              <w:keepLines/>
            </w:pPr>
            <w:r>
              <w:t>TMVr implantation fee</w:t>
            </w:r>
          </w:p>
        </w:tc>
        <w:tc>
          <w:tcPr>
            <w:tcW w:w="1088" w:type="dxa"/>
            <w:tcBorders>
              <w:top w:val="single" w:sz="4" w:space="0" w:color="auto"/>
              <w:left w:val="single" w:sz="4" w:space="0" w:color="auto"/>
              <w:bottom w:val="single" w:sz="4" w:space="0" w:color="auto"/>
              <w:right w:val="single" w:sz="4" w:space="0" w:color="auto"/>
            </w:tcBorders>
          </w:tcPr>
          <w:p w14:paraId="0C8CF17A" w14:textId="62419655" w:rsidR="00816AF1" w:rsidRPr="00F83AD4" w:rsidRDefault="00816AF1" w:rsidP="00816AF1">
            <w:pPr>
              <w:pStyle w:val="Tabletext"/>
              <w:keepNext/>
              <w:keepLines/>
            </w:pPr>
            <w:r w:rsidRPr="005A58AA">
              <w:rPr>
                <w:highlight w:val="black"/>
              </w:rPr>
              <w:t>$50.90</w:t>
            </w:r>
          </w:p>
        </w:tc>
        <w:tc>
          <w:tcPr>
            <w:tcW w:w="1092" w:type="dxa"/>
            <w:tcBorders>
              <w:top w:val="single" w:sz="4" w:space="0" w:color="auto"/>
              <w:left w:val="single" w:sz="4" w:space="0" w:color="auto"/>
              <w:bottom w:val="single" w:sz="4" w:space="0" w:color="auto"/>
              <w:right w:val="single" w:sz="4" w:space="0" w:color="auto"/>
            </w:tcBorders>
          </w:tcPr>
          <w:p w14:paraId="16188713" w14:textId="77777777" w:rsidR="00816AF1" w:rsidRPr="00A35E6C" w:rsidRDefault="00816AF1" w:rsidP="00816AF1">
            <w:pPr>
              <w:pStyle w:val="Tabletext"/>
              <w:keepNext/>
              <w:keepLines/>
              <w:jc w:val="right"/>
              <w:rPr>
                <w:highlight w:val="black"/>
              </w:rPr>
            </w:pPr>
            <w:r w:rsidRPr="00A35E6C">
              <w:rPr>
                <w:highlight w:val="black"/>
              </w:rPr>
              <w:t>$1,720.90</w:t>
            </w:r>
          </w:p>
        </w:tc>
        <w:tc>
          <w:tcPr>
            <w:tcW w:w="2332" w:type="dxa"/>
            <w:tcBorders>
              <w:top w:val="single" w:sz="4" w:space="0" w:color="auto"/>
              <w:left w:val="single" w:sz="4" w:space="0" w:color="auto"/>
              <w:bottom w:val="single" w:sz="4" w:space="0" w:color="auto"/>
              <w:right w:val="single" w:sz="4" w:space="0" w:color="auto"/>
            </w:tcBorders>
          </w:tcPr>
          <w:p w14:paraId="4602AEC1" w14:textId="77777777" w:rsidR="00816AF1" w:rsidRPr="00A35E6C" w:rsidRDefault="00816AF1" w:rsidP="00816AF1">
            <w:pPr>
              <w:pStyle w:val="Tabletext"/>
              <w:keepNext/>
              <w:keepLines/>
              <w:rPr>
                <w:highlight w:val="black"/>
              </w:rPr>
            </w:pPr>
            <w:r w:rsidRPr="00A35E6C">
              <w:rPr>
                <w:highlight w:val="black"/>
              </w:rPr>
              <w:t>Proposed MBS fee</w:t>
            </w:r>
          </w:p>
        </w:tc>
      </w:tr>
      <w:tr w:rsidR="00816AF1" w:rsidRPr="009E0571" w14:paraId="23656EF2" w14:textId="77777777" w:rsidTr="002431C9">
        <w:trPr>
          <w:trHeight w:val="20"/>
          <w:tblHeader/>
        </w:trPr>
        <w:tc>
          <w:tcPr>
            <w:tcW w:w="596" w:type="dxa"/>
            <w:tcBorders>
              <w:top w:val="single" w:sz="4" w:space="0" w:color="auto"/>
              <w:left w:val="single" w:sz="4" w:space="0" w:color="auto"/>
              <w:bottom w:val="single" w:sz="4" w:space="0" w:color="auto"/>
              <w:right w:val="single" w:sz="4" w:space="0" w:color="auto"/>
            </w:tcBorders>
          </w:tcPr>
          <w:p w14:paraId="73D012EB" w14:textId="77777777" w:rsidR="00816AF1" w:rsidRPr="00AB5441" w:rsidRDefault="00816AF1" w:rsidP="00816AF1">
            <w:pPr>
              <w:pStyle w:val="Tabletext"/>
              <w:keepNext/>
              <w:keepLines/>
            </w:pPr>
            <w:r>
              <w:t>C</w:t>
            </w:r>
          </w:p>
        </w:tc>
        <w:tc>
          <w:tcPr>
            <w:tcW w:w="3800" w:type="dxa"/>
            <w:tcBorders>
              <w:top w:val="single" w:sz="4" w:space="0" w:color="auto"/>
              <w:left w:val="single" w:sz="4" w:space="0" w:color="auto"/>
              <w:bottom w:val="single" w:sz="4" w:space="0" w:color="auto"/>
              <w:right w:val="single" w:sz="4" w:space="0" w:color="auto"/>
            </w:tcBorders>
          </w:tcPr>
          <w:p w14:paraId="1072B7D6" w14:textId="77777777" w:rsidR="00816AF1" w:rsidRDefault="00816AF1" w:rsidP="00816AF1">
            <w:pPr>
              <w:pStyle w:val="Tabletext"/>
              <w:keepNext/>
              <w:keepLines/>
            </w:pPr>
            <w:r>
              <w:t xml:space="preserve">Anaesthesia </w:t>
            </w:r>
          </w:p>
        </w:tc>
        <w:tc>
          <w:tcPr>
            <w:tcW w:w="1088" w:type="dxa"/>
            <w:tcBorders>
              <w:top w:val="single" w:sz="4" w:space="0" w:color="auto"/>
              <w:left w:val="single" w:sz="4" w:space="0" w:color="auto"/>
              <w:bottom w:val="single" w:sz="4" w:space="0" w:color="auto"/>
              <w:right w:val="single" w:sz="4" w:space="0" w:color="auto"/>
            </w:tcBorders>
          </w:tcPr>
          <w:p w14:paraId="1C0346F7" w14:textId="3B116739" w:rsidR="00816AF1" w:rsidRDefault="00816AF1" w:rsidP="00816AF1">
            <w:pPr>
              <w:pStyle w:val="Tabletext"/>
              <w:keepNext/>
              <w:keepLines/>
            </w:pPr>
            <w:r w:rsidRPr="005A58AA">
              <w:rPr>
                <w:highlight w:val="black"/>
              </w:rPr>
              <w:t>$50.90</w:t>
            </w:r>
          </w:p>
        </w:tc>
        <w:tc>
          <w:tcPr>
            <w:tcW w:w="1092" w:type="dxa"/>
            <w:tcBorders>
              <w:top w:val="single" w:sz="4" w:space="0" w:color="auto"/>
              <w:left w:val="single" w:sz="4" w:space="0" w:color="auto"/>
              <w:bottom w:val="single" w:sz="4" w:space="0" w:color="auto"/>
              <w:right w:val="single" w:sz="4" w:space="0" w:color="auto"/>
            </w:tcBorders>
          </w:tcPr>
          <w:p w14:paraId="44C62A60" w14:textId="77777777" w:rsidR="00816AF1" w:rsidRPr="00A35E6C" w:rsidRDefault="00816AF1" w:rsidP="00816AF1">
            <w:pPr>
              <w:pStyle w:val="Tabletext"/>
              <w:keepNext/>
              <w:keepLines/>
              <w:jc w:val="right"/>
              <w:rPr>
                <w:highlight w:val="black"/>
              </w:rPr>
            </w:pPr>
            <w:r w:rsidRPr="00A35E6C">
              <w:rPr>
                <w:highlight w:val="black"/>
              </w:rPr>
              <w:t>$118.80</w:t>
            </w:r>
          </w:p>
        </w:tc>
        <w:tc>
          <w:tcPr>
            <w:tcW w:w="2332" w:type="dxa"/>
            <w:tcBorders>
              <w:top w:val="single" w:sz="4" w:space="0" w:color="auto"/>
              <w:left w:val="single" w:sz="4" w:space="0" w:color="auto"/>
              <w:bottom w:val="single" w:sz="4" w:space="0" w:color="auto"/>
              <w:right w:val="single" w:sz="4" w:space="0" w:color="auto"/>
            </w:tcBorders>
          </w:tcPr>
          <w:p w14:paraId="01548B02" w14:textId="77777777" w:rsidR="00816AF1" w:rsidRPr="00A35E6C" w:rsidRDefault="00816AF1" w:rsidP="00816AF1">
            <w:pPr>
              <w:pStyle w:val="Tabletext"/>
              <w:keepNext/>
              <w:keepLines/>
              <w:rPr>
                <w:highlight w:val="black"/>
              </w:rPr>
            </w:pPr>
            <w:r w:rsidRPr="00A35E6C">
              <w:rPr>
                <w:highlight w:val="black"/>
              </w:rPr>
              <w:t>MBS Item 21936</w:t>
            </w:r>
          </w:p>
        </w:tc>
      </w:tr>
      <w:tr w:rsidR="00816AF1" w:rsidRPr="009E0571" w14:paraId="44AE3219" w14:textId="77777777" w:rsidTr="002431C9">
        <w:trPr>
          <w:trHeight w:val="20"/>
          <w:tblHeader/>
        </w:trPr>
        <w:tc>
          <w:tcPr>
            <w:tcW w:w="596" w:type="dxa"/>
            <w:tcBorders>
              <w:top w:val="single" w:sz="4" w:space="0" w:color="auto"/>
              <w:left w:val="single" w:sz="4" w:space="0" w:color="auto"/>
              <w:bottom w:val="single" w:sz="4" w:space="0" w:color="auto"/>
              <w:right w:val="single" w:sz="4" w:space="0" w:color="auto"/>
            </w:tcBorders>
          </w:tcPr>
          <w:p w14:paraId="055DFBA2" w14:textId="77777777" w:rsidR="00816AF1" w:rsidRPr="00AB5441" w:rsidRDefault="00816AF1" w:rsidP="00816AF1">
            <w:pPr>
              <w:pStyle w:val="Tabletext"/>
              <w:keepNext/>
              <w:keepLines/>
            </w:pPr>
            <w:r>
              <w:t>F</w:t>
            </w:r>
          </w:p>
        </w:tc>
        <w:tc>
          <w:tcPr>
            <w:tcW w:w="3800" w:type="dxa"/>
            <w:tcBorders>
              <w:top w:val="single" w:sz="4" w:space="0" w:color="auto"/>
              <w:left w:val="single" w:sz="4" w:space="0" w:color="auto"/>
              <w:bottom w:val="single" w:sz="4" w:space="0" w:color="auto"/>
              <w:right w:val="single" w:sz="4" w:space="0" w:color="auto"/>
            </w:tcBorders>
          </w:tcPr>
          <w:p w14:paraId="018B19EF" w14:textId="77777777" w:rsidR="00816AF1" w:rsidRPr="00F83AD4" w:rsidRDefault="00816AF1" w:rsidP="00816AF1">
            <w:pPr>
              <w:pStyle w:val="Tabletext"/>
              <w:keepNext/>
              <w:keepLines/>
            </w:pPr>
            <w:r>
              <w:t>Index Hospitalisation costs</w:t>
            </w:r>
          </w:p>
        </w:tc>
        <w:tc>
          <w:tcPr>
            <w:tcW w:w="1088" w:type="dxa"/>
            <w:tcBorders>
              <w:top w:val="single" w:sz="4" w:space="0" w:color="auto"/>
              <w:left w:val="single" w:sz="4" w:space="0" w:color="auto"/>
              <w:bottom w:val="single" w:sz="4" w:space="0" w:color="auto"/>
              <w:right w:val="single" w:sz="4" w:space="0" w:color="auto"/>
            </w:tcBorders>
          </w:tcPr>
          <w:p w14:paraId="506E97C3" w14:textId="30F58539" w:rsidR="00816AF1" w:rsidRPr="00F83AD4" w:rsidRDefault="00816AF1" w:rsidP="00816AF1">
            <w:pPr>
              <w:pStyle w:val="Tabletext"/>
              <w:keepNext/>
              <w:keepLines/>
            </w:pPr>
            <w:r w:rsidRPr="005A58AA">
              <w:rPr>
                <w:highlight w:val="black"/>
              </w:rPr>
              <w:t>$50.90</w:t>
            </w:r>
          </w:p>
        </w:tc>
        <w:tc>
          <w:tcPr>
            <w:tcW w:w="1092" w:type="dxa"/>
            <w:tcBorders>
              <w:top w:val="single" w:sz="4" w:space="0" w:color="auto"/>
              <w:left w:val="single" w:sz="4" w:space="0" w:color="auto"/>
              <w:bottom w:val="single" w:sz="4" w:space="0" w:color="auto"/>
              <w:right w:val="single" w:sz="4" w:space="0" w:color="auto"/>
            </w:tcBorders>
          </w:tcPr>
          <w:p w14:paraId="3DC1034C" w14:textId="77777777" w:rsidR="00816AF1" w:rsidRPr="00A35E6C" w:rsidRDefault="00816AF1" w:rsidP="00816AF1">
            <w:pPr>
              <w:pStyle w:val="Tabletext"/>
              <w:keepNext/>
              <w:keepLines/>
              <w:jc w:val="right"/>
              <w:rPr>
                <w:highlight w:val="black"/>
              </w:rPr>
            </w:pPr>
            <w:r w:rsidRPr="00A35E6C">
              <w:rPr>
                <w:highlight w:val="black"/>
              </w:rPr>
              <w:t>$8,446.64</w:t>
            </w:r>
          </w:p>
        </w:tc>
        <w:tc>
          <w:tcPr>
            <w:tcW w:w="2332" w:type="dxa"/>
            <w:tcBorders>
              <w:top w:val="single" w:sz="4" w:space="0" w:color="auto"/>
              <w:left w:val="single" w:sz="4" w:space="0" w:color="auto"/>
              <w:bottom w:val="single" w:sz="4" w:space="0" w:color="auto"/>
              <w:right w:val="single" w:sz="4" w:space="0" w:color="auto"/>
            </w:tcBorders>
          </w:tcPr>
          <w:p w14:paraId="30A85413" w14:textId="77777777" w:rsidR="00816AF1" w:rsidRPr="00A35E6C" w:rsidRDefault="00816AF1" w:rsidP="00816AF1">
            <w:pPr>
              <w:pStyle w:val="Tabletext"/>
              <w:keepNext/>
              <w:keepLines/>
              <w:rPr>
                <w:highlight w:val="black"/>
              </w:rPr>
            </w:pPr>
            <w:r w:rsidRPr="00A35E6C">
              <w:rPr>
                <w:highlight w:val="black"/>
              </w:rPr>
              <w:t>For example: AR-DRG – F09B ($12581.99) less prosthesis cost component ($4,136.35)</w:t>
            </w:r>
          </w:p>
        </w:tc>
      </w:tr>
      <w:tr w:rsidR="00816AF1" w:rsidRPr="009E0571" w14:paraId="77004E39" w14:textId="77777777" w:rsidTr="002431C9">
        <w:trPr>
          <w:trHeight w:val="20"/>
          <w:tblHeader/>
        </w:trPr>
        <w:tc>
          <w:tcPr>
            <w:tcW w:w="596" w:type="dxa"/>
            <w:tcBorders>
              <w:top w:val="single" w:sz="4" w:space="0" w:color="auto"/>
              <w:left w:val="single" w:sz="4" w:space="0" w:color="auto"/>
              <w:bottom w:val="single" w:sz="4" w:space="0" w:color="auto"/>
              <w:right w:val="single" w:sz="4" w:space="0" w:color="auto"/>
            </w:tcBorders>
          </w:tcPr>
          <w:p w14:paraId="69C4B0B6" w14:textId="77777777" w:rsidR="00816AF1" w:rsidRPr="00AB5441" w:rsidRDefault="00816AF1" w:rsidP="00816AF1">
            <w:pPr>
              <w:pStyle w:val="Tabletext"/>
              <w:keepNext/>
              <w:keepLines/>
            </w:pPr>
            <w:r>
              <w:t>G</w:t>
            </w:r>
          </w:p>
        </w:tc>
        <w:tc>
          <w:tcPr>
            <w:tcW w:w="3800" w:type="dxa"/>
            <w:tcBorders>
              <w:top w:val="single" w:sz="4" w:space="0" w:color="auto"/>
              <w:left w:val="single" w:sz="4" w:space="0" w:color="auto"/>
              <w:bottom w:val="single" w:sz="4" w:space="0" w:color="auto"/>
              <w:right w:val="single" w:sz="4" w:space="0" w:color="auto"/>
            </w:tcBorders>
          </w:tcPr>
          <w:p w14:paraId="39BC28D5" w14:textId="77777777" w:rsidR="00816AF1" w:rsidRPr="00F83AD4" w:rsidRDefault="00816AF1" w:rsidP="00816AF1">
            <w:pPr>
              <w:pStyle w:val="Tabletext"/>
              <w:keepNext/>
              <w:keepLines/>
            </w:pPr>
            <w:r>
              <w:t xml:space="preserve">Post-procedural/Pre-discharge trans-thoracic echocardiogram </w:t>
            </w:r>
          </w:p>
        </w:tc>
        <w:tc>
          <w:tcPr>
            <w:tcW w:w="1088" w:type="dxa"/>
            <w:tcBorders>
              <w:top w:val="single" w:sz="4" w:space="0" w:color="auto"/>
              <w:left w:val="single" w:sz="4" w:space="0" w:color="auto"/>
              <w:bottom w:val="single" w:sz="4" w:space="0" w:color="auto"/>
              <w:right w:val="single" w:sz="4" w:space="0" w:color="auto"/>
            </w:tcBorders>
          </w:tcPr>
          <w:p w14:paraId="027750BE" w14:textId="0C11E06B" w:rsidR="00816AF1" w:rsidRPr="00F83AD4" w:rsidRDefault="00816AF1" w:rsidP="00816AF1">
            <w:pPr>
              <w:pStyle w:val="Tabletext"/>
              <w:keepNext/>
              <w:keepLines/>
            </w:pPr>
            <w:r w:rsidRPr="005A58AA">
              <w:rPr>
                <w:highlight w:val="black"/>
              </w:rPr>
              <w:t>$50.90</w:t>
            </w:r>
          </w:p>
        </w:tc>
        <w:tc>
          <w:tcPr>
            <w:tcW w:w="1092" w:type="dxa"/>
            <w:tcBorders>
              <w:top w:val="single" w:sz="4" w:space="0" w:color="auto"/>
              <w:left w:val="single" w:sz="4" w:space="0" w:color="auto"/>
              <w:bottom w:val="single" w:sz="4" w:space="0" w:color="auto"/>
              <w:right w:val="single" w:sz="4" w:space="0" w:color="auto"/>
            </w:tcBorders>
          </w:tcPr>
          <w:p w14:paraId="366148F0" w14:textId="77777777" w:rsidR="00816AF1" w:rsidRPr="00A35E6C" w:rsidRDefault="00816AF1" w:rsidP="00816AF1">
            <w:pPr>
              <w:pStyle w:val="Tabletext"/>
              <w:keepNext/>
              <w:keepLines/>
              <w:jc w:val="right"/>
              <w:rPr>
                <w:highlight w:val="black"/>
              </w:rPr>
            </w:pPr>
            <w:r w:rsidRPr="00A35E6C">
              <w:rPr>
                <w:highlight w:val="black"/>
              </w:rPr>
              <w:t>$230.65</w:t>
            </w:r>
          </w:p>
        </w:tc>
        <w:tc>
          <w:tcPr>
            <w:tcW w:w="2332" w:type="dxa"/>
            <w:tcBorders>
              <w:top w:val="single" w:sz="4" w:space="0" w:color="auto"/>
              <w:left w:val="single" w:sz="4" w:space="0" w:color="auto"/>
              <w:bottom w:val="single" w:sz="4" w:space="0" w:color="auto"/>
              <w:right w:val="single" w:sz="4" w:space="0" w:color="auto"/>
            </w:tcBorders>
          </w:tcPr>
          <w:p w14:paraId="4D37F6B5" w14:textId="77777777" w:rsidR="00816AF1" w:rsidRPr="00A35E6C" w:rsidRDefault="00816AF1" w:rsidP="00816AF1">
            <w:pPr>
              <w:pStyle w:val="Tabletext"/>
              <w:keepNext/>
              <w:keepLines/>
              <w:rPr>
                <w:highlight w:val="black"/>
              </w:rPr>
            </w:pPr>
            <w:r w:rsidRPr="00A35E6C">
              <w:rPr>
                <w:highlight w:val="black"/>
              </w:rPr>
              <w:t>MBS Item 55113</w:t>
            </w:r>
          </w:p>
        </w:tc>
      </w:tr>
      <w:tr w:rsidR="00721787" w:rsidRPr="009E0571" w14:paraId="13AE51A0" w14:textId="77777777" w:rsidTr="002431C9">
        <w:trPr>
          <w:trHeight w:val="20"/>
          <w:tblHeader/>
        </w:trPr>
        <w:tc>
          <w:tcPr>
            <w:tcW w:w="596" w:type="dxa"/>
            <w:tcBorders>
              <w:top w:val="single" w:sz="4" w:space="0" w:color="auto"/>
              <w:left w:val="single" w:sz="4" w:space="0" w:color="auto"/>
              <w:bottom w:val="single" w:sz="4" w:space="0" w:color="auto"/>
              <w:right w:val="single" w:sz="4" w:space="0" w:color="auto"/>
            </w:tcBorders>
          </w:tcPr>
          <w:p w14:paraId="61C5E40E" w14:textId="77777777" w:rsidR="00721787" w:rsidRPr="00AB5441" w:rsidRDefault="00721787" w:rsidP="005D2AC8">
            <w:pPr>
              <w:pStyle w:val="Tabletext"/>
              <w:keepNext/>
              <w:keepLines/>
            </w:pPr>
            <w:r>
              <w:t>H</w:t>
            </w:r>
          </w:p>
        </w:tc>
        <w:tc>
          <w:tcPr>
            <w:tcW w:w="4888" w:type="dxa"/>
            <w:gridSpan w:val="2"/>
            <w:tcBorders>
              <w:top w:val="single" w:sz="4" w:space="0" w:color="auto"/>
              <w:left w:val="single" w:sz="4" w:space="0" w:color="auto"/>
              <w:bottom w:val="single" w:sz="4" w:space="0" w:color="auto"/>
              <w:right w:val="single" w:sz="4" w:space="0" w:color="auto"/>
            </w:tcBorders>
          </w:tcPr>
          <w:p w14:paraId="7FCAD6F5" w14:textId="77777777" w:rsidR="00721787" w:rsidRPr="00F83AD4" w:rsidRDefault="00721787" w:rsidP="005D2AC8">
            <w:pPr>
              <w:pStyle w:val="Tabletext"/>
              <w:keepNext/>
              <w:keepLines/>
            </w:pPr>
            <w:r w:rsidRPr="00AB5441">
              <w:t>Total procedural cost</w:t>
            </w:r>
          </w:p>
        </w:tc>
        <w:tc>
          <w:tcPr>
            <w:tcW w:w="1092" w:type="dxa"/>
            <w:tcBorders>
              <w:top w:val="single" w:sz="4" w:space="0" w:color="auto"/>
              <w:left w:val="single" w:sz="4" w:space="0" w:color="auto"/>
              <w:bottom w:val="single" w:sz="4" w:space="0" w:color="auto"/>
              <w:right w:val="single" w:sz="4" w:space="0" w:color="auto"/>
            </w:tcBorders>
          </w:tcPr>
          <w:p w14:paraId="23A56819" w14:textId="77777777" w:rsidR="00721787" w:rsidRPr="00A35E6C" w:rsidRDefault="00721787" w:rsidP="005D2AC8">
            <w:pPr>
              <w:pStyle w:val="Tabletext"/>
              <w:keepNext/>
              <w:keepLines/>
              <w:jc w:val="right"/>
              <w:rPr>
                <w:b/>
                <w:highlight w:val="black"/>
              </w:rPr>
            </w:pPr>
            <w:r w:rsidRPr="00A35E6C">
              <w:rPr>
                <w:b/>
                <w:highlight w:val="black"/>
              </w:rPr>
              <w:t>$10,643.79</w:t>
            </w:r>
          </w:p>
        </w:tc>
        <w:tc>
          <w:tcPr>
            <w:tcW w:w="2332" w:type="dxa"/>
            <w:tcBorders>
              <w:top w:val="single" w:sz="4" w:space="0" w:color="auto"/>
              <w:left w:val="single" w:sz="4" w:space="0" w:color="auto"/>
              <w:bottom w:val="single" w:sz="4" w:space="0" w:color="auto"/>
              <w:right w:val="single" w:sz="4" w:space="0" w:color="auto"/>
            </w:tcBorders>
          </w:tcPr>
          <w:p w14:paraId="1B973A8F" w14:textId="77777777" w:rsidR="00721787" w:rsidRPr="00F83AD4" w:rsidRDefault="00721787" w:rsidP="005D2AC8">
            <w:pPr>
              <w:pStyle w:val="Tabletext"/>
              <w:keepNext/>
              <w:keepLines/>
            </w:pPr>
          </w:p>
        </w:tc>
      </w:tr>
      <w:tr w:rsidR="00721787" w:rsidRPr="009E0571" w14:paraId="7DBE1864" w14:textId="77777777" w:rsidTr="002431C9">
        <w:trPr>
          <w:trHeight w:val="20"/>
          <w:tblHeader/>
        </w:trPr>
        <w:tc>
          <w:tcPr>
            <w:tcW w:w="8908" w:type="dxa"/>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17E1A27" w14:textId="77777777" w:rsidR="00721787" w:rsidRPr="00F304DB" w:rsidRDefault="00721787" w:rsidP="005D2AC8">
            <w:pPr>
              <w:pStyle w:val="Tabletext"/>
              <w:keepNext/>
              <w:keepLines/>
            </w:pPr>
            <w:r w:rsidRPr="00F304DB">
              <w:t>Device Cost</w:t>
            </w:r>
          </w:p>
        </w:tc>
      </w:tr>
      <w:tr w:rsidR="00721787" w:rsidRPr="00D87FB6" w14:paraId="134BCCB6" w14:textId="77777777" w:rsidTr="002431C9">
        <w:trPr>
          <w:trHeight w:val="20"/>
          <w:tblHeader/>
        </w:trPr>
        <w:tc>
          <w:tcPr>
            <w:tcW w:w="596" w:type="dxa"/>
            <w:tcBorders>
              <w:top w:val="single" w:sz="4" w:space="0" w:color="auto"/>
              <w:left w:val="single" w:sz="4" w:space="0" w:color="auto"/>
              <w:bottom w:val="single" w:sz="4" w:space="0" w:color="auto"/>
              <w:right w:val="single" w:sz="4" w:space="0" w:color="auto"/>
            </w:tcBorders>
          </w:tcPr>
          <w:p w14:paraId="00BAA673" w14:textId="77777777" w:rsidR="00721787" w:rsidRPr="00AB5441" w:rsidRDefault="00721787" w:rsidP="005D2AC8">
            <w:pPr>
              <w:pStyle w:val="Tabletext"/>
              <w:keepNext/>
              <w:keepLines/>
            </w:pPr>
            <w:r>
              <w:t>I</w:t>
            </w:r>
          </w:p>
        </w:tc>
        <w:tc>
          <w:tcPr>
            <w:tcW w:w="4888" w:type="dxa"/>
            <w:gridSpan w:val="2"/>
            <w:tcBorders>
              <w:top w:val="single" w:sz="4" w:space="0" w:color="auto"/>
              <w:left w:val="single" w:sz="4" w:space="0" w:color="auto"/>
              <w:bottom w:val="single" w:sz="4" w:space="0" w:color="auto"/>
              <w:right w:val="single" w:sz="4" w:space="0" w:color="auto"/>
            </w:tcBorders>
          </w:tcPr>
          <w:p w14:paraId="13902F78" w14:textId="77777777" w:rsidR="00721787" w:rsidRPr="00AB5441" w:rsidRDefault="00721787" w:rsidP="005D2AC8">
            <w:pPr>
              <w:pStyle w:val="Tabletext"/>
              <w:keepNext/>
              <w:keepLines/>
            </w:pPr>
            <w:r w:rsidRPr="00AB5441">
              <w:t>Total device cost</w:t>
            </w:r>
          </w:p>
        </w:tc>
        <w:tc>
          <w:tcPr>
            <w:tcW w:w="1092" w:type="dxa"/>
            <w:tcBorders>
              <w:top w:val="single" w:sz="4" w:space="0" w:color="auto"/>
              <w:left w:val="single" w:sz="4" w:space="0" w:color="auto"/>
              <w:bottom w:val="single" w:sz="4" w:space="0" w:color="auto"/>
              <w:right w:val="single" w:sz="4" w:space="0" w:color="auto"/>
            </w:tcBorders>
          </w:tcPr>
          <w:p w14:paraId="1D79D016" w14:textId="5CF258D5" w:rsidR="00721787" w:rsidRPr="004F41D2" w:rsidRDefault="00053E6D" w:rsidP="005D2AC8">
            <w:pPr>
              <w:pStyle w:val="Tabletext"/>
              <w:keepNext/>
              <w:keepLines/>
              <w:jc w:val="right"/>
              <w:rPr>
                <w:highlight w:val="black"/>
              </w:rPr>
            </w:pPr>
            <w:r>
              <w:rPr>
                <w:highlight w:val="black"/>
              </w:rPr>
              <w:t>XXXXxxx</w:t>
            </w:r>
          </w:p>
        </w:tc>
        <w:tc>
          <w:tcPr>
            <w:tcW w:w="2332" w:type="dxa"/>
            <w:tcBorders>
              <w:top w:val="single" w:sz="4" w:space="0" w:color="auto"/>
              <w:left w:val="single" w:sz="4" w:space="0" w:color="auto"/>
              <w:bottom w:val="single" w:sz="4" w:space="0" w:color="auto"/>
              <w:right w:val="single" w:sz="4" w:space="0" w:color="auto"/>
            </w:tcBorders>
          </w:tcPr>
          <w:p w14:paraId="65309187" w14:textId="3F5294C3" w:rsidR="00721787" w:rsidRPr="004F41D2" w:rsidRDefault="00053E6D" w:rsidP="005D2AC8">
            <w:pPr>
              <w:pStyle w:val="Tabletext"/>
              <w:keepNext/>
              <w:keepLines/>
              <w:rPr>
                <w:highlight w:val="black"/>
              </w:rPr>
            </w:pPr>
            <w:r>
              <w:rPr>
                <w:highlight w:val="black"/>
              </w:rPr>
              <w:t>xxxxxxx</w:t>
            </w:r>
          </w:p>
        </w:tc>
      </w:tr>
      <w:tr w:rsidR="00721787" w:rsidRPr="00D87FB6" w14:paraId="60E4C387" w14:textId="77777777" w:rsidTr="002431C9">
        <w:trPr>
          <w:trHeight w:val="20"/>
          <w:tblHeader/>
        </w:trPr>
        <w:tc>
          <w:tcPr>
            <w:tcW w:w="596" w:type="dxa"/>
            <w:tcBorders>
              <w:top w:val="single" w:sz="4" w:space="0" w:color="auto"/>
              <w:left w:val="single" w:sz="4" w:space="0" w:color="auto"/>
              <w:bottom w:val="single" w:sz="4" w:space="0" w:color="auto"/>
              <w:right w:val="single" w:sz="4" w:space="0" w:color="auto"/>
            </w:tcBorders>
          </w:tcPr>
          <w:p w14:paraId="5DF92A0C" w14:textId="77777777" w:rsidR="00721787" w:rsidRPr="00AB5441" w:rsidRDefault="00721787" w:rsidP="005D2AC8">
            <w:pPr>
              <w:pStyle w:val="Tabletext"/>
              <w:keepNext/>
              <w:keepLines/>
            </w:pPr>
            <w:r>
              <w:t>J</w:t>
            </w:r>
          </w:p>
        </w:tc>
        <w:tc>
          <w:tcPr>
            <w:tcW w:w="4888" w:type="dxa"/>
            <w:gridSpan w:val="2"/>
            <w:tcBorders>
              <w:top w:val="single" w:sz="4" w:space="0" w:color="auto"/>
              <w:left w:val="single" w:sz="4" w:space="0" w:color="auto"/>
              <w:bottom w:val="single" w:sz="4" w:space="0" w:color="auto"/>
              <w:right w:val="single" w:sz="4" w:space="0" w:color="auto"/>
            </w:tcBorders>
          </w:tcPr>
          <w:p w14:paraId="3ACEF696" w14:textId="77777777" w:rsidR="00721787" w:rsidRPr="00070081" w:rsidRDefault="00721787" w:rsidP="005D2AC8">
            <w:pPr>
              <w:pStyle w:val="Tabletext"/>
              <w:keepNext/>
              <w:keepLines/>
              <w:rPr>
                <w:b/>
              </w:rPr>
            </w:pPr>
            <w:r>
              <w:rPr>
                <w:b/>
              </w:rPr>
              <w:t>Total Cost= Procedural cost + Device cost</w:t>
            </w:r>
          </w:p>
        </w:tc>
        <w:tc>
          <w:tcPr>
            <w:tcW w:w="1092" w:type="dxa"/>
            <w:tcBorders>
              <w:top w:val="single" w:sz="4" w:space="0" w:color="auto"/>
              <w:left w:val="single" w:sz="4" w:space="0" w:color="auto"/>
              <w:bottom w:val="single" w:sz="4" w:space="0" w:color="auto"/>
              <w:right w:val="single" w:sz="4" w:space="0" w:color="auto"/>
            </w:tcBorders>
          </w:tcPr>
          <w:p w14:paraId="30D6A55F" w14:textId="77777777" w:rsidR="00721787" w:rsidRPr="00070081" w:rsidRDefault="00721787" w:rsidP="005D2AC8">
            <w:pPr>
              <w:pStyle w:val="Tabletext"/>
              <w:keepNext/>
              <w:keepLines/>
              <w:jc w:val="right"/>
              <w:rPr>
                <w:b/>
              </w:rPr>
            </w:pPr>
            <w:r>
              <w:rPr>
                <w:b/>
              </w:rPr>
              <w:t>TBD</w:t>
            </w:r>
          </w:p>
        </w:tc>
        <w:tc>
          <w:tcPr>
            <w:tcW w:w="2332" w:type="dxa"/>
            <w:tcBorders>
              <w:top w:val="single" w:sz="4" w:space="0" w:color="auto"/>
              <w:left w:val="single" w:sz="4" w:space="0" w:color="auto"/>
              <w:bottom w:val="single" w:sz="4" w:space="0" w:color="auto"/>
              <w:right w:val="single" w:sz="4" w:space="0" w:color="auto"/>
            </w:tcBorders>
          </w:tcPr>
          <w:p w14:paraId="3592EEED" w14:textId="77777777" w:rsidR="00721787" w:rsidRPr="00AB5441" w:rsidRDefault="00721787" w:rsidP="005D2AC8">
            <w:pPr>
              <w:pStyle w:val="Tabletext"/>
              <w:keepNext/>
              <w:keepLines/>
            </w:pPr>
            <w:r>
              <w:t>H + I</w:t>
            </w:r>
          </w:p>
        </w:tc>
      </w:tr>
    </w:tbl>
    <w:p w14:paraId="432DEC2F" w14:textId="77777777" w:rsidR="00721787" w:rsidRPr="00154B00" w:rsidRDefault="00721787" w:rsidP="00721787">
      <w:pPr>
        <w:ind w:left="360"/>
        <w:rPr>
          <w:szCs w:val="20"/>
        </w:rPr>
      </w:pPr>
    </w:p>
    <w:p w14:paraId="53CA8E41" w14:textId="77777777" w:rsidR="00721787" w:rsidRPr="00154B00" w:rsidRDefault="00721787" w:rsidP="00721787">
      <w:pPr>
        <w:pStyle w:val="Heading2"/>
      </w:pPr>
      <w:r w:rsidRPr="00154B00">
        <w:t xml:space="preserve">Specify how </w:t>
      </w:r>
      <w:r w:rsidRPr="00AE1188">
        <w:t>long</w:t>
      </w:r>
      <w:r w:rsidRPr="00154B00">
        <w:t xml:space="preserve"> the proposed medical ser</w:t>
      </w:r>
      <w:r>
        <w:t>vice typically takes to perform:</w:t>
      </w:r>
    </w:p>
    <w:p w14:paraId="1CC042E2" w14:textId="77777777" w:rsidR="00721787" w:rsidRPr="0091642E" w:rsidRDefault="00721787" w:rsidP="00721787">
      <w:pPr>
        <w:ind w:left="360"/>
        <w:rPr>
          <w:u w:val="single"/>
        </w:rPr>
      </w:pPr>
      <w:bookmarkStart w:id="34" w:name="_Toc358372536"/>
      <w:r>
        <w:rPr>
          <w:u w:val="single"/>
        </w:rPr>
        <w:t>TMVr</w:t>
      </w:r>
      <w:r w:rsidRPr="0091642E">
        <w:rPr>
          <w:u w:val="single"/>
          <w:vertAlign w:val="superscript"/>
        </w:rPr>
        <w:t>®</w:t>
      </w:r>
      <w:r w:rsidRPr="0091642E">
        <w:rPr>
          <w:u w:val="single"/>
        </w:rPr>
        <w:t xml:space="preserve"> procedure time</w:t>
      </w:r>
      <w:bookmarkEnd w:id="34"/>
    </w:p>
    <w:p w14:paraId="16D2A7D4" w14:textId="77777777" w:rsidR="00721787" w:rsidRPr="00BE75FA" w:rsidRDefault="00721787" w:rsidP="00721787">
      <w:pPr>
        <w:ind w:left="360"/>
        <w:rPr>
          <w:b/>
        </w:rPr>
      </w:pPr>
      <w:r>
        <w:t>COAPT Trial reported the total procedure time of 162.9</w:t>
      </w:r>
      <m:oMath>
        <m:r>
          <w:rPr>
            <w:rFonts w:ascii="Cambria Math" w:hAnsi="Cambria Math"/>
          </w:rPr>
          <m:t>±</m:t>
        </m:r>
      </m:oMath>
      <w:r>
        <w:rPr>
          <w:rFonts w:eastAsiaTheme="minorEastAsia"/>
        </w:rPr>
        <w:t xml:space="preserve"> 118.1 (n=293) (CSR, Table 14) </w:t>
      </w:r>
    </w:p>
    <w:p w14:paraId="2A7D2DAF" w14:textId="541E1717" w:rsidR="00721787" w:rsidRDefault="00721787" w:rsidP="00721787">
      <w:pPr>
        <w:ind w:left="360"/>
      </w:pPr>
      <w:r>
        <w:t>Total procedure time refers to time elapsed from the first of any of the following: intravascular catheter placement, anaesthesia or sedation, or T</w:t>
      </w:r>
      <w:r w:rsidR="00C46BD1">
        <w:t>ransoesophageal Echocardiogram (TE</w:t>
      </w:r>
      <w:r>
        <w:t>E</w:t>
      </w:r>
      <w:r w:rsidR="00C46BD1">
        <w:t>)</w:t>
      </w:r>
      <w:r>
        <w:t xml:space="preserve">, to the removal of the last catheter and TEE. </w:t>
      </w:r>
    </w:p>
    <w:p w14:paraId="50E9C963" w14:textId="77777777" w:rsidR="002F228B" w:rsidRPr="00C262A1" w:rsidRDefault="002F228B" w:rsidP="002F228B">
      <w:pPr>
        <w:ind w:left="360"/>
      </w:pPr>
    </w:p>
    <w:bookmarkEnd w:id="25"/>
    <w:p w14:paraId="5213ECCE" w14:textId="691DD2F9" w:rsidR="00707D4D" w:rsidRDefault="0054192F" w:rsidP="0096512E">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3833895A" w14:textId="6C5D0516" w:rsidR="00E209F0" w:rsidRDefault="00BA4C97" w:rsidP="00921AF7">
      <w:pPr>
        <w:ind w:left="360"/>
      </w:pPr>
      <w:r>
        <w:t xml:space="preserve">Given advice from Australian </w:t>
      </w:r>
      <w:r w:rsidR="0096512E">
        <w:t>clinical experts</w:t>
      </w:r>
      <w:r>
        <w:t xml:space="preserve">, the proposed MBS item descriptor for TMVr is modelled on the transcatheter aortic valve implantation (TAVI) descriptor (MBS item 38495). The proposed </w:t>
      </w:r>
      <w:r w:rsidR="00BD59C4">
        <w:t xml:space="preserve">MBS </w:t>
      </w:r>
      <w:r>
        <w:t xml:space="preserve">item is provided below. </w:t>
      </w:r>
      <w:r w:rsidR="00BD59C4">
        <w:t xml:space="preserve">The </w:t>
      </w:r>
      <w:r w:rsidR="00942FA8">
        <w:t xml:space="preserve">proposed fee of </w:t>
      </w:r>
      <w:r w:rsidR="00942FA8" w:rsidRPr="00A35E6C">
        <w:rPr>
          <w:highlight w:val="black"/>
        </w:rPr>
        <w:t>$1720.90</w:t>
      </w:r>
      <w:r w:rsidR="00942FA8">
        <w:t xml:space="preserve"> </w:t>
      </w:r>
      <w:r w:rsidR="00BD59C4">
        <w:t xml:space="preserve">will be justified in the </w:t>
      </w:r>
      <w:r w:rsidR="00921AF7">
        <w:t>submission-based</w:t>
      </w:r>
      <w:r w:rsidR="00BD59C4">
        <w:t xml:space="preserve"> assessment. </w:t>
      </w:r>
    </w:p>
    <w:p w14:paraId="59A08FF6" w14:textId="249592C3" w:rsidR="00BD59C4" w:rsidRDefault="00BD59C4" w:rsidP="00BD59C4">
      <w:pPr>
        <w:ind w:left="360"/>
      </w:pPr>
      <w:r>
        <w:t>Consistent with TAVI, it is proposed that the following additional items be listed for coordination of the TMVr service:</w:t>
      </w:r>
    </w:p>
    <w:p w14:paraId="5861792F" w14:textId="1521B724" w:rsidR="00BD59C4" w:rsidRDefault="00BD59C4" w:rsidP="00BD59C4">
      <w:pPr>
        <w:pStyle w:val="ListParagraph"/>
        <w:numPr>
          <w:ilvl w:val="0"/>
          <w:numId w:val="42"/>
        </w:numPr>
      </w:pPr>
      <w:r>
        <w:t>Coordination of a TMVr Case Conference by a TMVr practitioner where the TMVr Case Conference has a duration of 10 mi</w:t>
      </w:r>
      <w:r w:rsidR="000920AD">
        <w:t>n</w:t>
      </w:r>
      <w:r>
        <w:t>utes or more (MBS item 6080)</w:t>
      </w:r>
    </w:p>
    <w:p w14:paraId="024C1B1D" w14:textId="61BEA825" w:rsidR="00BD59C4" w:rsidRDefault="00BD59C4" w:rsidP="00BD59C4">
      <w:pPr>
        <w:pStyle w:val="ListParagraph"/>
        <w:numPr>
          <w:ilvl w:val="0"/>
          <w:numId w:val="42"/>
        </w:numPr>
      </w:pPr>
      <w:r w:rsidRPr="00BD59C4">
        <w:lastRenderedPageBreak/>
        <w:t>Attendance at a T</w:t>
      </w:r>
      <w:r>
        <w:t>MVr</w:t>
      </w:r>
      <w:r w:rsidRPr="00BD59C4">
        <w:t xml:space="preserve"> Case Conference by a specialist or consultant physician who does not also perform the service described in </w:t>
      </w:r>
      <w:r>
        <w:t>the item above</w:t>
      </w:r>
      <w:r w:rsidRPr="00BD59C4">
        <w:t xml:space="preserve"> for the same case conference where the </w:t>
      </w:r>
      <w:r>
        <w:t>TMVr</w:t>
      </w:r>
      <w:r w:rsidRPr="00BD59C4">
        <w:t> Case Conference has a duration of 10 minutes or more.</w:t>
      </w:r>
    </w:p>
    <w:p w14:paraId="6A456C61" w14:textId="1AED42E8" w:rsidR="0096512E" w:rsidRDefault="0096512E" w:rsidP="0096512E">
      <w:r>
        <w:t xml:space="preserve">It is also expected that explanatory notes, like those for item 38495, be included for the TMVr item. </w:t>
      </w:r>
    </w:p>
    <w:p w14:paraId="1B2C6E03" w14:textId="77777777" w:rsidR="0096512E" w:rsidRDefault="0096512E" w:rsidP="0096512E"/>
    <w:p w14:paraId="617077F8" w14:textId="2E26EBE1" w:rsidR="00AE1188" w:rsidRPr="00AE1188" w:rsidRDefault="00AE1188" w:rsidP="00AE1188">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 xml:space="preserve">Category </w:t>
      </w:r>
      <w:r w:rsidR="005230F4">
        <w:t>3</w:t>
      </w:r>
      <w:r w:rsidRPr="00AE1188">
        <w:rPr>
          <w:szCs w:val="20"/>
        </w:rPr>
        <w:t xml:space="preserve"> – </w:t>
      </w:r>
      <w:r w:rsidR="005230F4">
        <w:t>therapeutic procedures</w:t>
      </w:r>
    </w:p>
    <w:p w14:paraId="59BB7861" w14:textId="77777777" w:rsidR="007435A6" w:rsidRPr="007435A6" w:rsidRDefault="007435A6" w:rsidP="007435A6">
      <w:pPr>
        <w:pBdr>
          <w:top w:val="single" w:sz="4" w:space="1" w:color="auto"/>
          <w:left w:val="single" w:sz="4" w:space="4" w:color="auto"/>
          <w:bottom w:val="single" w:sz="4" w:space="1" w:color="auto"/>
          <w:right w:val="single" w:sz="4" w:space="4" w:color="auto"/>
        </w:pBdr>
        <w:rPr>
          <w:b/>
          <w:szCs w:val="20"/>
        </w:rPr>
      </w:pPr>
      <w:r w:rsidRPr="007435A6">
        <w:rPr>
          <w:b/>
          <w:szCs w:val="20"/>
        </w:rPr>
        <w:t>MBS item #####</w:t>
      </w:r>
    </w:p>
    <w:p w14:paraId="080612C2" w14:textId="0FDE04C9" w:rsidR="007435A6" w:rsidRDefault="007435A6" w:rsidP="007435A6">
      <w:pPr>
        <w:pBdr>
          <w:top w:val="single" w:sz="4" w:space="1" w:color="auto"/>
          <w:left w:val="single" w:sz="4" w:space="4" w:color="auto"/>
          <w:bottom w:val="single" w:sz="4" w:space="1" w:color="auto"/>
          <w:right w:val="single" w:sz="4" w:space="4" w:color="auto"/>
        </w:pBdr>
        <w:rPr>
          <w:szCs w:val="20"/>
        </w:rPr>
      </w:pPr>
      <w:bookmarkStart w:id="35" w:name="_Hlk3812302"/>
      <w:r w:rsidRPr="007435A6">
        <w:rPr>
          <w:szCs w:val="20"/>
        </w:rPr>
        <w:t>Transvenous/transeptal techniques for permanent coaptation of mitral valve leaflets using 1 or more tissue approximation devices in patients with</w:t>
      </w:r>
      <w:r w:rsidR="00BA4C97">
        <w:rPr>
          <w:szCs w:val="20"/>
        </w:rPr>
        <w:t xml:space="preserve"> moderate-severe or </w:t>
      </w:r>
      <w:r w:rsidRPr="007435A6">
        <w:rPr>
          <w:szCs w:val="20"/>
        </w:rPr>
        <w:t xml:space="preserve">severe symptomatic mitral regurgitation (Grade 3+, 4+) </w:t>
      </w:r>
      <w:r w:rsidR="0096512E" w:rsidRPr="00D67AA5">
        <w:rPr>
          <w:szCs w:val="20"/>
        </w:rPr>
        <w:t xml:space="preserve">who </w:t>
      </w:r>
      <w:r w:rsidR="0096512E">
        <w:rPr>
          <w:szCs w:val="20"/>
        </w:rPr>
        <w:t>have been</w:t>
      </w:r>
      <w:r w:rsidR="0096512E" w:rsidRPr="00D67AA5">
        <w:rPr>
          <w:szCs w:val="20"/>
        </w:rPr>
        <w:t xml:space="preserve"> determined by a </w:t>
      </w:r>
      <w:r w:rsidR="0096512E">
        <w:rPr>
          <w:szCs w:val="20"/>
        </w:rPr>
        <w:t>multi-disciplinary heart team (</w:t>
      </w:r>
      <w:r w:rsidR="0096512E" w:rsidRPr="00D67AA5">
        <w:rPr>
          <w:szCs w:val="20"/>
        </w:rPr>
        <w:t>MDHT</w:t>
      </w:r>
      <w:r w:rsidR="0096512E">
        <w:rPr>
          <w:szCs w:val="20"/>
        </w:rPr>
        <w:t>)</w:t>
      </w:r>
      <w:r w:rsidR="0096512E" w:rsidRPr="00D67AA5">
        <w:rPr>
          <w:szCs w:val="20"/>
        </w:rPr>
        <w:t xml:space="preserve"> to be at high risk of </w:t>
      </w:r>
      <w:r w:rsidR="0096512E">
        <w:rPr>
          <w:szCs w:val="20"/>
        </w:rPr>
        <w:t xml:space="preserve">complications with </w:t>
      </w:r>
      <w:r w:rsidR="0096512E" w:rsidRPr="00D67AA5">
        <w:rPr>
          <w:szCs w:val="20"/>
        </w:rPr>
        <w:t>surgical intervention</w:t>
      </w:r>
      <w:r w:rsidR="0096512E" w:rsidRPr="007435A6">
        <w:rPr>
          <w:szCs w:val="20"/>
        </w:rPr>
        <w:t xml:space="preserve"> </w:t>
      </w:r>
      <w:r w:rsidRPr="007435A6">
        <w:rPr>
          <w:szCs w:val="20"/>
        </w:rPr>
        <w:t>in a transmitral valve repair (TMVr) Hospital on a TMVr Patient by a TMVr Practitioner – includes all intraoperative diagnostic imaging that the TMVr Practitioner performs upon the TMVr Patient.</w:t>
      </w:r>
    </w:p>
    <w:p w14:paraId="333397E4" w14:textId="5FF4AA0E" w:rsidR="00942FA8" w:rsidRPr="007435A6" w:rsidRDefault="00942FA8" w:rsidP="007435A6">
      <w:pPr>
        <w:pBdr>
          <w:top w:val="single" w:sz="4" w:space="1" w:color="auto"/>
          <w:left w:val="single" w:sz="4" w:space="4" w:color="auto"/>
          <w:bottom w:val="single" w:sz="4" w:space="1" w:color="auto"/>
          <w:right w:val="single" w:sz="4" w:space="4" w:color="auto"/>
        </w:pBdr>
        <w:rPr>
          <w:szCs w:val="20"/>
        </w:rPr>
      </w:pPr>
      <w:r>
        <w:rPr>
          <w:szCs w:val="20"/>
        </w:rPr>
        <w:t>(Not payable more than once per patient in a five</w:t>
      </w:r>
      <w:r w:rsidR="00C46BD1">
        <w:rPr>
          <w:szCs w:val="20"/>
        </w:rPr>
        <w:t>-</w:t>
      </w:r>
      <w:r>
        <w:rPr>
          <w:szCs w:val="20"/>
        </w:rPr>
        <w:t>year period)</w:t>
      </w:r>
      <w:r w:rsidR="0096512E">
        <w:rPr>
          <w:szCs w:val="20"/>
        </w:rPr>
        <w:t xml:space="preserve"> </w:t>
      </w:r>
      <w:bookmarkStart w:id="36" w:name="_GoBack"/>
      <w:bookmarkEnd w:id="36"/>
    </w:p>
    <w:p w14:paraId="63BB2906" w14:textId="77777777" w:rsidR="007435A6" w:rsidRPr="007435A6" w:rsidRDefault="007435A6" w:rsidP="007435A6">
      <w:pPr>
        <w:pBdr>
          <w:top w:val="single" w:sz="4" w:space="1" w:color="auto"/>
          <w:left w:val="single" w:sz="4" w:space="4" w:color="auto"/>
          <w:bottom w:val="single" w:sz="4" w:space="1" w:color="auto"/>
          <w:right w:val="single" w:sz="4" w:space="4" w:color="auto"/>
        </w:pBdr>
        <w:rPr>
          <w:szCs w:val="20"/>
        </w:rPr>
      </w:pPr>
      <w:r w:rsidRPr="007435A6">
        <w:rPr>
          <w:szCs w:val="20"/>
        </w:rPr>
        <w:t>(See paragraph XX, XX of explanatory notes to this Category)</w:t>
      </w:r>
    </w:p>
    <w:bookmarkEnd w:id="35"/>
    <w:p w14:paraId="703B73E6" w14:textId="20F0BCDA" w:rsidR="00AE1188" w:rsidRPr="00AE1188" w:rsidRDefault="007435A6" w:rsidP="00AE1188">
      <w:pPr>
        <w:pBdr>
          <w:top w:val="single" w:sz="4" w:space="1" w:color="auto"/>
          <w:left w:val="single" w:sz="4" w:space="4" w:color="auto"/>
          <w:bottom w:val="single" w:sz="4" w:space="1" w:color="auto"/>
          <w:right w:val="single" w:sz="4" w:space="4" w:color="auto"/>
        </w:pBdr>
        <w:rPr>
          <w:szCs w:val="20"/>
        </w:rPr>
      </w:pPr>
      <w:r w:rsidRPr="00A35E6C">
        <w:rPr>
          <w:szCs w:val="20"/>
          <w:highlight w:val="black"/>
        </w:rPr>
        <w:t>Fee: $17</w:t>
      </w:r>
      <w:r w:rsidR="008C0C20" w:rsidRPr="00A35E6C">
        <w:rPr>
          <w:szCs w:val="20"/>
          <w:highlight w:val="black"/>
        </w:rPr>
        <w:t>2</w:t>
      </w:r>
      <w:r w:rsidRPr="00A35E6C">
        <w:rPr>
          <w:szCs w:val="20"/>
          <w:highlight w:val="black"/>
        </w:rPr>
        <w:t>0.</w:t>
      </w:r>
      <w:r w:rsidR="008C0C20" w:rsidRPr="00A35E6C">
        <w:rPr>
          <w:szCs w:val="20"/>
          <w:highlight w:val="black"/>
        </w:rPr>
        <w:t>9</w:t>
      </w:r>
      <w:r w:rsidRPr="00A35E6C">
        <w:rPr>
          <w:szCs w:val="20"/>
          <w:highlight w:val="black"/>
        </w:rPr>
        <w:t>0</w:t>
      </w:r>
    </w:p>
    <w:p w14:paraId="33DA2F2C" w14:textId="68AC9228" w:rsidR="00AE1188" w:rsidRDefault="00AE1188" w:rsidP="004A0BF4">
      <w:pPr>
        <w:pStyle w:val="Heading2"/>
        <w:numPr>
          <w:ilvl w:val="0"/>
          <w:numId w:val="0"/>
        </w:numPr>
        <w:ind w:left="360"/>
      </w:pPr>
      <w:r>
        <w:br w:type="page"/>
      </w:r>
    </w:p>
    <w:p w14:paraId="5CB03EC4" w14:textId="2F6D55E9" w:rsidR="000E4295" w:rsidRDefault="000E4295" w:rsidP="000E4295">
      <w:pPr>
        <w:pStyle w:val="Heading1"/>
      </w:pPr>
      <w:r>
        <w:lastRenderedPageBreak/>
        <w:t>References</w:t>
      </w:r>
    </w:p>
    <w:p w14:paraId="0A6AEEE4" w14:textId="77777777" w:rsidR="00384CE2" w:rsidRPr="006A76C9" w:rsidRDefault="00384CE2" w:rsidP="00384CE2">
      <w:r w:rsidRPr="006A76C9">
        <w:t>American Heart Association/American College of Cardiology (AHA/ACC). Task Force on Clinical Practice guidelines. 2014. 2014 AHA/ACC Guidelines for the management of patients with valvular heart disease. A report of the American College of Cardiology /American Heart Association Task Force on Practice guidelines.</w:t>
      </w:r>
    </w:p>
    <w:p w14:paraId="435B4970" w14:textId="77777777" w:rsidR="00384CE2" w:rsidRDefault="00384CE2" w:rsidP="00384CE2">
      <w:pPr>
        <w:spacing w:after="240"/>
      </w:pPr>
      <w:r>
        <w:t xml:space="preserve">American Heart Association/American College of Cardiology (AHA/ACC). Task Force on Clinical Practice Guidelines. 2017. 2017 AHA/ACC Focused Update of the 2014 AHA/ACC Guideline for the Management of Patients With Valvular Heart Disease A Report of the American College of Cardiology/American Heart Association Task Force on Clinical Practice Guidelines </w:t>
      </w:r>
    </w:p>
    <w:p w14:paraId="201D38C3" w14:textId="77777777" w:rsidR="00384CE2" w:rsidRDefault="00384CE2" w:rsidP="00384CE2">
      <w:pPr>
        <w:spacing w:after="240"/>
      </w:pPr>
      <w:r>
        <w:t>Armeni P, Boscolo PR, Tarricone R, Capodanno D, Maggioni AP, Grasso C, Tamburino C, Maisano F. Real-world cost effectiveness of MitraClip combined with medical therapy versus medical therapy alone in patients with moderate or severe mitral regurgitation. Int J Cardiol 2016; 209: 153–160.</w:t>
      </w:r>
    </w:p>
    <w:p w14:paraId="1C1759F9" w14:textId="77777777" w:rsidR="00384CE2" w:rsidRDefault="00384CE2" w:rsidP="00384CE2">
      <w:pPr>
        <w:spacing w:after="240"/>
      </w:pPr>
      <w:r>
        <w:t>Asgar AW, Khairy P, Guertin MC, Cournoyer D, Ducharme A, Bonan R, Basmadjian A, Tardif JC, Cohen DJ. Clinical outcomes and economic impact of transcatheter mitral leaflet repair in heart failure patients. J Med Econ 2017;20: 82–90.</w:t>
      </w:r>
    </w:p>
    <w:p w14:paraId="46E363B9" w14:textId="77777777" w:rsidR="00384CE2" w:rsidRDefault="00384CE2" w:rsidP="00384CE2">
      <w:r w:rsidRPr="00E91B57">
        <w:t xml:space="preserve">Avierinos JF, Tribouilloy C, Grigioni F et al. Impact of ageing on presentation and outcome of mitral regurgitation due to flail leaflet: a multicentre international study. </w:t>
      </w:r>
      <w:r w:rsidRPr="00E91B57">
        <w:rPr>
          <w:i/>
        </w:rPr>
        <w:t>Eur Heart J</w:t>
      </w:r>
      <w:r w:rsidRPr="00E91B57">
        <w:t xml:space="preserve"> 2013;34:2600-2609.</w:t>
      </w:r>
    </w:p>
    <w:p w14:paraId="1C7587E0" w14:textId="77777777" w:rsidR="00384CE2" w:rsidRDefault="00384CE2" w:rsidP="00384CE2">
      <w:pPr>
        <w:spacing w:after="240"/>
      </w:pPr>
      <w:r>
        <w:t>European Society of Cardiology/European Association for Cardio-Thoracic Surgery (ESC/EACT). Guidelines for the management of valvular heart disease. European Heart Journal. 2017;38:2739-2791.</w:t>
      </w:r>
    </w:p>
    <w:p w14:paraId="7B9F9250" w14:textId="5F979295" w:rsidR="000C4D7F" w:rsidRPr="000C4D7F" w:rsidRDefault="000C4D7F" w:rsidP="003C1694">
      <w:pPr>
        <w:jc w:val="both"/>
        <w:rPr>
          <w:szCs w:val="20"/>
        </w:rPr>
      </w:pPr>
      <w:r>
        <w:t>Gaasch WH, Meyer TE. Left ventricular response to mitral regurgitation: implications for management. Circulation 2008;118:2298–303.</w:t>
      </w:r>
    </w:p>
    <w:p w14:paraId="63EA63C8" w14:textId="3BB075AF" w:rsidR="00384CE2" w:rsidRPr="006A76C9" w:rsidRDefault="00384CE2" w:rsidP="00384CE2">
      <w:pPr>
        <w:spacing w:after="240"/>
      </w:pPr>
      <w:r>
        <w:t>Giannini C, Fiorelli F, De Carlo M, Guarracino F, Faggioni M, Giordano P, Spontoni P, Pieroni A, Petronio AS. Comparison of percutaneous mitral valve repair versus conservative treatment in severe functional mitral regurgitation. Am J Cardiol 2016; 117: 271–277.</w:t>
      </w:r>
    </w:p>
    <w:p w14:paraId="3202CD78" w14:textId="77777777" w:rsidR="00384CE2" w:rsidRDefault="00384CE2" w:rsidP="00384CE2">
      <w:pPr>
        <w:pStyle w:val="CommentText"/>
      </w:pPr>
      <w:r w:rsidRPr="00E91B57">
        <w:t xml:space="preserve">Goel SS, Bajaj N, Aggarwal B et al. Prevalence and outcomes of unoperated patients with severe symptomatic mitral regurgitation and heart failure: comprehensive analysis to determine the potential role of MitraClip for this unmet need. </w:t>
      </w:r>
      <w:r w:rsidRPr="00E91B57">
        <w:rPr>
          <w:i/>
        </w:rPr>
        <w:t>Journal Of The American College Of Cardiology</w:t>
      </w:r>
      <w:r w:rsidRPr="00E91B57">
        <w:t xml:space="preserve"> 2014;63</w:t>
      </w:r>
      <w:r>
        <w:t>:185-186</w:t>
      </w:r>
      <w:r w:rsidRPr="00E91B57">
        <w:t>.</w:t>
      </w:r>
    </w:p>
    <w:p w14:paraId="309137F5" w14:textId="77777777" w:rsidR="00384CE2" w:rsidRPr="00F94810" w:rsidRDefault="00384CE2" w:rsidP="00384CE2">
      <w:pPr>
        <w:pStyle w:val="CommentText"/>
        <w:rPr>
          <w:bCs/>
        </w:rPr>
      </w:pPr>
      <w:r>
        <w:t xml:space="preserve">Grayburn P, Sannino A, Packer M. </w:t>
      </w:r>
      <w:r w:rsidRPr="00F94810">
        <w:rPr>
          <w:bCs/>
        </w:rPr>
        <w:t>Proportionate and Disproportionate Functional Mitral Regurgitation: A New Conceptual Framework That Reconciles the Results of the MITRA-FR and COAPT Trials.</w:t>
      </w:r>
      <w:r>
        <w:rPr>
          <w:bCs/>
        </w:rPr>
        <w:t xml:space="preserve"> JACC Cardiovasc Imaging. 2019;12(2):353-362.</w:t>
      </w:r>
    </w:p>
    <w:p w14:paraId="4E1C70CB" w14:textId="77777777" w:rsidR="00384CE2" w:rsidRDefault="00384CE2" w:rsidP="00384CE2">
      <w:pPr>
        <w:spacing w:after="240"/>
      </w:pPr>
      <w:r>
        <w:t>Kar S, Feldman T, Qasim A, et al. Five-year outcomes of transcatheter reduction of significant mitral regurgitation in high-surgical-risk patients. Heart. 2017;0:1-7.</w:t>
      </w:r>
    </w:p>
    <w:p w14:paraId="341FFDD4" w14:textId="77777777" w:rsidR="00384CE2" w:rsidRDefault="00384CE2" w:rsidP="00384CE2">
      <w:pPr>
        <w:spacing w:after="240"/>
      </w:pPr>
      <w:r>
        <w:t>Marciniak A, Glover K, &amp; Sharma R (2017). Cohort profile: prevalence of valvular heart disease in community patients with suspected heart failure in UK. BMJ open 7: e012240.</w:t>
      </w:r>
    </w:p>
    <w:p w14:paraId="4A597EF0" w14:textId="77777777" w:rsidR="00384CE2" w:rsidRDefault="00384CE2" w:rsidP="00384CE2">
      <w:pPr>
        <w:spacing w:after="240"/>
      </w:pPr>
      <w:r w:rsidRPr="003B722F">
        <w:t>Medical Services Advisory Committee. Public Summary Document. Application No. 1192.2 – The reduction of mitral regurgitation through tissue approximation using transvenous/transeptal techniques. MSAC 67th Meeting, 28-29 July 2016.</w:t>
      </w:r>
    </w:p>
    <w:p w14:paraId="66679D9E" w14:textId="77777777" w:rsidR="00384CE2" w:rsidRDefault="00384CE2" w:rsidP="00384CE2">
      <w:pPr>
        <w:spacing w:after="240"/>
        <w:rPr>
          <w:bCs/>
        </w:rPr>
      </w:pPr>
      <w:r>
        <w:t xml:space="preserve">Mirabel M, Lung B, Baron G, et al. </w:t>
      </w:r>
      <w:r w:rsidRPr="00F94810">
        <w:rPr>
          <w:bCs/>
        </w:rPr>
        <w:t>What are the characteristics of patients with severe, symptomatic, mitral regurgitation who are denied surgery?</w:t>
      </w:r>
      <w:r>
        <w:rPr>
          <w:bCs/>
        </w:rPr>
        <w:t>. Eur Heart J. 2007;28(11):1358-1365.</w:t>
      </w:r>
    </w:p>
    <w:p w14:paraId="3016ADD6" w14:textId="77777777" w:rsidR="00384CE2" w:rsidRPr="00F94810" w:rsidRDefault="00384CE2" w:rsidP="00384CE2">
      <w:pPr>
        <w:spacing w:after="240"/>
      </w:pPr>
      <w:r>
        <w:t>National Heart Foundation of Australia and Cardiac Society of Australia and New Zealand: guidelines for the prevention, detection and management of Heart Failure. 2018. Heart, Lung and Circulation 27:1123–1208.</w:t>
      </w:r>
    </w:p>
    <w:p w14:paraId="7117B2BF" w14:textId="77777777" w:rsidR="00384CE2" w:rsidRDefault="00384CE2" w:rsidP="00384CE2">
      <w:pPr>
        <w:pStyle w:val="CommentText"/>
      </w:pPr>
      <w:r w:rsidRPr="00E91B57">
        <w:lastRenderedPageBreak/>
        <w:t xml:space="preserve">Nishimura RA, Otto CM, Bonow RO et al. 2014 AHA/ACC guideline for the management of patients with valvular heart disease: a report of the American College of Cardiology/American Heart Association Task Force on Practice Guidelines. </w:t>
      </w:r>
      <w:r w:rsidRPr="00E91B57">
        <w:rPr>
          <w:i/>
        </w:rPr>
        <w:t>J Thorac Cardiovasc Surg</w:t>
      </w:r>
      <w:r w:rsidRPr="00E91B57">
        <w:t xml:space="preserve"> 2014;148(1):e1-e132.</w:t>
      </w:r>
    </w:p>
    <w:p w14:paraId="35313895" w14:textId="77777777" w:rsidR="00384CE2" w:rsidRDefault="00384CE2" w:rsidP="00384CE2">
      <w:pPr>
        <w:spacing w:after="240"/>
      </w:pPr>
      <w:r w:rsidRPr="003B722F">
        <w:t>Obadia J, Messika-Zeitoun D, Leurent G, et al. Percutaneous repair of medical treatment for secondary mitral regurgitation. The New England Journal of Medicine. 2018: DOI: 10.1056/NEJMoa1805374</w:t>
      </w:r>
    </w:p>
    <w:p w14:paraId="3C5474E3" w14:textId="77777777" w:rsidR="00384CE2" w:rsidRDefault="00384CE2" w:rsidP="00384CE2">
      <w:pPr>
        <w:pStyle w:val="CommentText"/>
      </w:pPr>
      <w:r w:rsidRPr="00E91B57">
        <w:t xml:space="preserve">Prakash R, Horsfall M, Markwick A et al. Prognostic impact of moderate or severe mitral regurgitation (MR) irrespective of concomitant comorbidities: a retrospective matched cohort study. </w:t>
      </w:r>
      <w:r w:rsidRPr="00E91B57">
        <w:rPr>
          <w:i/>
        </w:rPr>
        <w:t>BMJ Open</w:t>
      </w:r>
      <w:r w:rsidRPr="00E91B57">
        <w:t xml:space="preserve"> 2014;4:e004984. doi: 10.1136/bmjopen-2014-004984.</w:t>
      </w:r>
    </w:p>
    <w:p w14:paraId="0F14EA41" w14:textId="77777777" w:rsidR="00384CE2" w:rsidRDefault="00384CE2" w:rsidP="00384CE2">
      <w:pPr>
        <w:spacing w:after="240"/>
      </w:pPr>
      <w:r>
        <w:t>Stone G, Lindenfeld J, Abraham W, et al. Transcatheter mitral-valve repair in patients with heart failure. The New England Journal of Medicine. 2018: DOI: 10.1056/NEJMoa1806640</w:t>
      </w:r>
    </w:p>
    <w:p w14:paraId="306B8586" w14:textId="77777777" w:rsidR="00384CE2" w:rsidRDefault="00384CE2" w:rsidP="00384CE2">
      <w:pPr>
        <w:spacing w:after="240"/>
      </w:pPr>
      <w:r>
        <w:t>Swaans MJ, Bakker AL, Alipour A, Post MC, Kelder JC, de Kroon TL, Eefting FD, Rensing BJ, Van der Heyden JA. Survival of transcatheter mitral valve repair compared with surgical and conservative treatment in high-surgical-risk patients. JACC Cardiovasc Interv 2014; 7:875–881.</w:t>
      </w:r>
    </w:p>
    <w:p w14:paraId="27EE2B37" w14:textId="77777777" w:rsidR="00384CE2" w:rsidRDefault="00384CE2" w:rsidP="00384CE2">
      <w:pPr>
        <w:pStyle w:val="CommentText"/>
      </w:pPr>
      <w:r>
        <w:t xml:space="preserve">Trochu JN, Dillon R, Gustafsson F, Mitchell SA, Mitrovic V, Alfieri O. Mitral regurgitation - Unmet need for improved management strategies. </w:t>
      </w:r>
      <w:r w:rsidRPr="00BC0143">
        <w:rPr>
          <w:i/>
        </w:rPr>
        <w:t>IJC Heart &amp; Vasculature</w:t>
      </w:r>
      <w:r>
        <w:t xml:space="preserve"> 2014;5:26-41.</w:t>
      </w:r>
    </w:p>
    <w:p w14:paraId="76FCA608" w14:textId="77777777" w:rsidR="00384CE2" w:rsidRDefault="00384CE2" w:rsidP="00384CE2">
      <w:pPr>
        <w:spacing w:after="240"/>
      </w:pPr>
      <w:r>
        <w:t>Velazquez EJ, Samad Z, Al-Khalidi HR, Sangli C, Grayburn PA, Massaro JM, Stevens SR, Feldman TE, Krucoff MW. The MitraClip and survival in patients with mitral regurgitation at high risk for surgery: a propensity-matched comparison. Am Heart J 2015; 170:1050–1059.e3.</w:t>
      </w:r>
    </w:p>
    <w:p w14:paraId="557A84EE" w14:textId="77777777" w:rsidR="00384CE2" w:rsidRDefault="00384CE2" w:rsidP="00384CE2">
      <w:pPr>
        <w:spacing w:after="240"/>
      </w:pPr>
      <w:r>
        <w:t>Whitlow P, Feldman T, Pedersen W, et al. Acute and 12-month results with catheter-based mitral valve leaflet repair. Journal of the American College of Cardiology. 2012;59(2):131-139.</w:t>
      </w:r>
    </w:p>
    <w:p w14:paraId="584A7A66" w14:textId="77777777" w:rsidR="00384CE2" w:rsidRDefault="00384CE2" w:rsidP="00384CE2">
      <w:pPr>
        <w:pStyle w:val="CommentText"/>
      </w:pPr>
      <w:r>
        <w:t xml:space="preserve">Zhogbi et al 2017. </w:t>
      </w:r>
      <w:r w:rsidRPr="005529C9">
        <w:t>Recommendations for Noninvasive Evaluation of Native Valvular Regurgitation A Report from the American Society of Echocardiography Developed in Collaboration with the Society for Cardiovascular Magnetic Resonance. Journal of the American Society of Echocardiography 30(4): 303-371</w:t>
      </w:r>
    </w:p>
    <w:p w14:paraId="3F700690" w14:textId="77777777" w:rsidR="000E4295" w:rsidRPr="000E4295" w:rsidRDefault="000E4295" w:rsidP="000E4295"/>
    <w:p w14:paraId="3F277B28" w14:textId="77777777" w:rsidR="000E4295" w:rsidRDefault="000E4295" w:rsidP="00AE1188">
      <w:pPr>
        <w:pStyle w:val="Heading1"/>
        <w:sectPr w:rsidR="000E4295" w:rsidSect="00DD308E">
          <w:pgSz w:w="11906" w:h="16838"/>
          <w:pgMar w:top="1440" w:right="1440" w:bottom="1440" w:left="1440" w:header="708" w:footer="708" w:gutter="0"/>
          <w:cols w:space="708"/>
          <w:docGrid w:linePitch="360"/>
        </w:sectPr>
      </w:pPr>
    </w:p>
    <w:p w14:paraId="5450851F" w14:textId="56636BB2" w:rsidR="00E058F2" w:rsidRPr="00C776B1" w:rsidRDefault="001B5169" w:rsidP="00AE1188">
      <w:pPr>
        <w:pStyle w:val="Heading1"/>
      </w:pPr>
      <w:r>
        <w:lastRenderedPageBreak/>
        <w:t>PART 9</w:t>
      </w:r>
      <w:r w:rsidR="00F93784">
        <w:t xml:space="preserve"> – </w:t>
      </w:r>
      <w:r w:rsidR="00E058F2" w:rsidRPr="00C776B1">
        <w:t>FEEDBACK</w:t>
      </w:r>
    </w:p>
    <w:p w14:paraId="300FE3CF" w14:textId="77777777" w:rsidR="00E058F2" w:rsidRPr="00154B00" w:rsidRDefault="00E058F2" w:rsidP="00E058F2">
      <w:pPr>
        <w:rPr>
          <w:szCs w:val="20"/>
        </w:rPr>
      </w:pPr>
      <w:r w:rsidRPr="00154B00">
        <w:rPr>
          <w:szCs w:val="20"/>
        </w:rPr>
        <w:t>The Department</w:t>
      </w:r>
      <w:r w:rsidR="005A58BA">
        <w:rPr>
          <w:szCs w:val="20"/>
        </w:rPr>
        <w:t xml:space="preserve"> is interested in your feedback.</w:t>
      </w:r>
    </w:p>
    <w:p w14:paraId="6CA3451A" w14:textId="77777777" w:rsidR="00E058F2" w:rsidRPr="00AE1188" w:rsidRDefault="00E058F2" w:rsidP="001B5169">
      <w:pPr>
        <w:pStyle w:val="Heading2"/>
      </w:pPr>
      <w:r w:rsidRPr="00AE1188">
        <w:t>How long did it take to complete the Application Form?</w:t>
      </w:r>
    </w:p>
    <w:p w14:paraId="4E9EEC88" w14:textId="2168A519" w:rsidR="00E058F2" w:rsidRPr="00154B00" w:rsidRDefault="00F809AD" w:rsidP="00603D04">
      <w:pPr>
        <w:ind w:left="426"/>
        <w:rPr>
          <w:szCs w:val="20"/>
        </w:rPr>
      </w:pPr>
      <w:r>
        <w:t>2 weeks</w:t>
      </w:r>
    </w:p>
    <w:p w14:paraId="41E50170" w14:textId="77777777" w:rsidR="001845D9" w:rsidRPr="00154B00" w:rsidRDefault="001B5169" w:rsidP="00530204">
      <w:pPr>
        <w:pStyle w:val="Heading2"/>
      </w:pPr>
      <w:r>
        <w:t xml:space="preserve">(a) </w:t>
      </w:r>
      <w:r w:rsidR="001845D9" w:rsidRPr="00154B00">
        <w:t xml:space="preserve">Was the </w:t>
      </w:r>
      <w:r w:rsidR="001845D9" w:rsidRPr="00603D04">
        <w:t>Application</w:t>
      </w:r>
      <w:r w:rsidR="001845D9" w:rsidRPr="00154B00">
        <w:t xml:space="preserve"> Form </w:t>
      </w:r>
      <w:r w:rsidR="0081650F" w:rsidRPr="00154B00">
        <w:t>clear and easy to complete?</w:t>
      </w:r>
    </w:p>
    <w:p w14:paraId="0974EBF9" w14:textId="46927E75" w:rsidR="00603D04" w:rsidRPr="001B29A1" w:rsidRDefault="00F809AD"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F3D9C">
        <w:rPr>
          <w:szCs w:val="20"/>
        </w:rPr>
      </w:r>
      <w:r w:rsidR="00FF3D9C">
        <w:rPr>
          <w:szCs w:val="20"/>
        </w:rPr>
        <w:fldChar w:fldCharType="separate"/>
      </w:r>
      <w:r>
        <w:rPr>
          <w:szCs w:val="20"/>
        </w:rPr>
        <w:fldChar w:fldCharType="end"/>
      </w:r>
      <w:r w:rsidR="00603D04" w:rsidRPr="001B29A1">
        <w:rPr>
          <w:szCs w:val="20"/>
        </w:rPr>
        <w:t xml:space="preserve"> </w:t>
      </w:r>
      <w:r w:rsidR="00603D04">
        <w:rPr>
          <w:szCs w:val="20"/>
        </w:rPr>
        <w:t>Yes</w:t>
      </w:r>
      <w:r w:rsidR="00603D04" w:rsidRPr="001B29A1">
        <w:rPr>
          <w:szCs w:val="20"/>
        </w:rPr>
        <w:tab/>
      </w:r>
    </w:p>
    <w:p w14:paraId="658D7178"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FF3D9C">
        <w:rPr>
          <w:szCs w:val="20"/>
        </w:rPr>
      </w:r>
      <w:r w:rsidR="00FF3D9C">
        <w:rPr>
          <w:szCs w:val="20"/>
        </w:rPr>
        <w:fldChar w:fldCharType="separate"/>
      </w:r>
      <w:r w:rsidRPr="001B29A1">
        <w:rPr>
          <w:szCs w:val="20"/>
        </w:rPr>
        <w:fldChar w:fldCharType="end"/>
      </w:r>
      <w:r w:rsidRPr="001B29A1">
        <w:rPr>
          <w:szCs w:val="20"/>
        </w:rPr>
        <w:t xml:space="preserve"> </w:t>
      </w:r>
      <w:r>
        <w:rPr>
          <w:szCs w:val="20"/>
        </w:rPr>
        <w:t>No</w:t>
      </w:r>
    </w:p>
    <w:p w14:paraId="7E46E367" w14:textId="77777777" w:rsidR="003D6DE1" w:rsidRPr="00154B00" w:rsidRDefault="00603D04" w:rsidP="001B5169">
      <w:pPr>
        <w:pStyle w:val="Heading2"/>
        <w:numPr>
          <w:ilvl w:val="0"/>
          <w:numId w:val="31"/>
        </w:numPr>
      </w:pPr>
      <w:r>
        <w:t>If no, provide areas of concern:</w:t>
      </w:r>
    </w:p>
    <w:p w14:paraId="008EEC52" w14:textId="77777777" w:rsidR="003D6DE1" w:rsidRPr="00154B00" w:rsidRDefault="00603D04" w:rsidP="00603D04">
      <w:pPr>
        <w:ind w:left="426"/>
        <w:rPr>
          <w:szCs w:val="20"/>
        </w:rPr>
      </w:pPr>
      <w:r>
        <w:fldChar w:fldCharType="begin">
          <w:ffData>
            <w:name w:val=""/>
            <w:enabled/>
            <w:calcOnExit w:val="0"/>
            <w:textInput>
              <w:default w:val="Describe areas of concern here"/>
            </w:textInput>
          </w:ffData>
        </w:fldChar>
      </w:r>
      <w:r>
        <w:instrText xml:space="preserve"> FORMTEXT </w:instrText>
      </w:r>
      <w:r>
        <w:fldChar w:fldCharType="separate"/>
      </w:r>
      <w:r>
        <w:rPr>
          <w:noProof/>
        </w:rPr>
        <w:t>Describe areas of concern here</w:t>
      </w:r>
      <w:r>
        <w:fldChar w:fldCharType="end"/>
      </w:r>
    </w:p>
    <w:p w14:paraId="060CA9AF" w14:textId="77777777" w:rsidR="00E058F2" w:rsidRPr="00154B00" w:rsidRDefault="001B5169" w:rsidP="00530204">
      <w:pPr>
        <w:pStyle w:val="Heading2"/>
      </w:pPr>
      <w:r>
        <w:t xml:space="preserve">(a) </w:t>
      </w:r>
      <w:r w:rsidR="00E058F2" w:rsidRPr="00603D04">
        <w:t>Are</w:t>
      </w:r>
      <w:r w:rsidR="00E058F2" w:rsidRPr="00154B00">
        <w:t xml:space="preserve"> the associated Guidelines to the Application Form useful?</w:t>
      </w:r>
    </w:p>
    <w:p w14:paraId="2ED65247" w14:textId="7D0A2831" w:rsidR="00603D04" w:rsidRPr="001B29A1" w:rsidRDefault="00F809AD"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F3D9C">
        <w:rPr>
          <w:szCs w:val="20"/>
        </w:rPr>
      </w:r>
      <w:r w:rsidR="00FF3D9C">
        <w:rPr>
          <w:szCs w:val="20"/>
        </w:rPr>
        <w:fldChar w:fldCharType="separate"/>
      </w:r>
      <w:r>
        <w:rPr>
          <w:szCs w:val="20"/>
        </w:rPr>
        <w:fldChar w:fldCharType="end"/>
      </w:r>
      <w:r w:rsidR="00603D04" w:rsidRPr="001B29A1">
        <w:rPr>
          <w:szCs w:val="20"/>
        </w:rPr>
        <w:t xml:space="preserve"> </w:t>
      </w:r>
      <w:r w:rsidR="00603D04">
        <w:rPr>
          <w:szCs w:val="20"/>
        </w:rPr>
        <w:t>Yes</w:t>
      </w:r>
      <w:r w:rsidR="00603D04" w:rsidRPr="001B29A1">
        <w:rPr>
          <w:szCs w:val="20"/>
        </w:rPr>
        <w:tab/>
      </w:r>
    </w:p>
    <w:p w14:paraId="6F1F3980"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FF3D9C">
        <w:rPr>
          <w:szCs w:val="20"/>
        </w:rPr>
      </w:r>
      <w:r w:rsidR="00FF3D9C">
        <w:rPr>
          <w:szCs w:val="20"/>
        </w:rPr>
        <w:fldChar w:fldCharType="separate"/>
      </w:r>
      <w:r w:rsidRPr="001B29A1">
        <w:rPr>
          <w:szCs w:val="20"/>
        </w:rPr>
        <w:fldChar w:fldCharType="end"/>
      </w:r>
      <w:r w:rsidRPr="001B29A1">
        <w:rPr>
          <w:szCs w:val="20"/>
        </w:rPr>
        <w:t xml:space="preserve"> </w:t>
      </w:r>
      <w:r>
        <w:rPr>
          <w:szCs w:val="20"/>
        </w:rPr>
        <w:t>No</w:t>
      </w:r>
    </w:p>
    <w:p w14:paraId="1BEDDDE6" w14:textId="77777777" w:rsidR="003D6DE1" w:rsidRPr="00154B00" w:rsidRDefault="003D6DE1" w:rsidP="001B5169">
      <w:pPr>
        <w:pStyle w:val="Heading2"/>
        <w:numPr>
          <w:ilvl w:val="0"/>
          <w:numId w:val="32"/>
        </w:numPr>
      </w:pPr>
      <w:r>
        <w:t>If no, what areas did you find not to be useful?</w:t>
      </w:r>
    </w:p>
    <w:p w14:paraId="0F667C20" w14:textId="77777777" w:rsidR="003D6DE1" w:rsidRPr="00154B00" w:rsidRDefault="00603D04" w:rsidP="00603D04">
      <w:pPr>
        <w:ind w:left="426"/>
        <w:rPr>
          <w:szCs w:val="20"/>
        </w:rPr>
      </w:pPr>
      <w:r>
        <w:fldChar w:fldCharType="begin">
          <w:ffData>
            <w:name w:val=""/>
            <w:enabled/>
            <w:calcOnExit w:val="0"/>
            <w:textInput>
              <w:default w:val="Insert feedback here"/>
            </w:textInput>
          </w:ffData>
        </w:fldChar>
      </w:r>
      <w:r>
        <w:instrText xml:space="preserve"> FORMTEXT </w:instrText>
      </w:r>
      <w:r>
        <w:fldChar w:fldCharType="separate"/>
      </w:r>
      <w:r>
        <w:rPr>
          <w:noProof/>
        </w:rPr>
        <w:t>Insert feedback here</w:t>
      </w:r>
      <w:r>
        <w:fldChar w:fldCharType="end"/>
      </w:r>
    </w:p>
    <w:p w14:paraId="69B49A9C" w14:textId="77777777" w:rsidR="00E058F2" w:rsidRPr="00154B00" w:rsidRDefault="001B5169" w:rsidP="00530204">
      <w:pPr>
        <w:pStyle w:val="Heading2"/>
      </w:pPr>
      <w:r>
        <w:t xml:space="preserve">(a) </w:t>
      </w:r>
      <w:r w:rsidR="00E058F2" w:rsidRPr="00154B00">
        <w:t xml:space="preserve">Is there </w:t>
      </w:r>
      <w:r w:rsidR="00E058F2" w:rsidRPr="00603D04">
        <w:t>any</w:t>
      </w:r>
      <w:r w:rsidR="00E058F2" w:rsidRPr="00154B00">
        <w:t xml:space="preserve"> information that the Department should consider in the future</w:t>
      </w:r>
      <w:r w:rsidR="00CF2DFA" w:rsidRPr="00154B00">
        <w:t xml:space="preserve"> relating to the questions within the Application Form</w:t>
      </w:r>
      <w:r w:rsidR="00E058F2" w:rsidRPr="00154B00">
        <w:t xml:space="preserve"> that is not contained in the Application Form?</w:t>
      </w:r>
    </w:p>
    <w:p w14:paraId="509C3B59"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FF3D9C">
        <w:rPr>
          <w:szCs w:val="20"/>
        </w:rPr>
      </w:r>
      <w:r w:rsidR="00FF3D9C">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149D95A8" w14:textId="09B4C9E7" w:rsidR="00603D04" w:rsidRPr="001B29A1" w:rsidRDefault="00F809AD"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F3D9C">
        <w:rPr>
          <w:szCs w:val="20"/>
        </w:rPr>
      </w:r>
      <w:r w:rsidR="00FF3D9C">
        <w:rPr>
          <w:szCs w:val="20"/>
        </w:rPr>
        <w:fldChar w:fldCharType="separate"/>
      </w:r>
      <w:r>
        <w:rPr>
          <w:szCs w:val="20"/>
        </w:rPr>
        <w:fldChar w:fldCharType="end"/>
      </w:r>
      <w:r w:rsidR="00603D04" w:rsidRPr="001B29A1">
        <w:rPr>
          <w:szCs w:val="20"/>
        </w:rPr>
        <w:t xml:space="preserve"> </w:t>
      </w:r>
      <w:r w:rsidR="00603D04">
        <w:rPr>
          <w:szCs w:val="20"/>
        </w:rPr>
        <w:t>No</w:t>
      </w:r>
    </w:p>
    <w:p w14:paraId="7C831D14" w14:textId="77777777" w:rsidR="001845D9" w:rsidRPr="00154B00" w:rsidRDefault="001845D9" w:rsidP="001B5169">
      <w:pPr>
        <w:pStyle w:val="Heading2"/>
        <w:numPr>
          <w:ilvl w:val="0"/>
          <w:numId w:val="33"/>
        </w:numPr>
      </w:pPr>
      <w:r w:rsidRPr="00154B00">
        <w:t>If yes, please advise:</w:t>
      </w:r>
    </w:p>
    <w:p w14:paraId="4CFF7A4E" w14:textId="77777777" w:rsidR="00451840" w:rsidRDefault="00603D04" w:rsidP="00603D04">
      <w:pPr>
        <w:ind w:left="426"/>
        <w:rPr>
          <w:szCs w:val="20"/>
        </w:rPr>
      </w:pPr>
      <w:r>
        <w:fldChar w:fldCharType="begin">
          <w:ffData>
            <w:name w:val=""/>
            <w:enabled/>
            <w:calcOnExit w:val="0"/>
            <w:textInput>
              <w:default w:val="Insert feedback here"/>
            </w:textInput>
          </w:ffData>
        </w:fldChar>
      </w:r>
      <w:r>
        <w:instrText xml:space="preserve"> FORMTEXT </w:instrText>
      </w:r>
      <w:r>
        <w:fldChar w:fldCharType="separate"/>
      </w:r>
      <w:r>
        <w:rPr>
          <w:noProof/>
        </w:rPr>
        <w:t>Insert feedback here</w:t>
      </w:r>
      <w:r>
        <w:fldChar w:fldCharType="end"/>
      </w:r>
    </w:p>
    <w:sectPr w:rsidR="00451840"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0C70D6" w14:textId="77777777" w:rsidR="005600D0" w:rsidRDefault="005600D0" w:rsidP="00CF2DFA">
      <w:pPr>
        <w:spacing w:after="0"/>
      </w:pPr>
      <w:r>
        <w:separator/>
      </w:r>
    </w:p>
  </w:endnote>
  <w:endnote w:type="continuationSeparator" w:id="0">
    <w:p w14:paraId="5FE42820" w14:textId="77777777" w:rsidR="005600D0" w:rsidRDefault="005600D0"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HelveticaNeueLTStd-LtCn">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83F114" w14:textId="77777777" w:rsidR="005600D0" w:rsidRDefault="005600D0" w:rsidP="00CF2DFA">
      <w:pPr>
        <w:spacing w:after="0"/>
      </w:pPr>
      <w:r>
        <w:separator/>
      </w:r>
    </w:p>
  </w:footnote>
  <w:footnote w:type="continuationSeparator" w:id="0">
    <w:p w14:paraId="16F05520" w14:textId="77777777" w:rsidR="005600D0" w:rsidRDefault="005600D0" w:rsidP="00CF2DF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FA61815"/>
    <w:multiLevelType w:val="hybridMultilevel"/>
    <w:tmpl w:val="10D6309A"/>
    <w:lvl w:ilvl="0" w:tplc="0C090001">
      <w:start w:val="1"/>
      <w:numFmt w:val="bullet"/>
      <w:lvlText w:val=""/>
      <w:lvlJc w:val="left"/>
      <w:pPr>
        <w:ind w:left="1146" w:hanging="360"/>
      </w:pPr>
      <w:rPr>
        <w:rFonts w:ascii="Symbol" w:hAnsi="Symbol" w:hint="default"/>
      </w:rPr>
    </w:lvl>
    <w:lvl w:ilvl="1" w:tplc="0C090003">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4"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7" w15:restartNumberingAfterBreak="0">
    <w:nsid w:val="164E6478"/>
    <w:multiLevelType w:val="hybridMultilevel"/>
    <w:tmpl w:val="594E9630"/>
    <w:lvl w:ilvl="0" w:tplc="2EEC90D4">
      <w:start w:val="1"/>
      <w:numFmt w:val="bullet"/>
      <w:pStyle w:val="Bullet0"/>
      <w:lvlText w:val=""/>
      <w:lvlJc w:val="left"/>
      <w:pPr>
        <w:ind w:left="720" w:hanging="360"/>
      </w:pPr>
      <w:rPr>
        <w:rFonts w:ascii="Symbol" w:hAnsi="Symbol" w:hint="default"/>
        <w:spacing w:val="0"/>
        <w:w w:val="100"/>
        <w:position w: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15:restartNumberingAfterBreak="0">
    <w:nsid w:val="2E72060A"/>
    <w:multiLevelType w:val="hybridMultilevel"/>
    <w:tmpl w:val="CC209FD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2"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4" w15:restartNumberingAfterBreak="0">
    <w:nsid w:val="4E891D7D"/>
    <w:multiLevelType w:val="multilevel"/>
    <w:tmpl w:val="720EF922"/>
    <w:lvl w:ilvl="0">
      <w:start w:val="1"/>
      <w:numFmt w:val="decimal"/>
      <w:lvlText w:val="%1"/>
      <w:lvlJc w:val="left"/>
      <w:pPr>
        <w:ind w:left="432" w:hanging="432"/>
      </w:pPr>
      <w:rPr>
        <w:rFonts w:hint="default"/>
      </w:rPr>
    </w:lvl>
    <w:lvl w:ilvl="1">
      <w:start w:val="47"/>
      <w:numFmt w:val="decimal"/>
      <w:lvlText w:val="%1.%2"/>
      <w:lvlJc w:val="left"/>
      <w:pPr>
        <w:ind w:left="1002"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6"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DAA0B7F"/>
    <w:multiLevelType w:val="hybridMultilevel"/>
    <w:tmpl w:val="B39C0DF6"/>
    <w:lvl w:ilvl="0" w:tplc="0C090001">
      <w:start w:val="1"/>
      <w:numFmt w:val="bullet"/>
      <w:lvlText w:val=""/>
      <w:lvlJc w:val="left"/>
      <w:pPr>
        <w:ind w:left="786" w:hanging="360"/>
      </w:pPr>
      <w:rPr>
        <w:rFonts w:ascii="Symbol" w:hAnsi="Symbo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21"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7FBE78FE"/>
    <w:multiLevelType w:val="hybridMultilevel"/>
    <w:tmpl w:val="FDB46646"/>
    <w:lvl w:ilvl="0" w:tplc="0C090001">
      <w:start w:val="1"/>
      <w:numFmt w:val="bullet"/>
      <w:lvlText w:val=""/>
      <w:lvlJc w:val="left"/>
      <w:pPr>
        <w:ind w:left="1125" w:hanging="360"/>
      </w:pPr>
      <w:rPr>
        <w:rFonts w:ascii="Symbol" w:hAnsi="Symbol" w:hint="default"/>
      </w:rPr>
    </w:lvl>
    <w:lvl w:ilvl="1" w:tplc="0C090003" w:tentative="1">
      <w:start w:val="1"/>
      <w:numFmt w:val="bullet"/>
      <w:lvlText w:val="o"/>
      <w:lvlJc w:val="left"/>
      <w:pPr>
        <w:ind w:left="1845" w:hanging="360"/>
      </w:pPr>
      <w:rPr>
        <w:rFonts w:ascii="Courier New" w:hAnsi="Courier New" w:cs="Courier New" w:hint="default"/>
      </w:rPr>
    </w:lvl>
    <w:lvl w:ilvl="2" w:tplc="0C090005" w:tentative="1">
      <w:start w:val="1"/>
      <w:numFmt w:val="bullet"/>
      <w:lvlText w:val=""/>
      <w:lvlJc w:val="left"/>
      <w:pPr>
        <w:ind w:left="2565" w:hanging="360"/>
      </w:pPr>
      <w:rPr>
        <w:rFonts w:ascii="Wingdings" w:hAnsi="Wingdings" w:hint="default"/>
      </w:rPr>
    </w:lvl>
    <w:lvl w:ilvl="3" w:tplc="0C090001" w:tentative="1">
      <w:start w:val="1"/>
      <w:numFmt w:val="bullet"/>
      <w:lvlText w:val=""/>
      <w:lvlJc w:val="left"/>
      <w:pPr>
        <w:ind w:left="3285" w:hanging="360"/>
      </w:pPr>
      <w:rPr>
        <w:rFonts w:ascii="Symbol" w:hAnsi="Symbol" w:hint="default"/>
      </w:rPr>
    </w:lvl>
    <w:lvl w:ilvl="4" w:tplc="0C090003" w:tentative="1">
      <w:start w:val="1"/>
      <w:numFmt w:val="bullet"/>
      <w:lvlText w:val="o"/>
      <w:lvlJc w:val="left"/>
      <w:pPr>
        <w:ind w:left="4005" w:hanging="360"/>
      </w:pPr>
      <w:rPr>
        <w:rFonts w:ascii="Courier New" w:hAnsi="Courier New" w:cs="Courier New" w:hint="default"/>
      </w:rPr>
    </w:lvl>
    <w:lvl w:ilvl="5" w:tplc="0C090005" w:tentative="1">
      <w:start w:val="1"/>
      <w:numFmt w:val="bullet"/>
      <w:lvlText w:val=""/>
      <w:lvlJc w:val="left"/>
      <w:pPr>
        <w:ind w:left="4725" w:hanging="360"/>
      </w:pPr>
      <w:rPr>
        <w:rFonts w:ascii="Wingdings" w:hAnsi="Wingdings" w:hint="default"/>
      </w:rPr>
    </w:lvl>
    <w:lvl w:ilvl="6" w:tplc="0C090001" w:tentative="1">
      <w:start w:val="1"/>
      <w:numFmt w:val="bullet"/>
      <w:lvlText w:val=""/>
      <w:lvlJc w:val="left"/>
      <w:pPr>
        <w:ind w:left="5445" w:hanging="360"/>
      </w:pPr>
      <w:rPr>
        <w:rFonts w:ascii="Symbol" w:hAnsi="Symbol" w:hint="default"/>
      </w:rPr>
    </w:lvl>
    <w:lvl w:ilvl="7" w:tplc="0C090003" w:tentative="1">
      <w:start w:val="1"/>
      <w:numFmt w:val="bullet"/>
      <w:lvlText w:val="o"/>
      <w:lvlJc w:val="left"/>
      <w:pPr>
        <w:ind w:left="6165" w:hanging="360"/>
      </w:pPr>
      <w:rPr>
        <w:rFonts w:ascii="Courier New" w:hAnsi="Courier New" w:cs="Courier New" w:hint="default"/>
      </w:rPr>
    </w:lvl>
    <w:lvl w:ilvl="8" w:tplc="0C090005" w:tentative="1">
      <w:start w:val="1"/>
      <w:numFmt w:val="bullet"/>
      <w:lvlText w:val=""/>
      <w:lvlJc w:val="left"/>
      <w:pPr>
        <w:ind w:left="6885" w:hanging="360"/>
      </w:pPr>
      <w:rPr>
        <w:rFonts w:ascii="Wingdings" w:hAnsi="Wingdings" w:hint="default"/>
      </w:rPr>
    </w:lvl>
  </w:abstractNum>
  <w:num w:numId="1">
    <w:abstractNumId w:val="15"/>
  </w:num>
  <w:num w:numId="2">
    <w:abstractNumId w:val="5"/>
    <w:lvlOverride w:ilvl="0"/>
    <w:lvlOverride w:ilvl="1">
      <w:startOverride w:val="1"/>
    </w:lvlOverride>
    <w:lvlOverride w:ilvl="2"/>
    <w:lvlOverride w:ilvl="3"/>
    <w:lvlOverride w:ilvl="4"/>
    <w:lvlOverride w:ilvl="5"/>
    <w:lvlOverride w:ilvl="6"/>
    <w:lvlOverride w:ilvl="7"/>
    <w:lvlOverride w:ilvl="8"/>
  </w:num>
  <w:num w:numId="3">
    <w:abstractNumId w:val="11"/>
  </w:num>
  <w:num w:numId="4">
    <w:abstractNumId w:val="5"/>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16"/>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num>
  <w:num w:numId="24">
    <w:abstractNumId w:val="1"/>
  </w:num>
  <w:num w:numId="25">
    <w:abstractNumId w:val="21"/>
  </w:num>
  <w:num w:numId="26">
    <w:abstractNumId w:val="4"/>
  </w:num>
  <w:num w:numId="27">
    <w:abstractNumId w:val="17"/>
  </w:num>
  <w:num w:numId="28">
    <w:abstractNumId w:val="12"/>
  </w:num>
  <w:num w:numId="29">
    <w:abstractNumId w:val="22"/>
  </w:num>
  <w:num w:numId="30">
    <w:abstractNumId w:val="2"/>
  </w:num>
  <w:num w:numId="31">
    <w:abstractNumId w:val="19"/>
  </w:num>
  <w:num w:numId="32">
    <w:abstractNumId w:val="8"/>
  </w:num>
  <w:num w:numId="33">
    <w:abstractNumId w:val="18"/>
  </w:num>
  <w:num w:numId="34">
    <w:abstractNumId w:val="6"/>
  </w:num>
  <w:num w:numId="35">
    <w:abstractNumId w:val="13"/>
  </w:num>
  <w:num w:numId="36">
    <w:abstractNumId w:val="0"/>
  </w:num>
  <w:num w:numId="37">
    <w:abstractNumId w:val="14"/>
  </w:num>
  <w:num w:numId="38">
    <w:abstractNumId w:val="20"/>
  </w:num>
  <w:num w:numId="39">
    <w:abstractNumId w:val="7"/>
  </w:num>
  <w:num w:numId="40">
    <w:abstractNumId w:val="3"/>
  </w:num>
  <w:num w:numId="41">
    <w:abstractNumId w:val="10"/>
  </w:num>
  <w:num w:numId="42">
    <w:abstractNumId w:val="24"/>
  </w:num>
  <w:num w:numId="4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1"/>
  <w:removePersonalInformation/>
  <w:removeDateAndTime/>
  <w:documentProtection w:edit="forms" w:enforcement="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6AC5"/>
    <w:rsid w:val="00001AF1"/>
    <w:rsid w:val="00002E12"/>
    <w:rsid w:val="00010BC5"/>
    <w:rsid w:val="000110DC"/>
    <w:rsid w:val="000158AA"/>
    <w:rsid w:val="000159B9"/>
    <w:rsid w:val="00016B6E"/>
    <w:rsid w:val="00023E21"/>
    <w:rsid w:val="00024021"/>
    <w:rsid w:val="00025ABC"/>
    <w:rsid w:val="00026412"/>
    <w:rsid w:val="00031F6F"/>
    <w:rsid w:val="00034D6E"/>
    <w:rsid w:val="00037A78"/>
    <w:rsid w:val="000450A0"/>
    <w:rsid w:val="000460F1"/>
    <w:rsid w:val="00047C51"/>
    <w:rsid w:val="0005089D"/>
    <w:rsid w:val="00052085"/>
    <w:rsid w:val="000525BC"/>
    <w:rsid w:val="00053E6D"/>
    <w:rsid w:val="00073222"/>
    <w:rsid w:val="000770BA"/>
    <w:rsid w:val="00092072"/>
    <w:rsid w:val="00092086"/>
    <w:rsid w:val="000920AD"/>
    <w:rsid w:val="00092580"/>
    <w:rsid w:val="00093C86"/>
    <w:rsid w:val="000955E7"/>
    <w:rsid w:val="000956BD"/>
    <w:rsid w:val="000966D7"/>
    <w:rsid w:val="000A110D"/>
    <w:rsid w:val="000A478F"/>
    <w:rsid w:val="000A5B32"/>
    <w:rsid w:val="000B00D5"/>
    <w:rsid w:val="000B0288"/>
    <w:rsid w:val="000B33DA"/>
    <w:rsid w:val="000B3CD0"/>
    <w:rsid w:val="000B4EBB"/>
    <w:rsid w:val="000B761D"/>
    <w:rsid w:val="000C3769"/>
    <w:rsid w:val="000C4D7F"/>
    <w:rsid w:val="000C522D"/>
    <w:rsid w:val="000D066E"/>
    <w:rsid w:val="000D0831"/>
    <w:rsid w:val="000D0A8C"/>
    <w:rsid w:val="000D2B9A"/>
    <w:rsid w:val="000D7000"/>
    <w:rsid w:val="000E4295"/>
    <w:rsid w:val="000E47E7"/>
    <w:rsid w:val="000E5439"/>
    <w:rsid w:val="000E6633"/>
    <w:rsid w:val="000F5143"/>
    <w:rsid w:val="00101164"/>
    <w:rsid w:val="00102686"/>
    <w:rsid w:val="0011036E"/>
    <w:rsid w:val="001130B0"/>
    <w:rsid w:val="0011369B"/>
    <w:rsid w:val="0011742E"/>
    <w:rsid w:val="0012146C"/>
    <w:rsid w:val="00123D10"/>
    <w:rsid w:val="00126B33"/>
    <w:rsid w:val="00126F77"/>
    <w:rsid w:val="00130B54"/>
    <w:rsid w:val="0014360B"/>
    <w:rsid w:val="001469DA"/>
    <w:rsid w:val="00152CF3"/>
    <w:rsid w:val="00154B00"/>
    <w:rsid w:val="00162714"/>
    <w:rsid w:val="001644E9"/>
    <w:rsid w:val="00164726"/>
    <w:rsid w:val="001845D9"/>
    <w:rsid w:val="0018630F"/>
    <w:rsid w:val="00187FE9"/>
    <w:rsid w:val="001906CD"/>
    <w:rsid w:val="00191B99"/>
    <w:rsid w:val="0019694B"/>
    <w:rsid w:val="00196DE6"/>
    <w:rsid w:val="00197D29"/>
    <w:rsid w:val="001A02E3"/>
    <w:rsid w:val="001A1ADF"/>
    <w:rsid w:val="001A365C"/>
    <w:rsid w:val="001A4F78"/>
    <w:rsid w:val="001B013D"/>
    <w:rsid w:val="001B171D"/>
    <w:rsid w:val="001B2888"/>
    <w:rsid w:val="001B29A1"/>
    <w:rsid w:val="001B3AFD"/>
    <w:rsid w:val="001B5169"/>
    <w:rsid w:val="001B6164"/>
    <w:rsid w:val="001C2C95"/>
    <w:rsid w:val="001D0ADF"/>
    <w:rsid w:val="001D4032"/>
    <w:rsid w:val="001D40EA"/>
    <w:rsid w:val="001D77ED"/>
    <w:rsid w:val="001E1180"/>
    <w:rsid w:val="001E126A"/>
    <w:rsid w:val="001E23EA"/>
    <w:rsid w:val="001E6919"/>
    <w:rsid w:val="001E6958"/>
    <w:rsid w:val="001E7214"/>
    <w:rsid w:val="001E7A6D"/>
    <w:rsid w:val="001E7B01"/>
    <w:rsid w:val="001F2109"/>
    <w:rsid w:val="001F5BA9"/>
    <w:rsid w:val="00201924"/>
    <w:rsid w:val="00202473"/>
    <w:rsid w:val="002047B8"/>
    <w:rsid w:val="002053F2"/>
    <w:rsid w:val="00206D63"/>
    <w:rsid w:val="0021048C"/>
    <w:rsid w:val="0021185D"/>
    <w:rsid w:val="0021385F"/>
    <w:rsid w:val="002145C9"/>
    <w:rsid w:val="0021626D"/>
    <w:rsid w:val="00217807"/>
    <w:rsid w:val="00222934"/>
    <w:rsid w:val="00226777"/>
    <w:rsid w:val="002316AE"/>
    <w:rsid w:val="00234273"/>
    <w:rsid w:val="00235BD1"/>
    <w:rsid w:val="0023758F"/>
    <w:rsid w:val="002416C4"/>
    <w:rsid w:val="00242B0E"/>
    <w:rsid w:val="00243012"/>
    <w:rsid w:val="002431C9"/>
    <w:rsid w:val="00246465"/>
    <w:rsid w:val="00247DF0"/>
    <w:rsid w:val="00254813"/>
    <w:rsid w:val="00257456"/>
    <w:rsid w:val="00257FF2"/>
    <w:rsid w:val="00260D57"/>
    <w:rsid w:val="002626B7"/>
    <w:rsid w:val="00265822"/>
    <w:rsid w:val="00267A55"/>
    <w:rsid w:val="00270F44"/>
    <w:rsid w:val="0027105F"/>
    <w:rsid w:val="002711FB"/>
    <w:rsid w:val="00271F0A"/>
    <w:rsid w:val="00274F0E"/>
    <w:rsid w:val="00283318"/>
    <w:rsid w:val="00285525"/>
    <w:rsid w:val="00294CD8"/>
    <w:rsid w:val="002A270B"/>
    <w:rsid w:val="002A39C5"/>
    <w:rsid w:val="002A50FD"/>
    <w:rsid w:val="002A561D"/>
    <w:rsid w:val="002A6753"/>
    <w:rsid w:val="002A6FF7"/>
    <w:rsid w:val="002B1F1D"/>
    <w:rsid w:val="002B28D7"/>
    <w:rsid w:val="002B7B60"/>
    <w:rsid w:val="002B7EB6"/>
    <w:rsid w:val="002C0B61"/>
    <w:rsid w:val="002C15E6"/>
    <w:rsid w:val="002C247D"/>
    <w:rsid w:val="002C3345"/>
    <w:rsid w:val="002C4E0A"/>
    <w:rsid w:val="002D409A"/>
    <w:rsid w:val="002D7397"/>
    <w:rsid w:val="002E2E2C"/>
    <w:rsid w:val="002E5B19"/>
    <w:rsid w:val="002F0152"/>
    <w:rsid w:val="002F228B"/>
    <w:rsid w:val="002F30E7"/>
    <w:rsid w:val="00300EEB"/>
    <w:rsid w:val="003013A9"/>
    <w:rsid w:val="003020B5"/>
    <w:rsid w:val="00302668"/>
    <w:rsid w:val="003027BB"/>
    <w:rsid w:val="00307592"/>
    <w:rsid w:val="00310A10"/>
    <w:rsid w:val="0031109F"/>
    <w:rsid w:val="003116D4"/>
    <w:rsid w:val="00322E15"/>
    <w:rsid w:val="00327D25"/>
    <w:rsid w:val="003319A7"/>
    <w:rsid w:val="00334FE3"/>
    <w:rsid w:val="00336715"/>
    <w:rsid w:val="00337293"/>
    <w:rsid w:val="003421AE"/>
    <w:rsid w:val="003433D1"/>
    <w:rsid w:val="0034424C"/>
    <w:rsid w:val="00344B24"/>
    <w:rsid w:val="003456B9"/>
    <w:rsid w:val="003463C5"/>
    <w:rsid w:val="00346837"/>
    <w:rsid w:val="0035067D"/>
    <w:rsid w:val="00353A16"/>
    <w:rsid w:val="0035776D"/>
    <w:rsid w:val="00360762"/>
    <w:rsid w:val="00361C30"/>
    <w:rsid w:val="003626E0"/>
    <w:rsid w:val="00364FD9"/>
    <w:rsid w:val="00367C1B"/>
    <w:rsid w:val="00373BB6"/>
    <w:rsid w:val="00373F7C"/>
    <w:rsid w:val="00376B61"/>
    <w:rsid w:val="00380551"/>
    <w:rsid w:val="00382407"/>
    <w:rsid w:val="00382E0E"/>
    <w:rsid w:val="0038466C"/>
    <w:rsid w:val="00384CE2"/>
    <w:rsid w:val="00385DE1"/>
    <w:rsid w:val="00386A64"/>
    <w:rsid w:val="00386FA1"/>
    <w:rsid w:val="00387595"/>
    <w:rsid w:val="00390142"/>
    <w:rsid w:val="00392F00"/>
    <w:rsid w:val="00396869"/>
    <w:rsid w:val="00397377"/>
    <w:rsid w:val="003A22DE"/>
    <w:rsid w:val="003A2860"/>
    <w:rsid w:val="003A3C35"/>
    <w:rsid w:val="003A7D30"/>
    <w:rsid w:val="003B3C5C"/>
    <w:rsid w:val="003B5FC0"/>
    <w:rsid w:val="003C0E8B"/>
    <w:rsid w:val="003C1694"/>
    <w:rsid w:val="003C3853"/>
    <w:rsid w:val="003C47CA"/>
    <w:rsid w:val="003D1F0A"/>
    <w:rsid w:val="003D32F6"/>
    <w:rsid w:val="003D35A4"/>
    <w:rsid w:val="003D6DE1"/>
    <w:rsid w:val="003D795C"/>
    <w:rsid w:val="003E30FB"/>
    <w:rsid w:val="003E5806"/>
    <w:rsid w:val="003F2711"/>
    <w:rsid w:val="003F4257"/>
    <w:rsid w:val="003F6690"/>
    <w:rsid w:val="003F6C70"/>
    <w:rsid w:val="003F7CB9"/>
    <w:rsid w:val="00403333"/>
    <w:rsid w:val="00405F5C"/>
    <w:rsid w:val="00406A58"/>
    <w:rsid w:val="00407B1D"/>
    <w:rsid w:val="00411735"/>
    <w:rsid w:val="00415C74"/>
    <w:rsid w:val="00425AC6"/>
    <w:rsid w:val="00427D78"/>
    <w:rsid w:val="00433740"/>
    <w:rsid w:val="00433C22"/>
    <w:rsid w:val="0043654D"/>
    <w:rsid w:val="0044240C"/>
    <w:rsid w:val="00451840"/>
    <w:rsid w:val="0045310E"/>
    <w:rsid w:val="00457448"/>
    <w:rsid w:val="00460220"/>
    <w:rsid w:val="00460C9A"/>
    <w:rsid w:val="00464924"/>
    <w:rsid w:val="004724E0"/>
    <w:rsid w:val="004737D7"/>
    <w:rsid w:val="0047581D"/>
    <w:rsid w:val="00480289"/>
    <w:rsid w:val="00481279"/>
    <w:rsid w:val="00482ADA"/>
    <w:rsid w:val="00483368"/>
    <w:rsid w:val="004837B0"/>
    <w:rsid w:val="00485D51"/>
    <w:rsid w:val="00494011"/>
    <w:rsid w:val="00494DA9"/>
    <w:rsid w:val="00497EC5"/>
    <w:rsid w:val="004A0BF4"/>
    <w:rsid w:val="004A1022"/>
    <w:rsid w:val="004A10AA"/>
    <w:rsid w:val="004A263B"/>
    <w:rsid w:val="004A3246"/>
    <w:rsid w:val="004B3DE4"/>
    <w:rsid w:val="004B68AE"/>
    <w:rsid w:val="004C35B0"/>
    <w:rsid w:val="004C49EF"/>
    <w:rsid w:val="004C4A19"/>
    <w:rsid w:val="004C5570"/>
    <w:rsid w:val="004D00C9"/>
    <w:rsid w:val="004D2E9D"/>
    <w:rsid w:val="004D6733"/>
    <w:rsid w:val="004D7828"/>
    <w:rsid w:val="004E16F5"/>
    <w:rsid w:val="004E3CC7"/>
    <w:rsid w:val="004E5B69"/>
    <w:rsid w:val="004E61FD"/>
    <w:rsid w:val="004F273E"/>
    <w:rsid w:val="004F287C"/>
    <w:rsid w:val="004F2A87"/>
    <w:rsid w:val="004F41D2"/>
    <w:rsid w:val="00507C56"/>
    <w:rsid w:val="005167AB"/>
    <w:rsid w:val="00517697"/>
    <w:rsid w:val="00521E3C"/>
    <w:rsid w:val="005230F4"/>
    <w:rsid w:val="0052344E"/>
    <w:rsid w:val="00526478"/>
    <w:rsid w:val="00527D76"/>
    <w:rsid w:val="00530204"/>
    <w:rsid w:val="00530385"/>
    <w:rsid w:val="00532F83"/>
    <w:rsid w:val="00533516"/>
    <w:rsid w:val="00534249"/>
    <w:rsid w:val="00534C5F"/>
    <w:rsid w:val="00540257"/>
    <w:rsid w:val="005412E4"/>
    <w:rsid w:val="0054192F"/>
    <w:rsid w:val="00544EB3"/>
    <w:rsid w:val="0054594B"/>
    <w:rsid w:val="00546FE4"/>
    <w:rsid w:val="0054749B"/>
    <w:rsid w:val="00551CC6"/>
    <w:rsid w:val="00557A6B"/>
    <w:rsid w:val="005600D0"/>
    <w:rsid w:val="005603F1"/>
    <w:rsid w:val="00560541"/>
    <w:rsid w:val="005614CF"/>
    <w:rsid w:val="00564521"/>
    <w:rsid w:val="005672D0"/>
    <w:rsid w:val="00572CEB"/>
    <w:rsid w:val="00576476"/>
    <w:rsid w:val="005834C9"/>
    <w:rsid w:val="005A234B"/>
    <w:rsid w:val="005A58BA"/>
    <w:rsid w:val="005A5D30"/>
    <w:rsid w:val="005A6AB9"/>
    <w:rsid w:val="005B57D7"/>
    <w:rsid w:val="005C333E"/>
    <w:rsid w:val="005C3AE7"/>
    <w:rsid w:val="005C468F"/>
    <w:rsid w:val="005C7189"/>
    <w:rsid w:val="005D0677"/>
    <w:rsid w:val="005D2AC8"/>
    <w:rsid w:val="005D4B9D"/>
    <w:rsid w:val="005D78F5"/>
    <w:rsid w:val="005E294C"/>
    <w:rsid w:val="005E2CE3"/>
    <w:rsid w:val="005E5F6F"/>
    <w:rsid w:val="005E6695"/>
    <w:rsid w:val="005F2E85"/>
    <w:rsid w:val="005F3F07"/>
    <w:rsid w:val="00603D04"/>
    <w:rsid w:val="00606857"/>
    <w:rsid w:val="00607FA4"/>
    <w:rsid w:val="00615F42"/>
    <w:rsid w:val="00621E91"/>
    <w:rsid w:val="006258C2"/>
    <w:rsid w:val="00626365"/>
    <w:rsid w:val="00630E22"/>
    <w:rsid w:val="0064168C"/>
    <w:rsid w:val="00644697"/>
    <w:rsid w:val="00646F0D"/>
    <w:rsid w:val="006574F2"/>
    <w:rsid w:val="00657B46"/>
    <w:rsid w:val="00663722"/>
    <w:rsid w:val="006653EF"/>
    <w:rsid w:val="006764EC"/>
    <w:rsid w:val="006835FE"/>
    <w:rsid w:val="006862E7"/>
    <w:rsid w:val="0068652A"/>
    <w:rsid w:val="00693BFD"/>
    <w:rsid w:val="00695065"/>
    <w:rsid w:val="006A0B9C"/>
    <w:rsid w:val="006A1038"/>
    <w:rsid w:val="006A60E5"/>
    <w:rsid w:val="006A649A"/>
    <w:rsid w:val="006B1B49"/>
    <w:rsid w:val="006B6390"/>
    <w:rsid w:val="006C0356"/>
    <w:rsid w:val="006C0843"/>
    <w:rsid w:val="006C74B1"/>
    <w:rsid w:val="006C7D33"/>
    <w:rsid w:val="006D7FE6"/>
    <w:rsid w:val="006E0A11"/>
    <w:rsid w:val="006E1E38"/>
    <w:rsid w:val="006E43F1"/>
    <w:rsid w:val="006E57AA"/>
    <w:rsid w:val="006E60CE"/>
    <w:rsid w:val="006E7D62"/>
    <w:rsid w:val="006F0044"/>
    <w:rsid w:val="006F0246"/>
    <w:rsid w:val="006F0C42"/>
    <w:rsid w:val="006F20CF"/>
    <w:rsid w:val="006F2F81"/>
    <w:rsid w:val="006F38ED"/>
    <w:rsid w:val="006F570C"/>
    <w:rsid w:val="007038C6"/>
    <w:rsid w:val="00705567"/>
    <w:rsid w:val="00707D4D"/>
    <w:rsid w:val="00721787"/>
    <w:rsid w:val="00723503"/>
    <w:rsid w:val="00724CCD"/>
    <w:rsid w:val="00730C04"/>
    <w:rsid w:val="0073597B"/>
    <w:rsid w:val="007378F6"/>
    <w:rsid w:val="007435A6"/>
    <w:rsid w:val="0074545D"/>
    <w:rsid w:val="007522E3"/>
    <w:rsid w:val="0075245A"/>
    <w:rsid w:val="0075335B"/>
    <w:rsid w:val="00753C44"/>
    <w:rsid w:val="00754383"/>
    <w:rsid w:val="007564D1"/>
    <w:rsid w:val="00757232"/>
    <w:rsid w:val="00760679"/>
    <w:rsid w:val="00763628"/>
    <w:rsid w:val="00767E99"/>
    <w:rsid w:val="00772E62"/>
    <w:rsid w:val="0077789B"/>
    <w:rsid w:val="00780A67"/>
    <w:rsid w:val="00780D29"/>
    <w:rsid w:val="0078337A"/>
    <w:rsid w:val="00784853"/>
    <w:rsid w:val="00785C52"/>
    <w:rsid w:val="00790438"/>
    <w:rsid w:val="00790E5E"/>
    <w:rsid w:val="00791C8D"/>
    <w:rsid w:val="00791F22"/>
    <w:rsid w:val="00794181"/>
    <w:rsid w:val="007A0488"/>
    <w:rsid w:val="007A160B"/>
    <w:rsid w:val="007A4519"/>
    <w:rsid w:val="007A551A"/>
    <w:rsid w:val="007A5D0A"/>
    <w:rsid w:val="007A7F6F"/>
    <w:rsid w:val="007B4C76"/>
    <w:rsid w:val="007B5216"/>
    <w:rsid w:val="007C1C50"/>
    <w:rsid w:val="007C2260"/>
    <w:rsid w:val="007C5098"/>
    <w:rsid w:val="007D1E52"/>
    <w:rsid w:val="007D1FC0"/>
    <w:rsid w:val="007D2358"/>
    <w:rsid w:val="007D29F2"/>
    <w:rsid w:val="007D29FD"/>
    <w:rsid w:val="007D2DA8"/>
    <w:rsid w:val="007E2164"/>
    <w:rsid w:val="007E39E4"/>
    <w:rsid w:val="007E6FB3"/>
    <w:rsid w:val="007F1DE9"/>
    <w:rsid w:val="007F21B4"/>
    <w:rsid w:val="00802553"/>
    <w:rsid w:val="0080367F"/>
    <w:rsid w:val="00803EAB"/>
    <w:rsid w:val="008046B5"/>
    <w:rsid w:val="0080523E"/>
    <w:rsid w:val="00810F7A"/>
    <w:rsid w:val="008127C0"/>
    <w:rsid w:val="00812EDD"/>
    <w:rsid w:val="008139C5"/>
    <w:rsid w:val="0081650F"/>
    <w:rsid w:val="00816AF1"/>
    <w:rsid w:val="008222A5"/>
    <w:rsid w:val="00822F61"/>
    <w:rsid w:val="00823556"/>
    <w:rsid w:val="0082703C"/>
    <w:rsid w:val="0083091E"/>
    <w:rsid w:val="0083256D"/>
    <w:rsid w:val="00832B31"/>
    <w:rsid w:val="00833B16"/>
    <w:rsid w:val="008370FA"/>
    <w:rsid w:val="008401E7"/>
    <w:rsid w:val="008403E0"/>
    <w:rsid w:val="008460C0"/>
    <w:rsid w:val="0084657B"/>
    <w:rsid w:val="00851A18"/>
    <w:rsid w:val="008543F5"/>
    <w:rsid w:val="00855944"/>
    <w:rsid w:val="00863F7E"/>
    <w:rsid w:val="008649EF"/>
    <w:rsid w:val="00864A18"/>
    <w:rsid w:val="008702F9"/>
    <w:rsid w:val="00870833"/>
    <w:rsid w:val="00874571"/>
    <w:rsid w:val="00877731"/>
    <w:rsid w:val="00880756"/>
    <w:rsid w:val="00881F93"/>
    <w:rsid w:val="00882CB5"/>
    <w:rsid w:val="00883641"/>
    <w:rsid w:val="00884E69"/>
    <w:rsid w:val="00890082"/>
    <w:rsid w:val="00897C88"/>
    <w:rsid w:val="008A1CA0"/>
    <w:rsid w:val="008A48D2"/>
    <w:rsid w:val="008B00FB"/>
    <w:rsid w:val="008B2610"/>
    <w:rsid w:val="008B36DB"/>
    <w:rsid w:val="008B471D"/>
    <w:rsid w:val="008B49E4"/>
    <w:rsid w:val="008B729C"/>
    <w:rsid w:val="008C0C20"/>
    <w:rsid w:val="008C4A93"/>
    <w:rsid w:val="008C586B"/>
    <w:rsid w:val="008D0B33"/>
    <w:rsid w:val="008D2680"/>
    <w:rsid w:val="008E0E49"/>
    <w:rsid w:val="008E35FD"/>
    <w:rsid w:val="008E577A"/>
    <w:rsid w:val="008E6227"/>
    <w:rsid w:val="008E78B9"/>
    <w:rsid w:val="008F6C12"/>
    <w:rsid w:val="0090420A"/>
    <w:rsid w:val="0090543D"/>
    <w:rsid w:val="009056C5"/>
    <w:rsid w:val="00911B7E"/>
    <w:rsid w:val="00917A69"/>
    <w:rsid w:val="00920727"/>
    <w:rsid w:val="00921AF7"/>
    <w:rsid w:val="0092297F"/>
    <w:rsid w:val="0092317B"/>
    <w:rsid w:val="00923FA7"/>
    <w:rsid w:val="009262F2"/>
    <w:rsid w:val="00937791"/>
    <w:rsid w:val="00942FA8"/>
    <w:rsid w:val="00951933"/>
    <w:rsid w:val="00954343"/>
    <w:rsid w:val="00955271"/>
    <w:rsid w:val="00963C9C"/>
    <w:rsid w:val="00963FFE"/>
    <w:rsid w:val="0096512E"/>
    <w:rsid w:val="00965240"/>
    <w:rsid w:val="00965B6B"/>
    <w:rsid w:val="0097065A"/>
    <w:rsid w:val="00971EDB"/>
    <w:rsid w:val="00974D50"/>
    <w:rsid w:val="009759FE"/>
    <w:rsid w:val="0097620B"/>
    <w:rsid w:val="0098008E"/>
    <w:rsid w:val="009810D9"/>
    <w:rsid w:val="009856EE"/>
    <w:rsid w:val="00987ABE"/>
    <w:rsid w:val="00991EE4"/>
    <w:rsid w:val="009925F0"/>
    <w:rsid w:val="009939DC"/>
    <w:rsid w:val="00993B9C"/>
    <w:rsid w:val="0099657C"/>
    <w:rsid w:val="00997CE7"/>
    <w:rsid w:val="009A66DC"/>
    <w:rsid w:val="009B03A1"/>
    <w:rsid w:val="009B071A"/>
    <w:rsid w:val="009B449C"/>
    <w:rsid w:val="009B4E1E"/>
    <w:rsid w:val="009C03FB"/>
    <w:rsid w:val="009C4B4F"/>
    <w:rsid w:val="009D4C7B"/>
    <w:rsid w:val="009D7878"/>
    <w:rsid w:val="009E02FC"/>
    <w:rsid w:val="009E19FF"/>
    <w:rsid w:val="009E43FC"/>
    <w:rsid w:val="009E4FC1"/>
    <w:rsid w:val="009E78B4"/>
    <w:rsid w:val="009F0C02"/>
    <w:rsid w:val="009F5758"/>
    <w:rsid w:val="009F5DB6"/>
    <w:rsid w:val="00A01584"/>
    <w:rsid w:val="00A0283F"/>
    <w:rsid w:val="00A04F4A"/>
    <w:rsid w:val="00A05638"/>
    <w:rsid w:val="00A11481"/>
    <w:rsid w:val="00A11F7C"/>
    <w:rsid w:val="00A26343"/>
    <w:rsid w:val="00A321D4"/>
    <w:rsid w:val="00A35E6C"/>
    <w:rsid w:val="00A408B5"/>
    <w:rsid w:val="00A44F95"/>
    <w:rsid w:val="00A4590E"/>
    <w:rsid w:val="00A529E2"/>
    <w:rsid w:val="00A539F8"/>
    <w:rsid w:val="00A53C36"/>
    <w:rsid w:val="00A54EB1"/>
    <w:rsid w:val="00A5528F"/>
    <w:rsid w:val="00A6052D"/>
    <w:rsid w:val="00A62C11"/>
    <w:rsid w:val="00A6491A"/>
    <w:rsid w:val="00A6594E"/>
    <w:rsid w:val="00A727B6"/>
    <w:rsid w:val="00A732CA"/>
    <w:rsid w:val="00A81CC6"/>
    <w:rsid w:val="00A82051"/>
    <w:rsid w:val="00A83EC6"/>
    <w:rsid w:val="00A8732C"/>
    <w:rsid w:val="00A879F9"/>
    <w:rsid w:val="00A9062D"/>
    <w:rsid w:val="00A91C21"/>
    <w:rsid w:val="00A93F58"/>
    <w:rsid w:val="00A94125"/>
    <w:rsid w:val="00A95F6C"/>
    <w:rsid w:val="00A96329"/>
    <w:rsid w:val="00A96ED8"/>
    <w:rsid w:val="00A97D2B"/>
    <w:rsid w:val="00A97EFB"/>
    <w:rsid w:val="00AA134B"/>
    <w:rsid w:val="00AA2CFE"/>
    <w:rsid w:val="00AA5FDA"/>
    <w:rsid w:val="00AA6291"/>
    <w:rsid w:val="00AB6412"/>
    <w:rsid w:val="00AC0A25"/>
    <w:rsid w:val="00AC0C91"/>
    <w:rsid w:val="00AC2DAF"/>
    <w:rsid w:val="00AC3E19"/>
    <w:rsid w:val="00AD37D4"/>
    <w:rsid w:val="00AD5153"/>
    <w:rsid w:val="00AD5409"/>
    <w:rsid w:val="00AD741E"/>
    <w:rsid w:val="00AD7986"/>
    <w:rsid w:val="00AE1188"/>
    <w:rsid w:val="00AE61D2"/>
    <w:rsid w:val="00AE738C"/>
    <w:rsid w:val="00AF1046"/>
    <w:rsid w:val="00AF4466"/>
    <w:rsid w:val="00AF5D1E"/>
    <w:rsid w:val="00AF6108"/>
    <w:rsid w:val="00B01D59"/>
    <w:rsid w:val="00B040A9"/>
    <w:rsid w:val="00B042DA"/>
    <w:rsid w:val="00B06F7A"/>
    <w:rsid w:val="00B1711E"/>
    <w:rsid w:val="00B17CBE"/>
    <w:rsid w:val="00B17E26"/>
    <w:rsid w:val="00B231A4"/>
    <w:rsid w:val="00B24086"/>
    <w:rsid w:val="00B25D20"/>
    <w:rsid w:val="00B31C99"/>
    <w:rsid w:val="00B360DB"/>
    <w:rsid w:val="00B53BA6"/>
    <w:rsid w:val="00B5731D"/>
    <w:rsid w:val="00B615E6"/>
    <w:rsid w:val="00B6378B"/>
    <w:rsid w:val="00B63E3A"/>
    <w:rsid w:val="00B727B9"/>
    <w:rsid w:val="00B74939"/>
    <w:rsid w:val="00B75965"/>
    <w:rsid w:val="00B771AD"/>
    <w:rsid w:val="00B814CB"/>
    <w:rsid w:val="00B85AF5"/>
    <w:rsid w:val="00BA0CF8"/>
    <w:rsid w:val="00BA1ADF"/>
    <w:rsid w:val="00BA4C97"/>
    <w:rsid w:val="00BA51FC"/>
    <w:rsid w:val="00BA7374"/>
    <w:rsid w:val="00BB003A"/>
    <w:rsid w:val="00BB3358"/>
    <w:rsid w:val="00BB3382"/>
    <w:rsid w:val="00BB3643"/>
    <w:rsid w:val="00BB4187"/>
    <w:rsid w:val="00BC3DA0"/>
    <w:rsid w:val="00BC424B"/>
    <w:rsid w:val="00BD2114"/>
    <w:rsid w:val="00BD2723"/>
    <w:rsid w:val="00BD4F84"/>
    <w:rsid w:val="00BD59C4"/>
    <w:rsid w:val="00BE0FDE"/>
    <w:rsid w:val="00BE56D3"/>
    <w:rsid w:val="00BE6D92"/>
    <w:rsid w:val="00BF5D72"/>
    <w:rsid w:val="00BF6AC5"/>
    <w:rsid w:val="00BF71A0"/>
    <w:rsid w:val="00C01121"/>
    <w:rsid w:val="00C030A5"/>
    <w:rsid w:val="00C04259"/>
    <w:rsid w:val="00C05A45"/>
    <w:rsid w:val="00C0796F"/>
    <w:rsid w:val="00C11950"/>
    <w:rsid w:val="00C11B34"/>
    <w:rsid w:val="00C128DA"/>
    <w:rsid w:val="00C12C5C"/>
    <w:rsid w:val="00C16800"/>
    <w:rsid w:val="00C171FB"/>
    <w:rsid w:val="00C209C2"/>
    <w:rsid w:val="00C2267F"/>
    <w:rsid w:val="00C22AD8"/>
    <w:rsid w:val="00C274ED"/>
    <w:rsid w:val="00C3456B"/>
    <w:rsid w:val="00C3557E"/>
    <w:rsid w:val="00C356CD"/>
    <w:rsid w:val="00C3594B"/>
    <w:rsid w:val="00C43102"/>
    <w:rsid w:val="00C43411"/>
    <w:rsid w:val="00C4696B"/>
    <w:rsid w:val="00C46BD1"/>
    <w:rsid w:val="00C5019E"/>
    <w:rsid w:val="00C50513"/>
    <w:rsid w:val="00C519B7"/>
    <w:rsid w:val="00C523F0"/>
    <w:rsid w:val="00C54503"/>
    <w:rsid w:val="00C550C4"/>
    <w:rsid w:val="00C57F0E"/>
    <w:rsid w:val="00C61AFA"/>
    <w:rsid w:val="00C62624"/>
    <w:rsid w:val="00C63055"/>
    <w:rsid w:val="00C7244A"/>
    <w:rsid w:val="00C73B62"/>
    <w:rsid w:val="00C75275"/>
    <w:rsid w:val="00C7732D"/>
    <w:rsid w:val="00C776B1"/>
    <w:rsid w:val="00C815FE"/>
    <w:rsid w:val="00C83F51"/>
    <w:rsid w:val="00C847AE"/>
    <w:rsid w:val="00C871DC"/>
    <w:rsid w:val="00C91A08"/>
    <w:rsid w:val="00C92027"/>
    <w:rsid w:val="00CA04C6"/>
    <w:rsid w:val="00CA26DD"/>
    <w:rsid w:val="00CA3D24"/>
    <w:rsid w:val="00CB12EC"/>
    <w:rsid w:val="00CB7644"/>
    <w:rsid w:val="00CC09D7"/>
    <w:rsid w:val="00CC12B8"/>
    <w:rsid w:val="00CD22E3"/>
    <w:rsid w:val="00CD4B0A"/>
    <w:rsid w:val="00CD4E44"/>
    <w:rsid w:val="00CD577E"/>
    <w:rsid w:val="00CD5AE4"/>
    <w:rsid w:val="00CD7A7D"/>
    <w:rsid w:val="00CE480E"/>
    <w:rsid w:val="00CF2D8E"/>
    <w:rsid w:val="00CF2DFA"/>
    <w:rsid w:val="00CF34A1"/>
    <w:rsid w:val="00CF5582"/>
    <w:rsid w:val="00CF5AD8"/>
    <w:rsid w:val="00D00122"/>
    <w:rsid w:val="00D01D2A"/>
    <w:rsid w:val="00D0257B"/>
    <w:rsid w:val="00D076D4"/>
    <w:rsid w:val="00D101DE"/>
    <w:rsid w:val="00D10B47"/>
    <w:rsid w:val="00D11EB1"/>
    <w:rsid w:val="00D17F17"/>
    <w:rsid w:val="00D23597"/>
    <w:rsid w:val="00D30BDC"/>
    <w:rsid w:val="00D317D5"/>
    <w:rsid w:val="00D35B8E"/>
    <w:rsid w:val="00D37E59"/>
    <w:rsid w:val="00D43D03"/>
    <w:rsid w:val="00D45D28"/>
    <w:rsid w:val="00D46944"/>
    <w:rsid w:val="00D514EA"/>
    <w:rsid w:val="00D57F88"/>
    <w:rsid w:val="00D609EF"/>
    <w:rsid w:val="00D60D61"/>
    <w:rsid w:val="00D67AA5"/>
    <w:rsid w:val="00D7105C"/>
    <w:rsid w:val="00D73646"/>
    <w:rsid w:val="00D75AB6"/>
    <w:rsid w:val="00D7778A"/>
    <w:rsid w:val="00D777B4"/>
    <w:rsid w:val="00D77A90"/>
    <w:rsid w:val="00D82C50"/>
    <w:rsid w:val="00D8360B"/>
    <w:rsid w:val="00D85676"/>
    <w:rsid w:val="00D860D6"/>
    <w:rsid w:val="00D90809"/>
    <w:rsid w:val="00D94198"/>
    <w:rsid w:val="00D96ADA"/>
    <w:rsid w:val="00DA2886"/>
    <w:rsid w:val="00DA4182"/>
    <w:rsid w:val="00DA5E50"/>
    <w:rsid w:val="00DA7D0C"/>
    <w:rsid w:val="00DB10E6"/>
    <w:rsid w:val="00DB2A4A"/>
    <w:rsid w:val="00DB311C"/>
    <w:rsid w:val="00DB432D"/>
    <w:rsid w:val="00DB4913"/>
    <w:rsid w:val="00DB519B"/>
    <w:rsid w:val="00DB7921"/>
    <w:rsid w:val="00DB79A9"/>
    <w:rsid w:val="00DC500F"/>
    <w:rsid w:val="00DC63B3"/>
    <w:rsid w:val="00DC7694"/>
    <w:rsid w:val="00DC7FBE"/>
    <w:rsid w:val="00DD130E"/>
    <w:rsid w:val="00DD308E"/>
    <w:rsid w:val="00DD6706"/>
    <w:rsid w:val="00DE3E9A"/>
    <w:rsid w:val="00DE5FD2"/>
    <w:rsid w:val="00DE6EBD"/>
    <w:rsid w:val="00DF0C51"/>
    <w:rsid w:val="00DF0D47"/>
    <w:rsid w:val="00DF1652"/>
    <w:rsid w:val="00DF37E3"/>
    <w:rsid w:val="00DF6D37"/>
    <w:rsid w:val="00E048ED"/>
    <w:rsid w:val="00E04FB3"/>
    <w:rsid w:val="00E058F2"/>
    <w:rsid w:val="00E05D9C"/>
    <w:rsid w:val="00E06102"/>
    <w:rsid w:val="00E209F0"/>
    <w:rsid w:val="00E21A99"/>
    <w:rsid w:val="00E23E71"/>
    <w:rsid w:val="00E247E8"/>
    <w:rsid w:val="00E24D2F"/>
    <w:rsid w:val="00E27A96"/>
    <w:rsid w:val="00E27B32"/>
    <w:rsid w:val="00E30F19"/>
    <w:rsid w:val="00E33C4A"/>
    <w:rsid w:val="00E357B9"/>
    <w:rsid w:val="00E4321E"/>
    <w:rsid w:val="00E43527"/>
    <w:rsid w:val="00E44B80"/>
    <w:rsid w:val="00E47623"/>
    <w:rsid w:val="00E6030F"/>
    <w:rsid w:val="00E60529"/>
    <w:rsid w:val="00E70D86"/>
    <w:rsid w:val="00E71FB3"/>
    <w:rsid w:val="00E7628E"/>
    <w:rsid w:val="00E82F54"/>
    <w:rsid w:val="00E8649B"/>
    <w:rsid w:val="00E871CD"/>
    <w:rsid w:val="00E90990"/>
    <w:rsid w:val="00E918A1"/>
    <w:rsid w:val="00E92F3B"/>
    <w:rsid w:val="00E95D3D"/>
    <w:rsid w:val="00E96FC7"/>
    <w:rsid w:val="00EA0E25"/>
    <w:rsid w:val="00EA173C"/>
    <w:rsid w:val="00EA21D5"/>
    <w:rsid w:val="00EA2AF3"/>
    <w:rsid w:val="00EC127A"/>
    <w:rsid w:val="00EC1FF9"/>
    <w:rsid w:val="00EC2737"/>
    <w:rsid w:val="00EE2716"/>
    <w:rsid w:val="00EE5953"/>
    <w:rsid w:val="00EE6450"/>
    <w:rsid w:val="00EF1FF7"/>
    <w:rsid w:val="00F015F1"/>
    <w:rsid w:val="00F01C2C"/>
    <w:rsid w:val="00F07ECA"/>
    <w:rsid w:val="00F10ED8"/>
    <w:rsid w:val="00F12AD7"/>
    <w:rsid w:val="00F1519F"/>
    <w:rsid w:val="00F1592F"/>
    <w:rsid w:val="00F16467"/>
    <w:rsid w:val="00F21BEE"/>
    <w:rsid w:val="00F222BE"/>
    <w:rsid w:val="00F24179"/>
    <w:rsid w:val="00F301F1"/>
    <w:rsid w:val="00F303D9"/>
    <w:rsid w:val="00F30C22"/>
    <w:rsid w:val="00F33B05"/>
    <w:rsid w:val="00F33F1A"/>
    <w:rsid w:val="00F434D7"/>
    <w:rsid w:val="00F46E8A"/>
    <w:rsid w:val="00F50168"/>
    <w:rsid w:val="00F50C12"/>
    <w:rsid w:val="00F53547"/>
    <w:rsid w:val="00F547F7"/>
    <w:rsid w:val="00F54CCF"/>
    <w:rsid w:val="00F56016"/>
    <w:rsid w:val="00F61D7A"/>
    <w:rsid w:val="00F637B3"/>
    <w:rsid w:val="00F66CF7"/>
    <w:rsid w:val="00F67BCB"/>
    <w:rsid w:val="00F7184A"/>
    <w:rsid w:val="00F77C57"/>
    <w:rsid w:val="00F809AD"/>
    <w:rsid w:val="00F813C7"/>
    <w:rsid w:val="00F83566"/>
    <w:rsid w:val="00F83A9D"/>
    <w:rsid w:val="00F8415B"/>
    <w:rsid w:val="00F866C6"/>
    <w:rsid w:val="00F906B5"/>
    <w:rsid w:val="00F9347F"/>
    <w:rsid w:val="00F93784"/>
    <w:rsid w:val="00F971CC"/>
    <w:rsid w:val="00FA2CAA"/>
    <w:rsid w:val="00FA3DA1"/>
    <w:rsid w:val="00FA57EF"/>
    <w:rsid w:val="00FA6554"/>
    <w:rsid w:val="00FB78AD"/>
    <w:rsid w:val="00FC3F04"/>
    <w:rsid w:val="00FC6877"/>
    <w:rsid w:val="00FD3C18"/>
    <w:rsid w:val="00FE16C1"/>
    <w:rsid w:val="00FE19FF"/>
    <w:rsid w:val="00FE33A6"/>
    <w:rsid w:val="00FE5452"/>
    <w:rsid w:val="00FE708D"/>
    <w:rsid w:val="00FF3D9C"/>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9CB9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paragraph" w:styleId="Heading3">
    <w:name w:val="heading 3"/>
    <w:basedOn w:val="Heading2"/>
    <w:next w:val="Normal"/>
    <w:link w:val="Heading3Char"/>
    <w:qFormat/>
    <w:rsid w:val="000B761D"/>
    <w:pPr>
      <w:keepNext/>
      <w:numPr>
        <w:numId w:val="0"/>
      </w:numPr>
      <w:spacing w:before="0" w:after="360"/>
      <w:ind w:left="720" w:hanging="720"/>
      <w:contextualSpacing w:val="0"/>
      <w:outlineLvl w:val="2"/>
    </w:pPr>
    <w:rPr>
      <w:rFonts w:ascii="Century Gothic" w:eastAsia="Times New Roman" w:hAnsi="Century Gothic" w:cs="Arial"/>
      <w:bCs/>
      <w:iCs/>
      <w:sz w:val="24"/>
      <w:szCs w:val="28"/>
      <w:lang w:eastAsia="en-AU"/>
    </w:rPr>
  </w:style>
  <w:style w:type="paragraph" w:styleId="Heading6">
    <w:name w:val="heading 6"/>
    <w:basedOn w:val="Normal"/>
    <w:next w:val="Normal"/>
    <w:link w:val="Heading6Char"/>
    <w:qFormat/>
    <w:rsid w:val="000B761D"/>
    <w:pPr>
      <w:keepNext/>
      <w:keepLines/>
      <w:spacing w:before="0" w:after="60" w:line="360" w:lineRule="auto"/>
      <w:ind w:left="1152" w:hanging="1152"/>
      <w:jc w:val="both"/>
      <w:outlineLvl w:val="5"/>
    </w:pPr>
    <w:rPr>
      <w:rFonts w:ascii="Century Gothic" w:eastAsia="Times New Roman" w:hAnsi="Century Gothic" w:cs="Times New Roman"/>
      <w:bCs/>
      <w:i/>
      <w:sz w:val="22"/>
      <w:lang w:eastAsia="en-AU"/>
    </w:rPr>
  </w:style>
  <w:style w:type="paragraph" w:styleId="Heading9">
    <w:name w:val="heading 9"/>
    <w:basedOn w:val="Normal"/>
    <w:next w:val="Normal"/>
    <w:link w:val="Heading9Char"/>
    <w:qFormat/>
    <w:rsid w:val="000B761D"/>
    <w:pPr>
      <w:spacing w:after="360"/>
      <w:ind w:left="1584" w:hanging="1584"/>
      <w:outlineLvl w:val="8"/>
    </w:pPr>
    <w:rPr>
      <w:rFonts w:ascii="Century Gothic" w:eastAsia="Times New Roman" w:hAnsi="Century Gothic" w:cs="Arial"/>
      <w:b/>
      <w:smallCaps/>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ables">
    <w:name w:val="Tables"/>
    <w:basedOn w:val="Normal"/>
    <w:qFormat/>
    <w:rsid w:val="00373F7C"/>
    <w:pPr>
      <w:keepNext/>
      <w:keepLines/>
      <w:spacing w:before="40" w:after="40"/>
    </w:pPr>
    <w:rPr>
      <w:rFonts w:ascii="Arial" w:eastAsia="Calibri" w:hAnsi="Arial" w:cs="Arial"/>
      <w:sz w:val="18"/>
      <w:szCs w:val="18"/>
    </w:rPr>
  </w:style>
  <w:style w:type="paragraph" w:customStyle="1" w:styleId="Tabletext">
    <w:name w:val="Table text"/>
    <w:basedOn w:val="Normal"/>
    <w:link w:val="TabletextChar"/>
    <w:qFormat/>
    <w:rsid w:val="007A4519"/>
    <w:pPr>
      <w:spacing w:before="40" w:after="40"/>
    </w:pPr>
    <w:rPr>
      <w:rFonts w:ascii="Arial Narrow" w:eastAsia="Times New Roman" w:hAnsi="Arial Narrow" w:cs="Tahoma"/>
      <w:szCs w:val="20"/>
      <w:lang w:eastAsia="en-AU"/>
    </w:rPr>
  </w:style>
  <w:style w:type="character" w:customStyle="1" w:styleId="TabletextChar">
    <w:name w:val="Table text Char"/>
    <w:link w:val="Tabletext"/>
    <w:rsid w:val="007A4519"/>
    <w:rPr>
      <w:rFonts w:ascii="Arial Narrow" w:eastAsia="Times New Roman" w:hAnsi="Arial Narrow" w:cs="Tahoma"/>
      <w:sz w:val="20"/>
      <w:szCs w:val="20"/>
      <w:lang w:eastAsia="en-AU"/>
    </w:rPr>
  </w:style>
  <w:style w:type="paragraph" w:styleId="TOC5">
    <w:name w:val="toc 5"/>
    <w:basedOn w:val="Normal"/>
    <w:next w:val="Normal"/>
    <w:autoRedefine/>
    <w:uiPriority w:val="39"/>
    <w:unhideWhenUsed/>
    <w:rsid w:val="006E7D62"/>
    <w:pPr>
      <w:spacing w:before="0" w:after="0" w:line="360" w:lineRule="auto"/>
      <w:ind w:left="880"/>
    </w:pPr>
    <w:rPr>
      <w:rFonts w:ascii="Calibri" w:eastAsia="Times New Roman" w:hAnsi="Calibri" w:cs="Calibri"/>
      <w:sz w:val="18"/>
      <w:szCs w:val="18"/>
      <w:lang w:eastAsia="en-AU"/>
    </w:rPr>
  </w:style>
  <w:style w:type="paragraph" w:styleId="TOC6">
    <w:name w:val="toc 6"/>
    <w:basedOn w:val="Normal"/>
    <w:next w:val="Normal"/>
    <w:autoRedefine/>
    <w:uiPriority w:val="39"/>
    <w:semiHidden/>
    <w:unhideWhenUsed/>
    <w:rsid w:val="006E7D62"/>
    <w:pPr>
      <w:spacing w:after="100"/>
      <w:ind w:left="1000"/>
    </w:pPr>
  </w:style>
  <w:style w:type="character" w:customStyle="1" w:styleId="Heading3Char">
    <w:name w:val="Heading 3 Char"/>
    <w:basedOn w:val="DefaultParagraphFont"/>
    <w:link w:val="Heading3"/>
    <w:rsid w:val="000B761D"/>
    <w:rPr>
      <w:rFonts w:ascii="Century Gothic" w:eastAsia="Times New Roman" w:hAnsi="Century Gothic" w:cs="Arial"/>
      <w:b/>
      <w:bCs/>
      <w:iCs/>
      <w:sz w:val="24"/>
      <w:szCs w:val="28"/>
      <w:lang w:eastAsia="en-AU"/>
    </w:rPr>
  </w:style>
  <w:style w:type="character" w:customStyle="1" w:styleId="Heading6Char">
    <w:name w:val="Heading 6 Char"/>
    <w:basedOn w:val="DefaultParagraphFont"/>
    <w:link w:val="Heading6"/>
    <w:rsid w:val="000B761D"/>
    <w:rPr>
      <w:rFonts w:ascii="Century Gothic" w:eastAsia="Times New Roman" w:hAnsi="Century Gothic" w:cs="Times New Roman"/>
      <w:bCs/>
      <w:i/>
      <w:lang w:eastAsia="en-AU"/>
    </w:rPr>
  </w:style>
  <w:style w:type="character" w:customStyle="1" w:styleId="Heading9Char">
    <w:name w:val="Heading 9 Char"/>
    <w:basedOn w:val="DefaultParagraphFont"/>
    <w:link w:val="Heading9"/>
    <w:rsid w:val="000B761D"/>
    <w:rPr>
      <w:rFonts w:ascii="Century Gothic" w:eastAsia="Times New Roman" w:hAnsi="Century Gothic" w:cs="Arial"/>
      <w:b/>
      <w:smallCaps/>
      <w:sz w:val="48"/>
      <w:szCs w:val="48"/>
      <w:lang w:eastAsia="en-AU"/>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rsid w:val="007F1DE9"/>
    <w:pPr>
      <w:keepNext/>
      <w:keepLines/>
      <w:tabs>
        <w:tab w:val="left" w:pos="1418"/>
      </w:tabs>
      <w:spacing w:before="0"/>
      <w:ind w:left="1418" w:hanging="1418"/>
    </w:pPr>
    <w:rPr>
      <w:rFonts w:ascii="Arial" w:eastAsia="Times New Roman" w:hAnsi="Arial" w:cs="Arial"/>
      <w:b/>
      <w:bCs/>
      <w:sz w:val="22"/>
      <w:lang w:eastAsia="en-AU"/>
    </w:rPr>
  </w:style>
  <w:style w:type="paragraph" w:customStyle="1" w:styleId="CaptionNotes">
    <w:name w:val="Caption Notes"/>
    <w:basedOn w:val="Normal"/>
    <w:qFormat/>
    <w:rsid w:val="00534249"/>
    <w:pPr>
      <w:keepNext/>
      <w:keepLines/>
      <w:spacing w:before="0" w:after="240"/>
      <w:contextualSpacing/>
      <w:jc w:val="both"/>
    </w:pPr>
    <w:rPr>
      <w:rFonts w:ascii="Arial" w:eastAsia="Times New Roman" w:hAnsi="Arial" w:cs="Times New Roman"/>
      <w:b/>
      <w:szCs w:val="20"/>
      <w:lang w:eastAsia="en-AU"/>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link w:val="Caption"/>
    <w:locked/>
    <w:rsid w:val="007F1DE9"/>
    <w:rPr>
      <w:rFonts w:ascii="Arial" w:eastAsia="Times New Roman" w:hAnsi="Arial" w:cs="Arial"/>
      <w:b/>
      <w:bCs/>
      <w:lang w:eastAsia="en-AU"/>
    </w:rPr>
  </w:style>
  <w:style w:type="paragraph" w:customStyle="1" w:styleId="Tablenotes">
    <w:name w:val="Table notes"/>
    <w:basedOn w:val="Normal"/>
    <w:link w:val="TablenotesChar"/>
    <w:qFormat/>
    <w:rsid w:val="007D1FC0"/>
    <w:pPr>
      <w:spacing w:before="0" w:after="200" w:line="288" w:lineRule="auto"/>
      <w:contextualSpacing/>
      <w:jc w:val="both"/>
    </w:pPr>
    <w:rPr>
      <w:rFonts w:ascii="Verdana" w:eastAsia="Times New Roman" w:hAnsi="Verdana" w:cs="Times New Roman"/>
      <w:sz w:val="18"/>
      <w:lang w:eastAsia="en-AU"/>
    </w:rPr>
  </w:style>
  <w:style w:type="character" w:customStyle="1" w:styleId="TablenotesChar">
    <w:name w:val="Table notes Char"/>
    <w:link w:val="Tablenotes"/>
    <w:rsid w:val="007D1FC0"/>
    <w:rPr>
      <w:rFonts w:ascii="Verdana" w:eastAsia="Times New Roman" w:hAnsi="Verdana" w:cs="Times New Roman"/>
      <w:sz w:val="18"/>
      <w:lang w:eastAsia="en-AU"/>
    </w:rPr>
  </w:style>
  <w:style w:type="paragraph" w:styleId="BodyText">
    <w:name w:val="Body Text"/>
    <w:link w:val="BodyTextChar"/>
    <w:uiPriority w:val="99"/>
    <w:rsid w:val="006D7FE6"/>
    <w:pPr>
      <w:spacing w:after="240" w:line="240" w:lineRule="auto"/>
    </w:pPr>
    <w:rPr>
      <w:rFonts w:ascii="Calibri" w:eastAsia="Times New Roman" w:hAnsi="Calibri" w:cs="Times New Roman"/>
      <w:szCs w:val="24"/>
      <w:lang w:val="en-US"/>
    </w:rPr>
  </w:style>
  <w:style w:type="character" w:customStyle="1" w:styleId="BodyTextChar">
    <w:name w:val="Body Text Char"/>
    <w:basedOn w:val="DefaultParagraphFont"/>
    <w:link w:val="BodyText"/>
    <w:uiPriority w:val="99"/>
    <w:rsid w:val="006D7FE6"/>
    <w:rPr>
      <w:rFonts w:ascii="Calibri" w:eastAsia="Times New Roman" w:hAnsi="Calibri" w:cs="Times New Roman"/>
      <w:szCs w:val="24"/>
      <w:lang w:val="en-US"/>
    </w:rPr>
  </w:style>
  <w:style w:type="paragraph" w:customStyle="1" w:styleId="Bulletintro">
    <w:name w:val="Bullet intro"/>
    <w:basedOn w:val="BodyText"/>
    <w:uiPriority w:val="2"/>
    <w:qFormat/>
    <w:rsid w:val="006D7FE6"/>
    <w:pPr>
      <w:spacing w:after="120"/>
    </w:pPr>
    <w:rPr>
      <w:rFonts w:cs="Arial"/>
    </w:rPr>
  </w:style>
  <w:style w:type="paragraph" w:customStyle="1" w:styleId="Bullet0">
    <w:name w:val="Bullet+0"/>
    <w:basedOn w:val="BodyText"/>
    <w:link w:val="Bullet0Char"/>
    <w:uiPriority w:val="2"/>
    <w:qFormat/>
    <w:rsid w:val="006D7FE6"/>
    <w:pPr>
      <w:numPr>
        <w:numId w:val="39"/>
      </w:numPr>
      <w:spacing w:after="0"/>
      <w:ind w:left="568" w:hanging="284"/>
    </w:pPr>
    <w:rPr>
      <w:rFonts w:cs="Arial"/>
    </w:rPr>
  </w:style>
  <w:style w:type="paragraph" w:customStyle="1" w:styleId="Bullet12">
    <w:name w:val="Bullet+12"/>
    <w:basedOn w:val="Normal"/>
    <w:next w:val="BodyText"/>
    <w:link w:val="Bullet12Char"/>
    <w:uiPriority w:val="2"/>
    <w:qFormat/>
    <w:rsid w:val="006D7FE6"/>
    <w:pPr>
      <w:spacing w:before="0" w:after="240"/>
      <w:ind w:left="568" w:hanging="284"/>
    </w:pPr>
    <w:rPr>
      <w:rFonts w:ascii="Calibri" w:eastAsia="Times New Roman" w:hAnsi="Calibri" w:cs="Arial"/>
      <w:sz w:val="22"/>
      <w:szCs w:val="24"/>
      <w:lang w:val="en-US"/>
    </w:rPr>
  </w:style>
  <w:style w:type="character" w:customStyle="1" w:styleId="Bullet0Char">
    <w:name w:val="Bullet+0 Char"/>
    <w:basedOn w:val="DefaultParagraphFont"/>
    <w:link w:val="Bullet0"/>
    <w:uiPriority w:val="2"/>
    <w:rsid w:val="006D7FE6"/>
    <w:rPr>
      <w:rFonts w:ascii="Calibri" w:eastAsia="Times New Roman" w:hAnsi="Calibri" w:cs="Arial"/>
      <w:szCs w:val="24"/>
      <w:lang w:val="en-US"/>
    </w:rPr>
  </w:style>
  <w:style w:type="character" w:customStyle="1" w:styleId="Bullet12Char">
    <w:name w:val="Bullet+12 Char"/>
    <w:basedOn w:val="DefaultParagraphFont"/>
    <w:link w:val="Bullet12"/>
    <w:uiPriority w:val="2"/>
    <w:rsid w:val="006D7FE6"/>
    <w:rPr>
      <w:rFonts w:ascii="Calibri" w:eastAsia="Times New Roman" w:hAnsi="Calibri" w:cs="Arial"/>
      <w:szCs w:val="24"/>
      <w:lang w:val="en-US"/>
    </w:rPr>
  </w:style>
  <w:style w:type="character" w:styleId="Emphasis">
    <w:name w:val="Emphasis"/>
    <w:basedOn w:val="DefaultParagraphFont"/>
    <w:uiPriority w:val="20"/>
    <w:qFormat/>
    <w:rsid w:val="006D7FE6"/>
    <w:rPr>
      <w:i/>
      <w:iCs/>
    </w:rPr>
  </w:style>
  <w:style w:type="paragraph" w:customStyle="1" w:styleId="Bullet6">
    <w:name w:val="Bullet+6"/>
    <w:basedOn w:val="Bullet0"/>
    <w:link w:val="Bullet6Char"/>
    <w:qFormat/>
    <w:rsid w:val="006D7FE6"/>
    <w:pPr>
      <w:numPr>
        <w:numId w:val="0"/>
      </w:numPr>
      <w:spacing w:after="120"/>
      <w:ind w:left="568" w:hanging="284"/>
    </w:pPr>
  </w:style>
  <w:style w:type="paragraph" w:customStyle="1" w:styleId="Figurename">
    <w:name w:val="Figure name"/>
    <w:basedOn w:val="Normal"/>
    <w:next w:val="BodyText"/>
    <w:uiPriority w:val="5"/>
    <w:qFormat/>
    <w:rsid w:val="006D7FE6"/>
    <w:pPr>
      <w:keepNext/>
      <w:spacing w:before="240"/>
      <w:ind w:left="1350" w:hanging="1350"/>
    </w:pPr>
    <w:rPr>
      <w:rFonts w:ascii="Calibri" w:eastAsia="Times New Roman" w:hAnsi="Calibri" w:cs="Times New Roman"/>
      <w:b/>
      <w:bCs/>
      <w:sz w:val="22"/>
      <w:szCs w:val="20"/>
      <w:lang w:val="en-US"/>
    </w:rPr>
  </w:style>
  <w:style w:type="paragraph" w:customStyle="1" w:styleId="TableFigNotes0">
    <w:name w:val="TableFigNotes+0"/>
    <w:basedOn w:val="Normal"/>
    <w:autoRedefine/>
    <w:uiPriority w:val="4"/>
    <w:qFormat/>
    <w:rsid w:val="006D7FE6"/>
    <w:pPr>
      <w:widowControl w:val="0"/>
      <w:spacing w:before="0" w:after="0"/>
    </w:pPr>
    <w:rPr>
      <w:rFonts w:ascii="Calibri" w:eastAsia="Times New Roman" w:hAnsi="Calibri" w:cs="Tahoma"/>
      <w:color w:val="000000"/>
      <w:sz w:val="16"/>
      <w:szCs w:val="18"/>
      <w:lang w:val="en-US" w:eastAsia="en-AU"/>
    </w:rPr>
  </w:style>
  <w:style w:type="character" w:customStyle="1" w:styleId="Bullet6Char">
    <w:name w:val="Bullet+6 Char"/>
    <w:basedOn w:val="Bullet0Char"/>
    <w:link w:val="Bullet6"/>
    <w:rsid w:val="006D7FE6"/>
    <w:rPr>
      <w:rFonts w:ascii="Calibri" w:eastAsia="Times New Roman" w:hAnsi="Calibri" w:cs="Arial"/>
      <w:szCs w:val="24"/>
      <w:lang w:val="en-US"/>
    </w:rPr>
  </w:style>
  <w:style w:type="character" w:styleId="FollowedHyperlink">
    <w:name w:val="FollowedHyperlink"/>
    <w:basedOn w:val="DefaultParagraphFont"/>
    <w:uiPriority w:val="99"/>
    <w:semiHidden/>
    <w:unhideWhenUsed/>
    <w:rsid w:val="001E7214"/>
    <w:rPr>
      <w:color w:val="800080" w:themeColor="followedHyperlink"/>
      <w:u w:val="single"/>
    </w:rPr>
  </w:style>
  <w:style w:type="paragraph" w:customStyle="1" w:styleId="TableNote">
    <w:name w:val="Table Note"/>
    <w:basedOn w:val="Normal"/>
    <w:qFormat/>
    <w:rsid w:val="00270F44"/>
    <w:pPr>
      <w:keepNext/>
      <w:keepLines/>
      <w:spacing w:before="0" w:after="0"/>
    </w:pPr>
    <w:rPr>
      <w:rFonts w:ascii="Arial" w:eastAsia="Calibri" w:hAnsi="Arial" w:cs="Arial"/>
      <w:sz w:val="16"/>
      <w:szCs w:val="16"/>
    </w:rPr>
  </w:style>
  <w:style w:type="paragraph" w:customStyle="1" w:styleId="Content">
    <w:name w:val="Content"/>
    <w:link w:val="ContentChar"/>
    <w:rsid w:val="000460F1"/>
    <w:pPr>
      <w:widowControl w:val="0"/>
      <w:spacing w:before="120" w:after="120" w:line="360" w:lineRule="auto"/>
      <w:jc w:val="both"/>
    </w:pPr>
    <w:rPr>
      <w:rFonts w:ascii="Arial" w:eastAsia="Times New Roman" w:hAnsi="Arial" w:cs="Times New Roman"/>
      <w:color w:val="000000"/>
      <w:sz w:val="23"/>
      <w:szCs w:val="23"/>
      <w:lang w:val="en-US"/>
    </w:rPr>
  </w:style>
  <w:style w:type="character" w:customStyle="1" w:styleId="ContentChar">
    <w:name w:val="Content Char"/>
    <w:link w:val="Content"/>
    <w:locked/>
    <w:rsid w:val="000460F1"/>
    <w:rPr>
      <w:rFonts w:ascii="Arial" w:eastAsia="Times New Roman" w:hAnsi="Arial" w:cs="Times New Roman"/>
      <w:color w:val="000000"/>
      <w:sz w:val="23"/>
      <w:szCs w:val="23"/>
      <w:lang w:val="en-US"/>
    </w:rPr>
  </w:style>
  <w:style w:type="paragraph" w:customStyle="1" w:styleId="Referencesnoindent">
    <w:name w:val="References_no indent"/>
    <w:basedOn w:val="Normal"/>
    <w:link w:val="ReferencesnoindentChar"/>
    <w:qFormat/>
    <w:rsid w:val="00002E12"/>
    <w:pPr>
      <w:keepLines/>
      <w:spacing w:before="0" w:after="240"/>
      <w:ind w:left="720" w:hanging="720"/>
    </w:pPr>
    <w:rPr>
      <w:rFonts w:ascii="Calibri" w:eastAsia="Calibri" w:hAnsi="Calibri" w:cs="Tahoma"/>
      <w:noProof/>
      <w:color w:val="000000"/>
      <w:sz w:val="22"/>
      <w:szCs w:val="24"/>
      <w:lang w:val="en-GB"/>
    </w:rPr>
  </w:style>
  <w:style w:type="character" w:customStyle="1" w:styleId="ReferencesnoindentChar">
    <w:name w:val="References_no indent Char"/>
    <w:basedOn w:val="DefaultParagraphFont"/>
    <w:link w:val="Referencesnoindent"/>
    <w:rsid w:val="00002E12"/>
    <w:rPr>
      <w:rFonts w:ascii="Calibri" w:eastAsia="Calibri" w:hAnsi="Calibri" w:cs="Tahoma"/>
      <w:noProof/>
      <w:color w:val="000000"/>
      <w:szCs w:val="24"/>
      <w:lang w:val="en-GB"/>
    </w:rPr>
  </w:style>
  <w:style w:type="paragraph" w:customStyle="1" w:styleId="TableFigNotes18">
    <w:name w:val="TableFigNotes+18"/>
    <w:basedOn w:val="BodyText"/>
    <w:next w:val="BodyText"/>
    <w:link w:val="TableFigNotes18Char"/>
    <w:uiPriority w:val="4"/>
    <w:qFormat/>
    <w:rsid w:val="007C1C50"/>
    <w:pPr>
      <w:keepLines/>
      <w:spacing w:after="360"/>
    </w:pPr>
    <w:rPr>
      <w:rFonts w:cs="Tahoma"/>
      <w:color w:val="000000"/>
      <w:sz w:val="16"/>
      <w:szCs w:val="18"/>
      <w:lang w:eastAsia="en-AU"/>
    </w:rPr>
  </w:style>
  <w:style w:type="character" w:customStyle="1" w:styleId="TableFigNotes18Char">
    <w:name w:val="TableFigNotes+18 Char"/>
    <w:basedOn w:val="DefaultParagraphFont"/>
    <w:link w:val="TableFigNotes18"/>
    <w:uiPriority w:val="4"/>
    <w:rsid w:val="007C1C50"/>
    <w:rPr>
      <w:rFonts w:ascii="Calibri" w:eastAsia="Times New Roman" w:hAnsi="Calibri" w:cs="Tahoma"/>
      <w:color w:val="000000"/>
      <w:sz w:val="16"/>
      <w:szCs w:val="18"/>
      <w:lang w:val="en-US" w:eastAsia="en-AU"/>
    </w:rPr>
  </w:style>
  <w:style w:type="paragraph" w:styleId="Revision">
    <w:name w:val="Revision"/>
    <w:hidden/>
    <w:uiPriority w:val="99"/>
    <w:semiHidden/>
    <w:rsid w:val="00780A67"/>
    <w:pPr>
      <w:spacing w:after="0" w:line="240" w:lineRule="auto"/>
    </w:pPr>
    <w:rPr>
      <w:sz w:val="20"/>
    </w:rPr>
  </w:style>
  <w:style w:type="character" w:customStyle="1" w:styleId="highlight">
    <w:name w:val="highlight"/>
    <w:basedOn w:val="DefaultParagraphFont"/>
    <w:rsid w:val="00BD59C4"/>
  </w:style>
  <w:style w:type="paragraph" w:styleId="PlainText">
    <w:name w:val="Plain Text"/>
    <w:basedOn w:val="Normal"/>
    <w:link w:val="PlainTextChar"/>
    <w:uiPriority w:val="99"/>
    <w:unhideWhenUsed/>
    <w:rsid w:val="002F228B"/>
    <w:pPr>
      <w:spacing w:before="0" w:after="0"/>
    </w:pPr>
    <w:rPr>
      <w:rFonts w:ascii="Calibri" w:hAnsi="Calibri" w:cs="Calibri"/>
      <w:sz w:val="22"/>
      <w:lang w:eastAsia="en-AU"/>
    </w:rPr>
  </w:style>
  <w:style w:type="character" w:customStyle="1" w:styleId="PlainTextChar">
    <w:name w:val="Plain Text Char"/>
    <w:basedOn w:val="DefaultParagraphFont"/>
    <w:link w:val="PlainText"/>
    <w:uiPriority w:val="99"/>
    <w:rsid w:val="002F228B"/>
    <w:rPr>
      <w:rFonts w:ascii="Calibri" w:hAnsi="Calibri" w:cs="Calibri"/>
      <w:lang w:eastAsia="en-AU"/>
    </w:rPr>
  </w:style>
  <w:style w:type="paragraph" w:customStyle="1" w:styleId="TitleBlue">
    <w:name w:val="Title Blue"/>
    <w:basedOn w:val="Title"/>
    <w:qFormat/>
    <w:rsid w:val="00D7778A"/>
    <w:pPr>
      <w:spacing w:before="360"/>
    </w:pPr>
    <w:rPr>
      <w:color w:val="548DD4" w:themeColor="text2" w:themeTint="9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60561">
      <w:bodyDiv w:val="1"/>
      <w:marLeft w:val="0"/>
      <w:marRight w:val="0"/>
      <w:marTop w:val="0"/>
      <w:marBottom w:val="0"/>
      <w:divBdr>
        <w:top w:val="none" w:sz="0" w:space="0" w:color="auto"/>
        <w:left w:val="none" w:sz="0" w:space="0" w:color="auto"/>
        <w:bottom w:val="none" w:sz="0" w:space="0" w:color="auto"/>
        <w:right w:val="none" w:sz="0" w:space="0" w:color="auto"/>
      </w:divBdr>
    </w:div>
    <w:div w:id="10835609">
      <w:bodyDiv w:val="1"/>
      <w:marLeft w:val="0"/>
      <w:marRight w:val="0"/>
      <w:marTop w:val="0"/>
      <w:marBottom w:val="0"/>
      <w:divBdr>
        <w:top w:val="none" w:sz="0" w:space="0" w:color="auto"/>
        <w:left w:val="none" w:sz="0" w:space="0" w:color="auto"/>
        <w:bottom w:val="none" w:sz="0" w:space="0" w:color="auto"/>
        <w:right w:val="none" w:sz="0" w:space="0" w:color="auto"/>
      </w:divBdr>
    </w:div>
    <w:div w:id="209073211">
      <w:bodyDiv w:val="1"/>
      <w:marLeft w:val="0"/>
      <w:marRight w:val="0"/>
      <w:marTop w:val="0"/>
      <w:marBottom w:val="0"/>
      <w:divBdr>
        <w:top w:val="none" w:sz="0" w:space="0" w:color="auto"/>
        <w:left w:val="none" w:sz="0" w:space="0" w:color="auto"/>
        <w:bottom w:val="none" w:sz="0" w:space="0" w:color="auto"/>
        <w:right w:val="none" w:sz="0" w:space="0" w:color="auto"/>
      </w:divBdr>
      <w:divsChild>
        <w:div w:id="613445340">
          <w:marLeft w:val="0"/>
          <w:marRight w:val="0"/>
          <w:marTop w:val="0"/>
          <w:marBottom w:val="0"/>
          <w:divBdr>
            <w:top w:val="none" w:sz="0" w:space="0" w:color="auto"/>
            <w:left w:val="none" w:sz="0" w:space="0" w:color="auto"/>
            <w:bottom w:val="none" w:sz="0" w:space="0" w:color="auto"/>
            <w:right w:val="none" w:sz="0" w:space="0" w:color="auto"/>
          </w:divBdr>
          <w:divsChild>
            <w:div w:id="7301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709534">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34649330">
      <w:bodyDiv w:val="1"/>
      <w:marLeft w:val="0"/>
      <w:marRight w:val="0"/>
      <w:marTop w:val="0"/>
      <w:marBottom w:val="0"/>
      <w:divBdr>
        <w:top w:val="none" w:sz="0" w:space="0" w:color="auto"/>
        <w:left w:val="none" w:sz="0" w:space="0" w:color="auto"/>
        <w:bottom w:val="none" w:sz="0" w:space="0" w:color="auto"/>
        <w:right w:val="none" w:sz="0" w:space="0" w:color="auto"/>
      </w:divBdr>
    </w:div>
    <w:div w:id="407577678">
      <w:bodyDiv w:val="1"/>
      <w:marLeft w:val="0"/>
      <w:marRight w:val="0"/>
      <w:marTop w:val="0"/>
      <w:marBottom w:val="0"/>
      <w:divBdr>
        <w:top w:val="none" w:sz="0" w:space="0" w:color="auto"/>
        <w:left w:val="none" w:sz="0" w:space="0" w:color="auto"/>
        <w:bottom w:val="none" w:sz="0" w:space="0" w:color="auto"/>
        <w:right w:val="none" w:sz="0" w:space="0" w:color="auto"/>
      </w:divBdr>
    </w:div>
    <w:div w:id="454106036">
      <w:bodyDiv w:val="1"/>
      <w:marLeft w:val="0"/>
      <w:marRight w:val="0"/>
      <w:marTop w:val="0"/>
      <w:marBottom w:val="0"/>
      <w:divBdr>
        <w:top w:val="none" w:sz="0" w:space="0" w:color="auto"/>
        <w:left w:val="none" w:sz="0" w:space="0" w:color="auto"/>
        <w:bottom w:val="none" w:sz="0" w:space="0" w:color="auto"/>
        <w:right w:val="none" w:sz="0" w:space="0" w:color="auto"/>
      </w:divBdr>
    </w:div>
    <w:div w:id="561796313">
      <w:bodyDiv w:val="1"/>
      <w:marLeft w:val="0"/>
      <w:marRight w:val="0"/>
      <w:marTop w:val="0"/>
      <w:marBottom w:val="0"/>
      <w:divBdr>
        <w:top w:val="none" w:sz="0" w:space="0" w:color="auto"/>
        <w:left w:val="none" w:sz="0" w:space="0" w:color="auto"/>
        <w:bottom w:val="none" w:sz="0" w:space="0" w:color="auto"/>
        <w:right w:val="none" w:sz="0" w:space="0" w:color="auto"/>
      </w:divBdr>
    </w:div>
    <w:div w:id="610018347">
      <w:bodyDiv w:val="1"/>
      <w:marLeft w:val="0"/>
      <w:marRight w:val="0"/>
      <w:marTop w:val="0"/>
      <w:marBottom w:val="0"/>
      <w:divBdr>
        <w:top w:val="none" w:sz="0" w:space="0" w:color="auto"/>
        <w:left w:val="none" w:sz="0" w:space="0" w:color="auto"/>
        <w:bottom w:val="none" w:sz="0" w:space="0" w:color="auto"/>
        <w:right w:val="none" w:sz="0" w:space="0" w:color="auto"/>
      </w:divBdr>
    </w:div>
    <w:div w:id="638800471">
      <w:bodyDiv w:val="1"/>
      <w:marLeft w:val="0"/>
      <w:marRight w:val="0"/>
      <w:marTop w:val="0"/>
      <w:marBottom w:val="0"/>
      <w:divBdr>
        <w:top w:val="none" w:sz="0" w:space="0" w:color="auto"/>
        <w:left w:val="none" w:sz="0" w:space="0" w:color="auto"/>
        <w:bottom w:val="none" w:sz="0" w:space="0" w:color="auto"/>
        <w:right w:val="none" w:sz="0" w:space="0" w:color="auto"/>
      </w:divBdr>
    </w:div>
    <w:div w:id="650790600">
      <w:bodyDiv w:val="1"/>
      <w:marLeft w:val="0"/>
      <w:marRight w:val="0"/>
      <w:marTop w:val="0"/>
      <w:marBottom w:val="0"/>
      <w:divBdr>
        <w:top w:val="none" w:sz="0" w:space="0" w:color="auto"/>
        <w:left w:val="none" w:sz="0" w:space="0" w:color="auto"/>
        <w:bottom w:val="none" w:sz="0" w:space="0" w:color="auto"/>
        <w:right w:val="none" w:sz="0" w:space="0" w:color="auto"/>
      </w:divBdr>
    </w:div>
    <w:div w:id="740445191">
      <w:bodyDiv w:val="1"/>
      <w:marLeft w:val="0"/>
      <w:marRight w:val="0"/>
      <w:marTop w:val="0"/>
      <w:marBottom w:val="0"/>
      <w:divBdr>
        <w:top w:val="none" w:sz="0" w:space="0" w:color="auto"/>
        <w:left w:val="none" w:sz="0" w:space="0" w:color="auto"/>
        <w:bottom w:val="none" w:sz="0" w:space="0" w:color="auto"/>
        <w:right w:val="none" w:sz="0" w:space="0" w:color="auto"/>
      </w:divBdr>
    </w:div>
    <w:div w:id="746734545">
      <w:bodyDiv w:val="1"/>
      <w:marLeft w:val="0"/>
      <w:marRight w:val="0"/>
      <w:marTop w:val="0"/>
      <w:marBottom w:val="0"/>
      <w:divBdr>
        <w:top w:val="none" w:sz="0" w:space="0" w:color="auto"/>
        <w:left w:val="none" w:sz="0" w:space="0" w:color="auto"/>
        <w:bottom w:val="none" w:sz="0" w:space="0" w:color="auto"/>
        <w:right w:val="none" w:sz="0" w:space="0" w:color="auto"/>
      </w:divBdr>
    </w:div>
    <w:div w:id="777945006">
      <w:bodyDiv w:val="1"/>
      <w:marLeft w:val="0"/>
      <w:marRight w:val="0"/>
      <w:marTop w:val="0"/>
      <w:marBottom w:val="0"/>
      <w:divBdr>
        <w:top w:val="none" w:sz="0" w:space="0" w:color="auto"/>
        <w:left w:val="none" w:sz="0" w:space="0" w:color="auto"/>
        <w:bottom w:val="none" w:sz="0" w:space="0" w:color="auto"/>
        <w:right w:val="none" w:sz="0" w:space="0" w:color="auto"/>
      </w:divBdr>
    </w:div>
    <w:div w:id="910893592">
      <w:bodyDiv w:val="1"/>
      <w:marLeft w:val="0"/>
      <w:marRight w:val="0"/>
      <w:marTop w:val="0"/>
      <w:marBottom w:val="0"/>
      <w:divBdr>
        <w:top w:val="none" w:sz="0" w:space="0" w:color="auto"/>
        <w:left w:val="none" w:sz="0" w:space="0" w:color="auto"/>
        <w:bottom w:val="none" w:sz="0" w:space="0" w:color="auto"/>
        <w:right w:val="none" w:sz="0" w:space="0" w:color="auto"/>
      </w:divBdr>
    </w:div>
    <w:div w:id="1094129142">
      <w:bodyDiv w:val="1"/>
      <w:marLeft w:val="0"/>
      <w:marRight w:val="0"/>
      <w:marTop w:val="0"/>
      <w:marBottom w:val="0"/>
      <w:divBdr>
        <w:top w:val="none" w:sz="0" w:space="0" w:color="auto"/>
        <w:left w:val="none" w:sz="0" w:space="0" w:color="auto"/>
        <w:bottom w:val="none" w:sz="0" w:space="0" w:color="auto"/>
        <w:right w:val="none" w:sz="0" w:space="0" w:color="auto"/>
      </w:divBdr>
    </w:div>
    <w:div w:id="1259602614">
      <w:bodyDiv w:val="1"/>
      <w:marLeft w:val="0"/>
      <w:marRight w:val="0"/>
      <w:marTop w:val="0"/>
      <w:marBottom w:val="0"/>
      <w:divBdr>
        <w:top w:val="none" w:sz="0" w:space="0" w:color="auto"/>
        <w:left w:val="none" w:sz="0" w:space="0" w:color="auto"/>
        <w:bottom w:val="none" w:sz="0" w:space="0" w:color="auto"/>
        <w:right w:val="none" w:sz="0" w:space="0" w:color="auto"/>
      </w:divBdr>
    </w:div>
    <w:div w:id="1377585964">
      <w:bodyDiv w:val="1"/>
      <w:marLeft w:val="0"/>
      <w:marRight w:val="0"/>
      <w:marTop w:val="0"/>
      <w:marBottom w:val="0"/>
      <w:divBdr>
        <w:top w:val="none" w:sz="0" w:space="0" w:color="auto"/>
        <w:left w:val="none" w:sz="0" w:space="0" w:color="auto"/>
        <w:bottom w:val="none" w:sz="0" w:space="0" w:color="auto"/>
        <w:right w:val="none" w:sz="0" w:space="0" w:color="auto"/>
      </w:divBdr>
    </w:div>
    <w:div w:id="1419785976">
      <w:bodyDiv w:val="1"/>
      <w:marLeft w:val="0"/>
      <w:marRight w:val="0"/>
      <w:marTop w:val="0"/>
      <w:marBottom w:val="0"/>
      <w:divBdr>
        <w:top w:val="none" w:sz="0" w:space="0" w:color="auto"/>
        <w:left w:val="none" w:sz="0" w:space="0" w:color="auto"/>
        <w:bottom w:val="none" w:sz="0" w:space="0" w:color="auto"/>
        <w:right w:val="none" w:sz="0" w:space="0" w:color="auto"/>
      </w:divBdr>
    </w:div>
    <w:div w:id="1468205974">
      <w:bodyDiv w:val="1"/>
      <w:marLeft w:val="0"/>
      <w:marRight w:val="0"/>
      <w:marTop w:val="0"/>
      <w:marBottom w:val="0"/>
      <w:divBdr>
        <w:top w:val="none" w:sz="0" w:space="0" w:color="auto"/>
        <w:left w:val="none" w:sz="0" w:space="0" w:color="auto"/>
        <w:bottom w:val="none" w:sz="0" w:space="0" w:color="auto"/>
        <w:right w:val="none" w:sz="0" w:space="0" w:color="auto"/>
      </w:divBdr>
      <w:divsChild>
        <w:div w:id="1120415389">
          <w:marLeft w:val="0"/>
          <w:marRight w:val="0"/>
          <w:marTop w:val="0"/>
          <w:marBottom w:val="0"/>
          <w:divBdr>
            <w:top w:val="none" w:sz="0" w:space="0" w:color="auto"/>
            <w:left w:val="none" w:sz="0" w:space="0" w:color="auto"/>
            <w:bottom w:val="none" w:sz="0" w:space="0" w:color="auto"/>
            <w:right w:val="none" w:sz="0" w:space="0" w:color="auto"/>
          </w:divBdr>
          <w:divsChild>
            <w:div w:id="367418766">
              <w:marLeft w:val="-300"/>
              <w:marRight w:val="-300"/>
              <w:marTop w:val="0"/>
              <w:marBottom w:val="0"/>
              <w:divBdr>
                <w:top w:val="none" w:sz="0" w:space="0" w:color="auto"/>
                <w:left w:val="none" w:sz="0" w:space="0" w:color="auto"/>
                <w:bottom w:val="none" w:sz="0" w:space="0" w:color="auto"/>
                <w:right w:val="none" w:sz="0" w:space="0" w:color="auto"/>
              </w:divBdr>
              <w:divsChild>
                <w:div w:id="571546059">
                  <w:marLeft w:val="0"/>
                  <w:marRight w:val="0"/>
                  <w:marTop w:val="0"/>
                  <w:marBottom w:val="150"/>
                  <w:divBdr>
                    <w:top w:val="none" w:sz="0" w:space="0" w:color="auto"/>
                    <w:left w:val="none" w:sz="0" w:space="0" w:color="auto"/>
                    <w:bottom w:val="single" w:sz="6" w:space="0" w:color="EBEBEB"/>
                    <w:right w:val="none" w:sz="0" w:space="0" w:color="auto"/>
                  </w:divBdr>
                </w:div>
              </w:divsChild>
            </w:div>
          </w:divsChild>
        </w:div>
      </w:divsChild>
    </w:div>
    <w:div w:id="1502505208">
      <w:bodyDiv w:val="1"/>
      <w:marLeft w:val="0"/>
      <w:marRight w:val="0"/>
      <w:marTop w:val="0"/>
      <w:marBottom w:val="0"/>
      <w:divBdr>
        <w:top w:val="none" w:sz="0" w:space="0" w:color="auto"/>
        <w:left w:val="none" w:sz="0" w:space="0" w:color="auto"/>
        <w:bottom w:val="none" w:sz="0" w:space="0" w:color="auto"/>
        <w:right w:val="none" w:sz="0" w:space="0" w:color="auto"/>
      </w:divBdr>
    </w:div>
    <w:div w:id="1515879991">
      <w:bodyDiv w:val="1"/>
      <w:marLeft w:val="0"/>
      <w:marRight w:val="0"/>
      <w:marTop w:val="0"/>
      <w:marBottom w:val="0"/>
      <w:divBdr>
        <w:top w:val="none" w:sz="0" w:space="0" w:color="auto"/>
        <w:left w:val="none" w:sz="0" w:space="0" w:color="auto"/>
        <w:bottom w:val="none" w:sz="0" w:space="0" w:color="auto"/>
        <w:right w:val="none" w:sz="0" w:space="0" w:color="auto"/>
      </w:divBdr>
    </w:div>
    <w:div w:id="1535537973">
      <w:bodyDiv w:val="1"/>
      <w:marLeft w:val="0"/>
      <w:marRight w:val="0"/>
      <w:marTop w:val="0"/>
      <w:marBottom w:val="0"/>
      <w:divBdr>
        <w:top w:val="none" w:sz="0" w:space="0" w:color="auto"/>
        <w:left w:val="none" w:sz="0" w:space="0" w:color="auto"/>
        <w:bottom w:val="none" w:sz="0" w:space="0" w:color="auto"/>
        <w:right w:val="none" w:sz="0" w:space="0" w:color="auto"/>
      </w:divBdr>
    </w:div>
    <w:div w:id="1807698287">
      <w:bodyDiv w:val="1"/>
      <w:marLeft w:val="0"/>
      <w:marRight w:val="0"/>
      <w:marTop w:val="0"/>
      <w:marBottom w:val="0"/>
      <w:divBdr>
        <w:top w:val="none" w:sz="0" w:space="0" w:color="auto"/>
        <w:left w:val="none" w:sz="0" w:space="0" w:color="auto"/>
        <w:bottom w:val="none" w:sz="0" w:space="0" w:color="auto"/>
        <w:right w:val="none" w:sz="0" w:space="0" w:color="auto"/>
      </w:divBdr>
    </w:div>
    <w:div w:id="1826706536">
      <w:bodyDiv w:val="1"/>
      <w:marLeft w:val="0"/>
      <w:marRight w:val="0"/>
      <w:marTop w:val="0"/>
      <w:marBottom w:val="0"/>
      <w:divBdr>
        <w:top w:val="none" w:sz="0" w:space="0" w:color="auto"/>
        <w:left w:val="none" w:sz="0" w:space="0" w:color="auto"/>
        <w:bottom w:val="none" w:sz="0" w:space="0" w:color="auto"/>
        <w:right w:val="none" w:sz="0" w:space="0" w:color="auto"/>
      </w:divBdr>
    </w:div>
    <w:div w:id="1834371109">
      <w:bodyDiv w:val="1"/>
      <w:marLeft w:val="0"/>
      <w:marRight w:val="0"/>
      <w:marTop w:val="0"/>
      <w:marBottom w:val="0"/>
      <w:divBdr>
        <w:top w:val="none" w:sz="0" w:space="0" w:color="auto"/>
        <w:left w:val="none" w:sz="0" w:space="0" w:color="auto"/>
        <w:bottom w:val="none" w:sz="0" w:space="0" w:color="auto"/>
        <w:right w:val="none" w:sz="0" w:space="0" w:color="auto"/>
      </w:divBdr>
    </w:div>
    <w:div w:id="1939635829">
      <w:bodyDiv w:val="1"/>
      <w:marLeft w:val="0"/>
      <w:marRight w:val="0"/>
      <w:marTop w:val="0"/>
      <w:marBottom w:val="0"/>
      <w:divBdr>
        <w:top w:val="none" w:sz="0" w:space="0" w:color="auto"/>
        <w:left w:val="none" w:sz="0" w:space="0" w:color="auto"/>
        <w:bottom w:val="none" w:sz="0" w:space="0" w:color="auto"/>
        <w:right w:val="none" w:sz="0" w:space="0" w:color="auto"/>
      </w:divBdr>
    </w:div>
    <w:div w:id="1988362734">
      <w:bodyDiv w:val="1"/>
      <w:marLeft w:val="0"/>
      <w:marRight w:val="0"/>
      <w:marTop w:val="0"/>
      <w:marBottom w:val="0"/>
      <w:divBdr>
        <w:top w:val="none" w:sz="0" w:space="0" w:color="auto"/>
        <w:left w:val="none" w:sz="0" w:space="0" w:color="auto"/>
        <w:bottom w:val="none" w:sz="0" w:space="0" w:color="auto"/>
        <w:right w:val="none" w:sz="0" w:space="0" w:color="auto"/>
      </w:divBdr>
    </w:div>
    <w:div w:id="1998337193">
      <w:bodyDiv w:val="1"/>
      <w:marLeft w:val="0"/>
      <w:marRight w:val="0"/>
      <w:marTop w:val="0"/>
      <w:marBottom w:val="0"/>
      <w:divBdr>
        <w:top w:val="none" w:sz="0" w:space="0" w:color="auto"/>
        <w:left w:val="none" w:sz="0" w:space="0" w:color="auto"/>
        <w:bottom w:val="none" w:sz="0" w:space="0" w:color="auto"/>
        <w:right w:val="none" w:sz="0" w:space="0" w:color="auto"/>
      </w:divBdr>
    </w:div>
    <w:div w:id="2041779823">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hyperlink" Target="http://www.msac.gov.au/"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44FF61-D274-4F3E-AE90-E15EF8EEE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5162</Words>
  <Characters>86424</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192.3-Application REDACTED</dc:title>
  <dc:subject/>
  <dc:creator/>
  <cp:keywords/>
  <dc:description/>
  <cp:lastModifiedBy/>
  <cp:revision>1</cp:revision>
  <dcterms:created xsi:type="dcterms:W3CDTF">2019-05-28T07:08:00Z</dcterms:created>
  <dcterms:modified xsi:type="dcterms:W3CDTF">2019-06-16T22:55:00Z</dcterms:modified>
</cp:coreProperties>
</file>